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CC5A72" w14:textId="538F7B26" w:rsidR="00C91E78" w:rsidRPr="007E44F7" w:rsidRDefault="004F49B8" w:rsidP="00AC3513">
      <w:pPr>
        <w:tabs>
          <w:tab w:val="left" w:pos="4962"/>
        </w:tabs>
        <w:spacing w:line="360" w:lineRule="auto"/>
        <w:jc w:val="center"/>
        <w:rPr>
          <w:rFonts w:eastAsia="Times New Roman" w:cstheme="minorHAnsi"/>
          <w:color w:val="000000"/>
          <w:lang w:val="en-GB" w:eastAsia="el-GR"/>
        </w:rPr>
      </w:pPr>
      <w:r w:rsidRPr="007E44F7">
        <w:rPr>
          <w:rFonts w:eastAsia="Times New Roman" w:cstheme="minorHAnsi"/>
          <w:color w:val="000000"/>
          <w:lang w:val="en-GB" w:eastAsia="el-GR"/>
        </w:rPr>
        <w:t>Review manuscript</w:t>
      </w:r>
    </w:p>
    <w:p w14:paraId="42745146" w14:textId="77777777" w:rsidR="004F49B8" w:rsidRPr="007E44F7" w:rsidRDefault="004F49B8" w:rsidP="00AC3513">
      <w:pPr>
        <w:tabs>
          <w:tab w:val="left" w:pos="4962"/>
        </w:tabs>
        <w:spacing w:line="360" w:lineRule="auto"/>
        <w:jc w:val="center"/>
        <w:rPr>
          <w:rFonts w:eastAsia="Times New Roman" w:cstheme="minorHAnsi"/>
          <w:b/>
          <w:bCs/>
          <w:color w:val="000000"/>
          <w:lang w:val="en-GB" w:eastAsia="el-GR"/>
        </w:rPr>
      </w:pPr>
    </w:p>
    <w:p w14:paraId="29C03D1D" w14:textId="4CBC49D2" w:rsidR="00384544" w:rsidRPr="007E44F7" w:rsidRDefault="007F2F5E" w:rsidP="004F49B8">
      <w:pPr>
        <w:tabs>
          <w:tab w:val="left" w:pos="4962"/>
        </w:tabs>
        <w:spacing w:line="360" w:lineRule="auto"/>
        <w:jc w:val="center"/>
        <w:rPr>
          <w:rFonts w:eastAsia="Times New Roman" w:cstheme="minorHAnsi"/>
          <w:b/>
          <w:bCs/>
          <w:color w:val="000000"/>
          <w:lang w:val="en-GB" w:eastAsia="el-GR"/>
        </w:rPr>
      </w:pPr>
      <w:r w:rsidRPr="007E44F7">
        <w:rPr>
          <w:rFonts w:eastAsia="Times New Roman" w:cstheme="minorHAnsi"/>
          <w:b/>
          <w:bCs/>
          <w:color w:val="000000"/>
          <w:lang w:val="en-GB" w:eastAsia="el-GR"/>
        </w:rPr>
        <w:t>Management of isch</w:t>
      </w:r>
      <w:r w:rsidR="0093727C" w:rsidRPr="007E44F7">
        <w:rPr>
          <w:rFonts w:eastAsia="Times New Roman" w:cstheme="minorHAnsi"/>
          <w:b/>
          <w:bCs/>
          <w:color w:val="000000"/>
          <w:lang w:val="en-GB" w:eastAsia="el-GR"/>
        </w:rPr>
        <w:t>a</w:t>
      </w:r>
      <w:r w:rsidRPr="007E44F7">
        <w:rPr>
          <w:rFonts w:eastAsia="Times New Roman" w:cstheme="minorHAnsi"/>
          <w:b/>
          <w:bCs/>
          <w:color w:val="000000"/>
          <w:lang w:val="en-GB" w:eastAsia="el-GR"/>
        </w:rPr>
        <w:t>emic stroke survivors in primary care setting: the road to holistic care</w:t>
      </w:r>
    </w:p>
    <w:p w14:paraId="4EF53C94" w14:textId="3BFFE356" w:rsidR="00384544" w:rsidRPr="007E44F7" w:rsidRDefault="004F49B8" w:rsidP="004F49B8">
      <w:pPr>
        <w:spacing w:line="360" w:lineRule="auto"/>
        <w:jc w:val="center"/>
        <w:rPr>
          <w:rFonts w:eastAsia="Times New Roman" w:cstheme="minorHAnsi"/>
          <w:color w:val="000000"/>
          <w:lang w:val="en-GB" w:eastAsia="el-GR"/>
        </w:rPr>
      </w:pPr>
      <w:r w:rsidRPr="007E44F7">
        <w:rPr>
          <w:rFonts w:eastAsia="Times New Roman" w:cstheme="minorHAnsi"/>
          <w:color w:val="000000"/>
          <w:lang w:val="en-GB" w:eastAsia="el-GR"/>
        </w:rPr>
        <w:t>Short title: Stroke management in primary care</w:t>
      </w:r>
    </w:p>
    <w:p w14:paraId="26B3356D" w14:textId="77777777" w:rsidR="004F49B8" w:rsidRPr="007E44F7" w:rsidRDefault="004F49B8" w:rsidP="00AC3513">
      <w:pPr>
        <w:spacing w:line="360" w:lineRule="auto"/>
        <w:jc w:val="center"/>
        <w:rPr>
          <w:rFonts w:eastAsia="Times New Roman" w:cstheme="minorHAnsi"/>
          <w:color w:val="000000"/>
          <w:lang w:val="en-GB" w:eastAsia="el-GR"/>
        </w:rPr>
      </w:pPr>
    </w:p>
    <w:p w14:paraId="75D1EE10" w14:textId="3F1E564F" w:rsidR="00384544" w:rsidRPr="007E44F7" w:rsidRDefault="00384544" w:rsidP="00AC3513">
      <w:pPr>
        <w:spacing w:line="360" w:lineRule="auto"/>
        <w:jc w:val="center"/>
        <w:rPr>
          <w:rFonts w:eastAsia="Times New Roman" w:cstheme="minorHAnsi"/>
          <w:color w:val="000000"/>
          <w:lang w:val="en-GB" w:eastAsia="el-GR"/>
        </w:rPr>
      </w:pPr>
      <w:r w:rsidRPr="007E44F7">
        <w:rPr>
          <w:rFonts w:eastAsia="Times New Roman" w:cstheme="minorHAnsi"/>
          <w:color w:val="000000"/>
          <w:lang w:val="en-GB" w:eastAsia="el-GR"/>
        </w:rPr>
        <w:t>Hizir</w:t>
      </w:r>
      <w:r w:rsidR="00A96846" w:rsidRPr="007E44F7">
        <w:rPr>
          <w:rFonts w:eastAsia="Times New Roman" w:cstheme="minorHAnsi"/>
          <w:color w:val="000000"/>
          <w:lang w:val="en-GB" w:eastAsia="el-GR"/>
        </w:rPr>
        <w:t xml:space="preserve"> Ozdemir</w:t>
      </w:r>
      <w:r w:rsidRPr="007E44F7">
        <w:rPr>
          <w:rFonts w:eastAsia="Times New Roman" w:cstheme="minorHAnsi"/>
          <w:color w:val="000000"/>
          <w:vertAlign w:val="superscript"/>
          <w:lang w:val="en-GB" w:eastAsia="el-GR"/>
        </w:rPr>
        <w:t>1</w:t>
      </w:r>
      <w:r w:rsidRPr="007E44F7">
        <w:rPr>
          <w:rFonts w:eastAsia="Times New Roman" w:cstheme="minorHAnsi"/>
          <w:color w:val="000000"/>
          <w:lang w:val="en-GB" w:eastAsia="el-GR"/>
        </w:rPr>
        <w:t>, Dimitrios Sagris</w:t>
      </w:r>
      <w:r w:rsidRPr="007E44F7">
        <w:rPr>
          <w:rFonts w:eastAsia="Times New Roman" w:cstheme="minorHAnsi"/>
          <w:color w:val="000000"/>
          <w:vertAlign w:val="superscript"/>
          <w:lang w:val="en-GB" w:eastAsia="el-GR"/>
        </w:rPr>
        <w:t>1</w:t>
      </w:r>
      <w:r w:rsidR="00DA1643" w:rsidRPr="007E44F7">
        <w:rPr>
          <w:rFonts w:eastAsia="Times New Roman" w:cstheme="minorHAnsi"/>
          <w:color w:val="000000"/>
          <w:vertAlign w:val="superscript"/>
          <w:lang w:val="en-GB" w:eastAsia="el-GR"/>
        </w:rPr>
        <w:t>,2</w:t>
      </w:r>
      <w:r w:rsidRPr="007E44F7">
        <w:rPr>
          <w:rFonts w:eastAsia="Times New Roman" w:cstheme="minorHAnsi"/>
          <w:color w:val="000000"/>
          <w:lang w:val="en-GB" w:eastAsia="el-GR"/>
        </w:rPr>
        <w:t xml:space="preserve">, </w:t>
      </w:r>
      <w:r w:rsidR="00806120" w:rsidRPr="007E44F7">
        <w:rPr>
          <w:rFonts w:eastAsia="Times New Roman" w:cstheme="minorHAnsi"/>
          <w:color w:val="000000"/>
          <w:lang w:val="en-GB" w:eastAsia="el-GR"/>
        </w:rPr>
        <w:t>Azmil</w:t>
      </w:r>
      <w:r w:rsidR="007F2F5E" w:rsidRPr="007E44F7">
        <w:rPr>
          <w:rFonts w:eastAsia="Times New Roman" w:cstheme="minorHAnsi"/>
          <w:color w:val="000000"/>
          <w:lang w:val="en-GB" w:eastAsia="el-GR"/>
        </w:rPr>
        <w:t xml:space="preserve"> H.</w:t>
      </w:r>
      <w:r w:rsidR="00806120" w:rsidRPr="007E44F7">
        <w:rPr>
          <w:rFonts w:eastAsia="Times New Roman" w:cstheme="minorHAnsi"/>
          <w:color w:val="000000"/>
          <w:lang w:val="en-GB" w:eastAsia="el-GR"/>
        </w:rPr>
        <w:t xml:space="preserve"> Abdul-Rahim</w:t>
      </w:r>
      <w:r w:rsidR="00806120" w:rsidRPr="007E44F7">
        <w:rPr>
          <w:rFonts w:eastAsia="Times New Roman" w:cstheme="minorHAnsi"/>
          <w:color w:val="000000"/>
          <w:vertAlign w:val="superscript"/>
          <w:lang w:val="en-GB" w:eastAsia="el-GR"/>
        </w:rPr>
        <w:t>1,3</w:t>
      </w:r>
      <w:r w:rsidR="00136A87" w:rsidRPr="007E44F7">
        <w:rPr>
          <w:rFonts w:eastAsia="Times New Roman" w:cstheme="minorHAnsi"/>
          <w:color w:val="000000"/>
          <w:lang w:val="en-GB" w:eastAsia="el-GR"/>
        </w:rPr>
        <w:t>,</w:t>
      </w:r>
      <w:r w:rsidR="00806120" w:rsidRPr="007E44F7">
        <w:rPr>
          <w:rFonts w:eastAsia="Times New Roman" w:cstheme="minorHAnsi"/>
          <w:color w:val="000000"/>
          <w:lang w:val="en-GB" w:eastAsia="el-GR"/>
        </w:rPr>
        <w:t xml:space="preserve"> </w:t>
      </w:r>
      <w:r w:rsidR="00EF59CE" w:rsidRPr="007E44F7">
        <w:rPr>
          <w:rFonts w:eastAsia="Times New Roman" w:cstheme="minorHAnsi"/>
          <w:color w:val="000000"/>
          <w:lang w:val="en-GB" w:eastAsia="el-GR"/>
        </w:rPr>
        <w:t>Gregory Y.H. Lip</w:t>
      </w:r>
      <w:r w:rsidR="00EF59CE" w:rsidRPr="007E44F7">
        <w:rPr>
          <w:rFonts w:eastAsia="Times New Roman" w:cstheme="minorHAnsi"/>
          <w:color w:val="000000"/>
          <w:vertAlign w:val="superscript"/>
          <w:lang w:val="en-GB" w:eastAsia="el-GR"/>
        </w:rPr>
        <w:t>1,</w:t>
      </w:r>
      <w:r w:rsidR="007F2F5E" w:rsidRPr="007E44F7">
        <w:rPr>
          <w:rFonts w:eastAsia="Times New Roman" w:cstheme="minorHAnsi"/>
          <w:color w:val="000000"/>
          <w:vertAlign w:val="superscript"/>
          <w:lang w:val="en-GB" w:eastAsia="el-GR"/>
        </w:rPr>
        <w:t>3,4</w:t>
      </w:r>
      <w:r w:rsidR="00DA1643" w:rsidRPr="007E44F7">
        <w:rPr>
          <w:rFonts w:eastAsia="Times New Roman" w:cstheme="minorHAnsi"/>
          <w:color w:val="000000"/>
          <w:lang w:val="en-GB" w:eastAsia="el-GR"/>
        </w:rPr>
        <w:t>,</w:t>
      </w:r>
      <w:r w:rsidR="00DA1643" w:rsidRPr="007E44F7">
        <w:rPr>
          <w:rFonts w:eastAsia="Times New Roman" w:cstheme="minorHAnsi"/>
          <w:color w:val="000000"/>
          <w:vertAlign w:val="superscript"/>
          <w:lang w:val="en-GB" w:eastAsia="el-GR"/>
        </w:rPr>
        <w:t xml:space="preserve"> </w:t>
      </w:r>
      <w:r w:rsidRPr="007E44F7">
        <w:rPr>
          <w:rFonts w:eastAsia="Times New Roman" w:cstheme="minorHAnsi"/>
          <w:color w:val="000000"/>
          <w:lang w:val="en-GB" w:eastAsia="el-GR"/>
        </w:rPr>
        <w:t>Eduard Shantsila</w:t>
      </w:r>
      <w:r w:rsidR="00925A7B" w:rsidRPr="007E44F7">
        <w:rPr>
          <w:rFonts w:eastAsia="Times New Roman" w:cstheme="minorHAnsi"/>
          <w:color w:val="000000"/>
          <w:vertAlign w:val="superscript"/>
          <w:lang w:val="en-GB" w:eastAsia="el-GR"/>
        </w:rPr>
        <w:t>1,</w:t>
      </w:r>
      <w:r w:rsidR="007F2F5E" w:rsidRPr="007E44F7">
        <w:rPr>
          <w:rFonts w:eastAsia="Times New Roman" w:cstheme="minorHAnsi"/>
          <w:color w:val="000000"/>
          <w:vertAlign w:val="superscript"/>
          <w:lang w:val="en-GB" w:eastAsia="el-GR"/>
        </w:rPr>
        <w:t>5</w:t>
      </w:r>
      <w:r w:rsidRPr="007E44F7">
        <w:rPr>
          <w:rFonts w:eastAsia="Times New Roman" w:cstheme="minorHAnsi"/>
          <w:color w:val="000000"/>
          <w:lang w:val="en-GB" w:eastAsia="el-GR"/>
        </w:rPr>
        <w:t xml:space="preserve"> </w:t>
      </w:r>
    </w:p>
    <w:p w14:paraId="5115CD75" w14:textId="77777777" w:rsidR="00384544" w:rsidRPr="007E44F7" w:rsidRDefault="00384544" w:rsidP="00AC3513">
      <w:pPr>
        <w:spacing w:line="360" w:lineRule="auto"/>
        <w:jc w:val="both"/>
        <w:rPr>
          <w:rFonts w:eastAsia="Times New Roman" w:cstheme="minorHAnsi"/>
          <w:color w:val="000000"/>
          <w:lang w:val="en-GB" w:eastAsia="el-GR"/>
        </w:rPr>
      </w:pPr>
    </w:p>
    <w:p w14:paraId="587052ED" w14:textId="77777777" w:rsidR="00874D9E" w:rsidRPr="007E44F7" w:rsidRDefault="00874D9E" w:rsidP="00AC3513">
      <w:pPr>
        <w:pStyle w:val="ListParagraph"/>
        <w:numPr>
          <w:ilvl w:val="0"/>
          <w:numId w:val="1"/>
        </w:numPr>
        <w:spacing w:line="360" w:lineRule="auto"/>
        <w:rPr>
          <w:rFonts w:cstheme="minorHAnsi"/>
          <w:color w:val="000000" w:themeColor="text1"/>
          <w:shd w:val="clear" w:color="auto" w:fill="FFFFFF"/>
        </w:rPr>
      </w:pPr>
      <w:r w:rsidRPr="007E44F7">
        <w:rPr>
          <w:rFonts w:cstheme="minorHAnsi"/>
          <w:color w:val="000000" w:themeColor="text1"/>
          <w:shd w:val="clear" w:color="auto" w:fill="FFFFFF"/>
        </w:rPr>
        <w:t xml:space="preserve">Liverpool Centre for Cardiovascular Science at University of Liverpool, Liverpool John </w:t>
      </w:r>
      <w:proofErr w:type="spellStart"/>
      <w:r w:rsidRPr="007E44F7">
        <w:rPr>
          <w:rFonts w:cstheme="minorHAnsi"/>
          <w:color w:val="000000" w:themeColor="text1"/>
          <w:shd w:val="clear" w:color="auto" w:fill="FFFFFF"/>
        </w:rPr>
        <w:t>Moores</w:t>
      </w:r>
      <w:proofErr w:type="spellEnd"/>
      <w:r w:rsidRPr="007E44F7">
        <w:rPr>
          <w:rFonts w:cstheme="minorHAnsi"/>
          <w:color w:val="000000" w:themeColor="text1"/>
          <w:shd w:val="clear" w:color="auto" w:fill="FFFFFF"/>
        </w:rPr>
        <w:t xml:space="preserve"> University and Liverpool Heart &amp; Chest Hospital, Liverpool, United Kingdom</w:t>
      </w:r>
    </w:p>
    <w:p w14:paraId="1F100DD2" w14:textId="39810C3A" w:rsidR="009F4AD1" w:rsidRPr="007E44F7" w:rsidRDefault="00384544" w:rsidP="00AC3513">
      <w:pPr>
        <w:numPr>
          <w:ilvl w:val="0"/>
          <w:numId w:val="1"/>
        </w:numPr>
        <w:spacing w:after="120" w:line="360" w:lineRule="auto"/>
        <w:ind w:left="714" w:hanging="357"/>
        <w:jc w:val="both"/>
        <w:rPr>
          <w:rFonts w:cstheme="minorHAnsi"/>
          <w:color w:val="000000" w:themeColor="text1"/>
          <w:shd w:val="clear" w:color="auto" w:fill="FFFFFF"/>
        </w:rPr>
      </w:pPr>
      <w:r w:rsidRPr="007E44F7">
        <w:rPr>
          <w:rFonts w:cstheme="minorHAnsi"/>
          <w:color w:val="000000" w:themeColor="text1"/>
          <w:shd w:val="clear" w:color="auto" w:fill="FFFFFF"/>
        </w:rPr>
        <w:t>Department of Internal Medicine, School of Health Sciences, Faculty of Medicine, University of Thessaly, Larissa, Greece</w:t>
      </w:r>
    </w:p>
    <w:p w14:paraId="26BECFFC" w14:textId="4B46428E" w:rsidR="00FB7F8A" w:rsidRPr="007E44F7" w:rsidRDefault="00FB7F8A" w:rsidP="00AC3513">
      <w:pPr>
        <w:numPr>
          <w:ilvl w:val="0"/>
          <w:numId w:val="1"/>
        </w:numPr>
        <w:spacing w:after="120" w:line="360" w:lineRule="auto"/>
        <w:ind w:left="714" w:hanging="357"/>
        <w:jc w:val="both"/>
        <w:rPr>
          <w:rFonts w:cstheme="minorHAnsi"/>
          <w:color w:val="000000" w:themeColor="text1"/>
          <w:lang w:val="en-GB"/>
        </w:rPr>
      </w:pPr>
      <w:r w:rsidRPr="007E44F7">
        <w:rPr>
          <w:rFonts w:cstheme="minorHAnsi"/>
          <w:color w:val="000000" w:themeColor="text1"/>
          <w:shd w:val="clear" w:color="auto" w:fill="FFFFFF"/>
        </w:rPr>
        <w:t>Cardiovascular and Metabolic Medicine, Institute of Life Course and Medical Sciences, Faculty of Health and Life Sciences, University of Liverpool</w:t>
      </w:r>
    </w:p>
    <w:p w14:paraId="65F871E7" w14:textId="7342DE95" w:rsidR="009F4AD1" w:rsidRPr="007E44F7" w:rsidRDefault="009F4AD1" w:rsidP="00AC3513">
      <w:pPr>
        <w:numPr>
          <w:ilvl w:val="0"/>
          <w:numId w:val="1"/>
        </w:numPr>
        <w:spacing w:after="120" w:line="360" w:lineRule="auto"/>
        <w:ind w:left="714" w:hanging="357"/>
        <w:jc w:val="both"/>
        <w:rPr>
          <w:rFonts w:cstheme="minorHAnsi"/>
        </w:rPr>
      </w:pPr>
      <w:r w:rsidRPr="007E44F7">
        <w:rPr>
          <w:rFonts w:cstheme="minorHAnsi"/>
        </w:rPr>
        <w:t>Department of Clinical Medicine, Aalborg University, Aalborg, Denmark</w:t>
      </w:r>
    </w:p>
    <w:p w14:paraId="586A7BBC" w14:textId="06618358" w:rsidR="00925A7B" w:rsidRPr="007E44F7" w:rsidRDefault="00925A7B" w:rsidP="00AC3513">
      <w:pPr>
        <w:numPr>
          <w:ilvl w:val="0"/>
          <w:numId w:val="1"/>
        </w:numPr>
        <w:spacing w:after="120" w:line="360" w:lineRule="auto"/>
        <w:ind w:left="714" w:hanging="357"/>
        <w:jc w:val="both"/>
        <w:rPr>
          <w:rFonts w:cstheme="minorHAnsi"/>
        </w:rPr>
      </w:pPr>
      <w:r w:rsidRPr="007E44F7">
        <w:rPr>
          <w:rFonts w:cstheme="minorHAnsi"/>
          <w:lang w:val="en-GB"/>
        </w:rPr>
        <w:t>Department of Primary Care and Mental Health, University of Liverpool</w:t>
      </w:r>
    </w:p>
    <w:p w14:paraId="73948A46" w14:textId="77777777" w:rsidR="00384544" w:rsidRPr="007E44F7" w:rsidRDefault="00384544" w:rsidP="00AC3513">
      <w:pPr>
        <w:spacing w:line="360" w:lineRule="auto"/>
        <w:jc w:val="both"/>
        <w:rPr>
          <w:rFonts w:eastAsia="Times New Roman" w:cstheme="minorHAnsi"/>
          <w:color w:val="000000"/>
          <w:lang w:val="en-GB" w:eastAsia="el-GR"/>
        </w:rPr>
      </w:pPr>
    </w:p>
    <w:p w14:paraId="61D08E87" w14:textId="77777777" w:rsidR="00AE5D24" w:rsidRPr="007E44F7" w:rsidRDefault="00AE5D24" w:rsidP="00AC3513">
      <w:pPr>
        <w:spacing w:line="360" w:lineRule="auto"/>
        <w:rPr>
          <w:rFonts w:eastAsia="Times New Roman" w:cstheme="minorHAnsi"/>
          <w:color w:val="000000"/>
          <w:lang w:val="en-GB" w:eastAsia="el-GR"/>
        </w:rPr>
      </w:pPr>
    </w:p>
    <w:p w14:paraId="1AB72F97" w14:textId="77777777" w:rsidR="00AE5D24" w:rsidRPr="007E44F7" w:rsidRDefault="00AE5D24" w:rsidP="00AC3513">
      <w:pPr>
        <w:spacing w:line="360" w:lineRule="auto"/>
        <w:rPr>
          <w:rFonts w:eastAsia="Times New Roman" w:cstheme="minorHAnsi"/>
          <w:color w:val="000000"/>
          <w:lang w:val="en-GB" w:eastAsia="el-GR"/>
        </w:rPr>
      </w:pPr>
    </w:p>
    <w:p w14:paraId="7B62F054" w14:textId="58A9B79B" w:rsidR="00C91E78" w:rsidRPr="007E44F7" w:rsidRDefault="00030D4C" w:rsidP="00AC3513">
      <w:pPr>
        <w:spacing w:line="360" w:lineRule="auto"/>
        <w:rPr>
          <w:rFonts w:eastAsia="Times New Roman" w:cstheme="minorHAnsi"/>
          <w:color w:val="000000"/>
          <w:lang w:val="en-GB" w:eastAsia="el-GR"/>
        </w:rPr>
      </w:pPr>
      <w:r w:rsidRPr="007E44F7">
        <w:rPr>
          <w:rFonts w:eastAsia="Times New Roman" w:cstheme="minorHAnsi"/>
          <w:b/>
          <w:bCs/>
          <w:color w:val="000000"/>
          <w:lang w:val="en-GB" w:eastAsia="el-GR"/>
        </w:rPr>
        <w:t>W</w:t>
      </w:r>
      <w:r w:rsidR="00C91E78" w:rsidRPr="007E44F7">
        <w:rPr>
          <w:rFonts w:eastAsia="Times New Roman" w:cstheme="minorHAnsi"/>
          <w:b/>
          <w:bCs/>
          <w:color w:val="000000"/>
          <w:lang w:val="en-GB" w:eastAsia="el-GR"/>
        </w:rPr>
        <w:t>ord count</w:t>
      </w:r>
      <w:r w:rsidRPr="007E44F7">
        <w:rPr>
          <w:rFonts w:eastAsia="Times New Roman" w:cstheme="minorHAnsi"/>
          <w:color w:val="000000"/>
          <w:lang w:val="en-GB" w:eastAsia="el-GR"/>
        </w:rPr>
        <w:t xml:space="preserve"> (main text)</w:t>
      </w:r>
      <w:r w:rsidR="00C91E78" w:rsidRPr="007E44F7">
        <w:rPr>
          <w:rFonts w:eastAsia="Times New Roman" w:cstheme="minorHAnsi"/>
          <w:color w:val="000000"/>
          <w:lang w:val="en-GB" w:eastAsia="el-GR"/>
        </w:rPr>
        <w:t>:</w:t>
      </w:r>
      <w:r w:rsidR="00F77517" w:rsidRPr="007E44F7">
        <w:rPr>
          <w:rFonts w:eastAsia="Times New Roman" w:cstheme="minorHAnsi"/>
          <w:color w:val="000000"/>
          <w:lang w:val="en-GB" w:eastAsia="el-GR"/>
        </w:rPr>
        <w:t xml:space="preserve"> </w:t>
      </w:r>
      <w:r w:rsidR="00B221B5" w:rsidRPr="007E44F7">
        <w:rPr>
          <w:rFonts w:eastAsia="Times New Roman" w:cstheme="minorHAnsi"/>
          <w:color w:val="000000"/>
          <w:lang w:val="en-GB" w:eastAsia="el-GR"/>
        </w:rPr>
        <w:t>383</w:t>
      </w:r>
      <w:r w:rsidR="00931FA1" w:rsidRPr="007E44F7">
        <w:rPr>
          <w:rFonts w:eastAsia="Times New Roman" w:cstheme="minorHAnsi"/>
          <w:color w:val="000000"/>
          <w:lang w:val="en-GB" w:eastAsia="el-GR"/>
        </w:rPr>
        <w:t>0</w:t>
      </w:r>
    </w:p>
    <w:p w14:paraId="3881834F" w14:textId="77777777" w:rsidR="006E5BAE" w:rsidRPr="007E44F7" w:rsidRDefault="006E5BAE" w:rsidP="00AC3513">
      <w:pPr>
        <w:spacing w:line="360" w:lineRule="auto"/>
        <w:rPr>
          <w:rFonts w:eastAsia="Times New Roman" w:cstheme="minorHAnsi"/>
          <w:color w:val="000000"/>
          <w:lang w:val="en-GB" w:eastAsia="el-GR"/>
        </w:rPr>
      </w:pPr>
    </w:p>
    <w:p w14:paraId="17EDE48C" w14:textId="789B1A93" w:rsidR="00A96846" w:rsidRPr="007E44F7" w:rsidRDefault="006E5BAE" w:rsidP="00095C6A">
      <w:pPr>
        <w:spacing w:after="120" w:line="360" w:lineRule="auto"/>
        <w:jc w:val="both"/>
        <w:rPr>
          <w:rFonts w:cstheme="minorHAnsi"/>
          <w:lang w:val="en-GB"/>
        </w:rPr>
      </w:pPr>
      <w:r w:rsidRPr="007E44F7">
        <w:rPr>
          <w:rFonts w:cstheme="minorHAnsi"/>
          <w:b/>
          <w:bCs/>
          <w:lang w:eastAsia="el-GR"/>
        </w:rPr>
        <w:t xml:space="preserve">Corresponding author: </w:t>
      </w:r>
      <w:r w:rsidR="009F4AD1" w:rsidRPr="007E44F7">
        <w:rPr>
          <w:rFonts w:cstheme="minorHAnsi"/>
          <w:lang w:eastAsia="el-GR"/>
        </w:rPr>
        <w:t xml:space="preserve">Dr Eduard </w:t>
      </w:r>
      <w:proofErr w:type="spellStart"/>
      <w:r w:rsidR="009F4AD1" w:rsidRPr="007E44F7">
        <w:rPr>
          <w:rFonts w:cstheme="minorHAnsi"/>
          <w:lang w:eastAsia="el-GR"/>
        </w:rPr>
        <w:t>Shantsila</w:t>
      </w:r>
      <w:proofErr w:type="spellEnd"/>
      <w:r w:rsidR="009F74DE" w:rsidRPr="007E44F7">
        <w:rPr>
          <w:rFonts w:cstheme="minorHAnsi"/>
          <w:lang w:eastAsia="el-GR"/>
        </w:rPr>
        <w:t xml:space="preserve">, </w:t>
      </w:r>
      <w:r w:rsidR="009F74DE" w:rsidRPr="007E44F7">
        <w:rPr>
          <w:rFonts w:cstheme="minorHAnsi"/>
          <w:lang w:val="en-GB"/>
        </w:rPr>
        <w:t>Department of Primary Care and Mental Health, University of Liverpool</w:t>
      </w:r>
      <w:r w:rsidR="0001751A" w:rsidRPr="007E44F7">
        <w:rPr>
          <w:rFonts w:cstheme="minorHAnsi"/>
          <w:lang w:val="en-GB"/>
        </w:rPr>
        <w:t xml:space="preserve">, </w:t>
      </w:r>
      <w:r w:rsidR="009F74DE" w:rsidRPr="007E44F7">
        <w:rPr>
          <w:rFonts w:cstheme="minorHAnsi"/>
          <w:lang w:val="en-GB"/>
        </w:rPr>
        <w:t xml:space="preserve">UK; e-mail: </w:t>
      </w:r>
      <w:hyperlink r:id="rId6" w:history="1">
        <w:r w:rsidR="009F74DE" w:rsidRPr="007E44F7">
          <w:rPr>
            <w:rStyle w:val="Hyperlink"/>
            <w:rFonts w:cstheme="minorHAnsi"/>
            <w:lang w:val="en-GB"/>
          </w:rPr>
          <w:t>Eduard.Shantsila@liverpool.ac.uk</w:t>
        </w:r>
      </w:hyperlink>
      <w:r w:rsidR="00B75B6F" w:rsidRPr="007E44F7">
        <w:rPr>
          <w:rFonts w:cstheme="minorHAnsi"/>
          <w:lang w:val="en-GB"/>
        </w:rPr>
        <w:t xml:space="preserve"> </w:t>
      </w:r>
    </w:p>
    <w:p w14:paraId="040E60BD" w14:textId="77777777" w:rsidR="00AE68FF" w:rsidRPr="007E44F7" w:rsidRDefault="00AE68FF" w:rsidP="00AE68FF">
      <w:pPr>
        <w:spacing w:line="360" w:lineRule="auto"/>
        <w:jc w:val="both"/>
        <w:rPr>
          <w:rFonts w:cstheme="minorHAnsi"/>
          <w:lang w:val="en-GB"/>
        </w:rPr>
      </w:pPr>
    </w:p>
    <w:p w14:paraId="2B0F4AEB" w14:textId="557F2F4E" w:rsidR="006E5BAE" w:rsidRPr="007E44F7" w:rsidRDefault="00AE68FF" w:rsidP="00AE68FF">
      <w:pPr>
        <w:spacing w:line="360" w:lineRule="auto"/>
        <w:jc w:val="both"/>
        <w:rPr>
          <w:rFonts w:cstheme="minorHAnsi"/>
          <w:lang w:val="en-GB"/>
        </w:rPr>
      </w:pPr>
      <w:r w:rsidRPr="007E44F7">
        <w:rPr>
          <w:rFonts w:cstheme="minorHAnsi"/>
          <w:b/>
          <w:bCs/>
          <w:lang w:val="en-GB"/>
        </w:rPr>
        <w:t>Conflicts of interest:</w:t>
      </w:r>
      <w:r w:rsidRPr="007E44F7">
        <w:rPr>
          <w:rFonts w:cstheme="minorHAnsi"/>
          <w:lang w:val="en-GB"/>
        </w:rPr>
        <w:t xml:space="preserve"> None for all authors in relation to this manuscript</w:t>
      </w:r>
    </w:p>
    <w:p w14:paraId="5F06386C" w14:textId="77777777" w:rsidR="00AE68FF" w:rsidRPr="007E44F7" w:rsidRDefault="00AE68FF" w:rsidP="00AE68FF">
      <w:pPr>
        <w:spacing w:line="360" w:lineRule="auto"/>
        <w:jc w:val="both"/>
        <w:rPr>
          <w:rFonts w:cstheme="minorHAnsi"/>
          <w:lang w:val="en-GB"/>
        </w:rPr>
      </w:pPr>
    </w:p>
    <w:p w14:paraId="03642CDC" w14:textId="77777777" w:rsidR="009F4AD1" w:rsidRPr="007E44F7" w:rsidRDefault="009F4AD1" w:rsidP="00AC3513">
      <w:pPr>
        <w:spacing w:line="360" w:lineRule="auto"/>
        <w:jc w:val="both"/>
        <w:rPr>
          <w:rFonts w:eastAsia="Times New Roman" w:cstheme="minorHAnsi"/>
          <w:b/>
          <w:bCs/>
          <w:color w:val="000000"/>
          <w:lang w:val="en-GB" w:eastAsia="el-GR"/>
        </w:rPr>
        <w:sectPr w:rsidR="009F4AD1" w:rsidRPr="007E44F7" w:rsidSect="00A96846">
          <w:pgSz w:w="11906" w:h="16838"/>
          <w:pgMar w:top="1440" w:right="1080" w:bottom="1440" w:left="1080" w:header="708" w:footer="708" w:gutter="0"/>
          <w:cols w:space="708"/>
          <w:docGrid w:linePitch="360"/>
        </w:sectPr>
      </w:pPr>
    </w:p>
    <w:p w14:paraId="186B7E1F" w14:textId="0FC889CA" w:rsidR="006E5BAE" w:rsidRPr="007E44F7" w:rsidRDefault="006E5BAE" w:rsidP="00AC3513">
      <w:pPr>
        <w:spacing w:line="360" w:lineRule="auto"/>
        <w:jc w:val="both"/>
        <w:rPr>
          <w:rFonts w:eastAsia="Times New Roman" w:cstheme="minorHAnsi"/>
          <w:b/>
          <w:bCs/>
          <w:color w:val="000000"/>
          <w:lang w:val="en-GB" w:eastAsia="el-GR"/>
        </w:rPr>
      </w:pPr>
      <w:r w:rsidRPr="007E44F7">
        <w:rPr>
          <w:rFonts w:eastAsia="Times New Roman" w:cstheme="minorHAnsi"/>
          <w:b/>
          <w:bCs/>
          <w:color w:val="000000"/>
          <w:lang w:val="en-GB" w:eastAsia="el-GR"/>
        </w:rPr>
        <w:lastRenderedPageBreak/>
        <w:t>Abstract</w:t>
      </w:r>
    </w:p>
    <w:p w14:paraId="403494BC" w14:textId="77777777" w:rsidR="006C2C6B" w:rsidRPr="007E44F7" w:rsidRDefault="00F672E9" w:rsidP="00AC3513">
      <w:pPr>
        <w:spacing w:line="360" w:lineRule="auto"/>
        <w:jc w:val="both"/>
        <w:rPr>
          <w:rFonts w:eastAsia="Times New Roman" w:cstheme="minorHAnsi"/>
          <w:color w:val="000000"/>
          <w:lang w:val="en-GB" w:eastAsia="el-GR"/>
        </w:rPr>
      </w:pPr>
      <w:r w:rsidRPr="007E44F7">
        <w:rPr>
          <w:rFonts w:eastAsia="Times New Roman" w:cstheme="minorHAnsi"/>
          <w:color w:val="000000"/>
          <w:lang w:val="en-GB" w:eastAsia="el-GR"/>
        </w:rPr>
        <w:t xml:space="preserve">The management of ischaemic stroke survivors is multidisciplinary, necessitating the collaboration of numerous medical professionals and rehabilitation specialists. However, due to the lack of comprehensive and holistic follow-up, their post-discharge management may be suboptimal. Achieving this holistic, patient-centred follow-up requires coordination and interaction of subspecialties, which general practitioners can provide as the first point of contact in healthcare systems. This approach can improve the management of stroke survivors by preventing recurrent stroke through an integrated post-stroke care, including appropriate </w:t>
      </w:r>
      <w:r w:rsidRPr="007E44F7">
        <w:rPr>
          <w:rFonts w:eastAsia="Times New Roman" w:cstheme="minorHAnsi"/>
          <w:b/>
          <w:bCs/>
          <w:color w:val="000000"/>
          <w:lang w:val="en-GB" w:eastAsia="el-GR"/>
        </w:rPr>
        <w:t>A</w:t>
      </w:r>
      <w:r w:rsidRPr="007E44F7">
        <w:rPr>
          <w:rFonts w:eastAsia="Times New Roman" w:cstheme="minorHAnsi"/>
          <w:color w:val="000000"/>
          <w:lang w:val="en-GB" w:eastAsia="el-GR"/>
        </w:rPr>
        <w:t xml:space="preserve">ntithrombotic therapy, assisting them to have a </w:t>
      </w:r>
      <w:r w:rsidRPr="007E44F7">
        <w:rPr>
          <w:rFonts w:eastAsia="Times New Roman" w:cstheme="minorHAnsi"/>
          <w:b/>
          <w:bCs/>
          <w:color w:val="000000"/>
          <w:lang w:val="en-GB" w:eastAsia="el-GR"/>
        </w:rPr>
        <w:t>B</w:t>
      </w:r>
      <w:r w:rsidRPr="007E44F7">
        <w:rPr>
          <w:rFonts w:eastAsia="Times New Roman" w:cstheme="minorHAnsi"/>
          <w:color w:val="000000"/>
          <w:lang w:val="en-GB" w:eastAsia="el-GR"/>
        </w:rPr>
        <w:t xml:space="preserve">etter functional and physiological status, early recognition and intervention of </w:t>
      </w:r>
      <w:proofErr w:type="gramStart"/>
      <w:r w:rsidRPr="007E44F7">
        <w:rPr>
          <w:rFonts w:eastAsia="Times New Roman" w:cstheme="minorHAnsi"/>
          <w:b/>
          <w:bCs/>
          <w:color w:val="000000"/>
          <w:lang w:val="en-GB" w:eastAsia="el-GR"/>
        </w:rPr>
        <w:t>C</w:t>
      </w:r>
      <w:r w:rsidRPr="007E44F7">
        <w:rPr>
          <w:rFonts w:eastAsia="Times New Roman" w:cstheme="minorHAnsi"/>
          <w:color w:val="000000"/>
          <w:lang w:val="en-GB" w:eastAsia="el-GR"/>
        </w:rPr>
        <w:t>omorbidities</w:t>
      </w:r>
      <w:proofErr w:type="gramEnd"/>
      <w:r w:rsidRPr="007E44F7">
        <w:rPr>
          <w:rFonts w:eastAsia="Times New Roman" w:cstheme="minorHAnsi"/>
          <w:color w:val="000000"/>
          <w:lang w:val="en-GB" w:eastAsia="el-GR"/>
        </w:rPr>
        <w:t xml:space="preserve">, and lifestyles. For such work to succeed, close interdisciplinary collaboration between primary care physicians and other medical specialists is required in a holistic or integrated </w:t>
      </w:r>
      <w:r w:rsidR="00932385" w:rsidRPr="007E44F7">
        <w:rPr>
          <w:rFonts w:eastAsia="Times New Roman" w:cstheme="minorHAnsi"/>
          <w:color w:val="000000"/>
          <w:lang w:val="en-GB" w:eastAsia="el-GR"/>
        </w:rPr>
        <w:t xml:space="preserve">way. </w:t>
      </w:r>
    </w:p>
    <w:p w14:paraId="36721200" w14:textId="77777777" w:rsidR="006C2C6B" w:rsidRPr="007E44F7" w:rsidRDefault="006C2C6B" w:rsidP="00AC3513">
      <w:pPr>
        <w:spacing w:line="360" w:lineRule="auto"/>
        <w:jc w:val="both"/>
        <w:rPr>
          <w:rFonts w:eastAsia="Times New Roman" w:cstheme="minorHAnsi"/>
          <w:color w:val="000000"/>
          <w:lang w:val="en-GB" w:eastAsia="el-GR"/>
        </w:rPr>
      </w:pPr>
    </w:p>
    <w:p w14:paraId="51352562" w14:textId="37670439" w:rsidR="006C2C6B" w:rsidRPr="007E44F7" w:rsidRDefault="006C2C6B" w:rsidP="00AC3513">
      <w:pPr>
        <w:spacing w:line="360" w:lineRule="auto"/>
        <w:jc w:val="both"/>
        <w:rPr>
          <w:rFonts w:eastAsia="Times New Roman" w:cstheme="minorHAnsi"/>
          <w:color w:val="000000"/>
          <w:lang w:val="en-GB" w:eastAsia="el-GR"/>
        </w:rPr>
      </w:pPr>
      <w:r w:rsidRPr="007E44F7">
        <w:rPr>
          <w:rFonts w:eastAsia="Times New Roman" w:cstheme="minorHAnsi"/>
          <w:b/>
          <w:bCs/>
          <w:color w:val="000000"/>
          <w:lang w:val="en-GB" w:eastAsia="el-GR"/>
        </w:rPr>
        <w:t>Key words:</w:t>
      </w:r>
      <w:r w:rsidRPr="007E44F7">
        <w:rPr>
          <w:rFonts w:eastAsia="Times New Roman" w:cstheme="minorHAnsi"/>
          <w:color w:val="000000"/>
          <w:lang w:val="en-GB" w:eastAsia="el-GR"/>
        </w:rPr>
        <w:t xml:space="preserve"> stroke, atrial fibrillation, anticoagulation, primary care</w:t>
      </w:r>
    </w:p>
    <w:p w14:paraId="1B5AC428" w14:textId="277867DC" w:rsidR="006E5BAE" w:rsidRPr="007E44F7" w:rsidRDefault="006E5BAE" w:rsidP="00AC3513">
      <w:pPr>
        <w:spacing w:line="360" w:lineRule="auto"/>
        <w:jc w:val="both"/>
        <w:rPr>
          <w:rFonts w:eastAsia="Times New Roman" w:cstheme="minorHAnsi"/>
          <w:b/>
          <w:bCs/>
          <w:color w:val="000000"/>
          <w:lang w:val="en-GB" w:eastAsia="el-GR"/>
        </w:rPr>
      </w:pPr>
      <w:r w:rsidRPr="007E44F7">
        <w:rPr>
          <w:rFonts w:eastAsia="Times New Roman" w:cstheme="minorHAnsi"/>
          <w:b/>
          <w:bCs/>
          <w:color w:val="000000"/>
          <w:lang w:val="en-GB" w:eastAsia="el-GR"/>
        </w:rPr>
        <w:br w:type="page"/>
      </w:r>
    </w:p>
    <w:p w14:paraId="3121D8B3" w14:textId="042B9E7B" w:rsidR="00384544" w:rsidRPr="007E44F7" w:rsidRDefault="00384544" w:rsidP="00AC3513">
      <w:pPr>
        <w:spacing w:line="360" w:lineRule="auto"/>
        <w:jc w:val="both"/>
        <w:rPr>
          <w:rFonts w:eastAsia="Times New Roman" w:cstheme="minorHAnsi"/>
          <w:b/>
          <w:bCs/>
          <w:color w:val="000000"/>
          <w:lang w:val="en-GB" w:eastAsia="el-GR"/>
        </w:rPr>
      </w:pPr>
      <w:r w:rsidRPr="007E44F7">
        <w:rPr>
          <w:rFonts w:eastAsia="Times New Roman" w:cstheme="minorHAnsi"/>
          <w:b/>
          <w:bCs/>
          <w:color w:val="000000"/>
          <w:lang w:val="en-GB" w:eastAsia="el-GR"/>
        </w:rPr>
        <w:lastRenderedPageBreak/>
        <w:t>Introduction</w:t>
      </w:r>
      <w:r w:rsidR="003878F2" w:rsidRPr="007E44F7">
        <w:rPr>
          <w:rFonts w:eastAsia="Times New Roman" w:cstheme="minorHAnsi"/>
          <w:b/>
          <w:bCs/>
          <w:color w:val="000000"/>
          <w:lang w:val="en-GB" w:eastAsia="el-GR"/>
        </w:rPr>
        <w:t xml:space="preserve"> </w:t>
      </w:r>
    </w:p>
    <w:p w14:paraId="4A35F812" w14:textId="121D824F" w:rsidR="00803BE8" w:rsidRPr="007E44F7" w:rsidRDefault="00932385" w:rsidP="00AC3513">
      <w:pPr>
        <w:spacing w:line="360" w:lineRule="auto"/>
        <w:jc w:val="both"/>
        <w:rPr>
          <w:rFonts w:cstheme="minorHAnsi"/>
          <w:lang w:val="en-GB" w:eastAsia="el-GR"/>
        </w:rPr>
      </w:pPr>
      <w:r w:rsidRPr="007E44F7">
        <w:rPr>
          <w:rFonts w:cstheme="minorHAnsi"/>
          <w:lang w:val="en-GB" w:eastAsia="el-GR"/>
        </w:rPr>
        <w:t>Ischaemic stroke is a major cause of long-term disability worldwide.</w:t>
      </w:r>
      <w:r w:rsidR="00F04FA8" w:rsidRPr="007E44F7">
        <w:rPr>
          <w:rFonts w:cstheme="minorHAnsi"/>
          <w:lang w:val="en-GB" w:eastAsia="el-GR"/>
        </w:rPr>
        <w:fldChar w:fldCharType="begin">
          <w:fldData xml:space="preserve">PEVuZE5vdGU+PENpdGU+PEF1dGhvcj5GZWlnaW48L0F1dGhvcj48WWVhcj4yMDE1PC9ZZWFyPjxS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</w:fldData>
        </w:fldChar>
      </w:r>
      <w:r w:rsidR="003F5FF7" w:rsidRPr="007E44F7">
        <w:rPr>
          <w:rFonts w:cstheme="minorHAnsi"/>
          <w:lang w:val="en-GB" w:eastAsia="el-GR"/>
        </w:rPr>
        <w:instrText xml:space="preserve"> ADDIN EN.CITE </w:instrText>
      </w:r>
      <w:r w:rsidR="003F5FF7" w:rsidRPr="007E44F7">
        <w:rPr>
          <w:rFonts w:cstheme="minorHAnsi"/>
          <w:lang w:val="en-GB" w:eastAsia="el-GR"/>
        </w:rPr>
        <w:fldChar w:fldCharType="begin">
          <w:fldData xml:space="preserve">PEVuZE5vdGU+PENpdGU+PEF1dGhvcj5GZWlnaW48L0F1dGhvcj48WWVhcj4yMDE1PC9ZZWFyPjxS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</w:fldData>
        </w:fldChar>
      </w:r>
      <w:r w:rsidR="003F5FF7" w:rsidRPr="007E44F7">
        <w:rPr>
          <w:rFonts w:cstheme="minorHAnsi"/>
          <w:lang w:val="en-GB" w:eastAsia="el-GR"/>
        </w:rPr>
        <w:instrText xml:space="preserve"> ADDIN EN.CITE.DATA </w:instrText>
      </w:r>
      <w:r w:rsidR="003F5FF7" w:rsidRPr="007E44F7">
        <w:rPr>
          <w:rFonts w:cstheme="minorHAnsi"/>
          <w:lang w:val="en-GB" w:eastAsia="el-GR"/>
        </w:rPr>
      </w:r>
      <w:r w:rsidR="003F5FF7" w:rsidRPr="007E44F7">
        <w:rPr>
          <w:rFonts w:cstheme="minorHAnsi"/>
          <w:lang w:val="en-GB" w:eastAsia="el-GR"/>
        </w:rPr>
        <w:fldChar w:fldCharType="end"/>
      </w:r>
      <w:r w:rsidR="00F04FA8" w:rsidRPr="007E44F7">
        <w:rPr>
          <w:rFonts w:cstheme="minorHAnsi"/>
          <w:lang w:val="en-GB" w:eastAsia="el-GR"/>
        </w:rPr>
      </w:r>
      <w:r w:rsidR="00F04FA8" w:rsidRPr="007E44F7">
        <w:rPr>
          <w:rFonts w:cstheme="minorHAnsi"/>
          <w:lang w:val="en-GB" w:eastAsia="el-GR"/>
        </w:rPr>
        <w:fldChar w:fldCharType="separate"/>
      </w:r>
      <w:r w:rsidR="003F5FF7" w:rsidRPr="007E44F7">
        <w:rPr>
          <w:rFonts w:cstheme="minorHAnsi"/>
          <w:noProof/>
          <w:vertAlign w:val="superscript"/>
          <w:lang w:val="en-GB" w:eastAsia="el-GR"/>
        </w:rPr>
        <w:t>1</w:t>
      </w:r>
      <w:r w:rsidR="00F04FA8" w:rsidRPr="007E44F7">
        <w:rPr>
          <w:rFonts w:cstheme="minorHAnsi"/>
          <w:lang w:val="en-GB" w:eastAsia="el-GR"/>
        </w:rPr>
        <w:fldChar w:fldCharType="end"/>
      </w:r>
      <w:r w:rsidR="00B419BF" w:rsidRPr="007E44F7">
        <w:rPr>
          <w:rFonts w:cstheme="minorHAnsi"/>
          <w:lang w:val="en-GB" w:eastAsia="el-GR"/>
        </w:rPr>
        <w:t xml:space="preserve"> </w:t>
      </w:r>
      <w:r w:rsidRPr="007E44F7">
        <w:rPr>
          <w:rFonts w:cstheme="minorHAnsi"/>
          <w:lang w:val="en-GB" w:eastAsia="el-GR"/>
        </w:rPr>
        <w:t>Advance in the medical management of stroke reduced stroke mortality and increased the number of people discharged home after a stroke.</w:t>
      </w:r>
      <w:r w:rsidR="001C326A" w:rsidRPr="007E44F7">
        <w:rPr>
          <w:rFonts w:cstheme="minorHAnsi"/>
          <w:lang w:val="en-GB" w:eastAsia="el-GR"/>
        </w:rPr>
        <w:fldChar w:fldCharType="begin">
          <w:fldData xml:space="preserve">PEVuZE5vdGU+PENpdGU+PEF1dGhvcj5NdXJyYXk8L0F1dGhvcj48WWVhcj4yMDEyPC9ZZWFyPjxS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==
</w:fldData>
        </w:fldChar>
      </w:r>
      <w:r w:rsidR="003F5FF7" w:rsidRPr="007E44F7">
        <w:rPr>
          <w:rFonts w:cstheme="minorHAnsi"/>
          <w:lang w:val="en-GB" w:eastAsia="el-GR"/>
        </w:rPr>
        <w:instrText xml:space="preserve"> ADDIN EN.CITE </w:instrText>
      </w:r>
      <w:r w:rsidR="003F5FF7" w:rsidRPr="007E44F7">
        <w:rPr>
          <w:rFonts w:cstheme="minorHAnsi"/>
          <w:lang w:val="en-GB" w:eastAsia="el-GR"/>
        </w:rPr>
        <w:fldChar w:fldCharType="begin">
          <w:fldData xml:space="preserve">PEVuZE5vdGU+PENpdGU+PEF1dGhvcj5NdXJyYXk8L0F1dGhvcj48WWVhcj4yMDEyPC9ZZWFyPjxS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==
</w:fldData>
        </w:fldChar>
      </w:r>
      <w:r w:rsidR="003F5FF7" w:rsidRPr="007E44F7">
        <w:rPr>
          <w:rFonts w:cstheme="minorHAnsi"/>
          <w:lang w:val="en-GB" w:eastAsia="el-GR"/>
        </w:rPr>
        <w:instrText xml:space="preserve"> ADDIN EN.CITE.DATA </w:instrText>
      </w:r>
      <w:r w:rsidR="003F5FF7" w:rsidRPr="007E44F7">
        <w:rPr>
          <w:rFonts w:cstheme="minorHAnsi"/>
          <w:lang w:val="en-GB" w:eastAsia="el-GR"/>
        </w:rPr>
      </w:r>
      <w:r w:rsidR="003F5FF7" w:rsidRPr="007E44F7">
        <w:rPr>
          <w:rFonts w:cstheme="minorHAnsi"/>
          <w:lang w:val="en-GB" w:eastAsia="el-GR"/>
        </w:rPr>
        <w:fldChar w:fldCharType="end"/>
      </w:r>
      <w:r w:rsidR="001C326A" w:rsidRPr="007E44F7">
        <w:rPr>
          <w:rFonts w:cstheme="minorHAnsi"/>
          <w:lang w:val="en-GB" w:eastAsia="el-GR"/>
        </w:rPr>
      </w:r>
      <w:r w:rsidR="001C326A" w:rsidRPr="007E44F7">
        <w:rPr>
          <w:rFonts w:cstheme="minorHAnsi"/>
          <w:lang w:val="en-GB" w:eastAsia="el-GR"/>
        </w:rPr>
        <w:fldChar w:fldCharType="separate"/>
      </w:r>
      <w:r w:rsidR="003F5FF7" w:rsidRPr="007E44F7">
        <w:rPr>
          <w:rFonts w:cstheme="minorHAnsi"/>
          <w:noProof/>
          <w:vertAlign w:val="superscript"/>
          <w:lang w:val="en-GB" w:eastAsia="el-GR"/>
        </w:rPr>
        <w:t>2</w:t>
      </w:r>
      <w:r w:rsidR="001C326A" w:rsidRPr="007E44F7">
        <w:rPr>
          <w:rFonts w:cstheme="minorHAnsi"/>
          <w:lang w:val="en-GB" w:eastAsia="el-GR"/>
        </w:rPr>
        <w:fldChar w:fldCharType="end"/>
      </w:r>
      <w:r w:rsidR="001C326A" w:rsidRPr="007E44F7">
        <w:rPr>
          <w:rFonts w:cstheme="minorHAnsi"/>
          <w:lang w:val="en-GB" w:eastAsia="el-GR"/>
        </w:rPr>
        <w:t xml:space="preserve"> </w:t>
      </w:r>
      <w:r w:rsidRPr="007E44F7">
        <w:rPr>
          <w:rFonts w:cstheme="minorHAnsi"/>
          <w:lang w:val="en-GB" w:eastAsia="el-GR"/>
        </w:rPr>
        <w:t>For stroke survivors and their families, hospital discharge, is just the beginning of a long journey. Many stroke survivors experience recurrent cerebrovascular events or complications within months or years of their initial event.</w:t>
      </w:r>
      <w:r w:rsidR="00BB256E" w:rsidRPr="007E44F7">
        <w:rPr>
          <w:rFonts w:cstheme="minorHAnsi"/>
          <w:lang w:val="en-GB" w:eastAsia="el-GR"/>
        </w:rPr>
        <w:fldChar w:fldCharType="begin">
          <w:fldData xml:space="preserve">PEVuZE5vdGU+PENpdGU+PEF1dGhvcj5DaG9oYW48L0F1dGhvcj48WWVhcj4yMDE5PC9ZZWFyPjxS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==
</w:fldData>
        </w:fldChar>
      </w:r>
      <w:r w:rsidR="003F5FF7" w:rsidRPr="007E44F7">
        <w:rPr>
          <w:rFonts w:cstheme="minorHAnsi"/>
          <w:lang w:val="en-GB" w:eastAsia="el-GR"/>
        </w:rPr>
        <w:instrText xml:space="preserve"> ADDIN EN.CITE </w:instrText>
      </w:r>
      <w:r w:rsidR="003F5FF7" w:rsidRPr="007E44F7">
        <w:rPr>
          <w:rFonts w:cstheme="minorHAnsi"/>
          <w:lang w:val="en-GB" w:eastAsia="el-GR"/>
        </w:rPr>
        <w:fldChar w:fldCharType="begin">
          <w:fldData xml:space="preserve">PEVuZE5vdGU+PENpdGU+PEF1dGhvcj5DaG9oYW48L0F1dGhvcj48WWVhcj4yMDE5PC9ZZWFyPjxS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==
</w:fldData>
        </w:fldChar>
      </w:r>
      <w:r w:rsidR="003F5FF7" w:rsidRPr="007E44F7">
        <w:rPr>
          <w:rFonts w:cstheme="minorHAnsi"/>
          <w:lang w:val="en-GB" w:eastAsia="el-GR"/>
        </w:rPr>
        <w:instrText xml:space="preserve"> ADDIN EN.CITE.DATA </w:instrText>
      </w:r>
      <w:r w:rsidR="003F5FF7" w:rsidRPr="007E44F7">
        <w:rPr>
          <w:rFonts w:cstheme="minorHAnsi"/>
          <w:lang w:val="en-GB" w:eastAsia="el-GR"/>
        </w:rPr>
      </w:r>
      <w:r w:rsidR="003F5FF7" w:rsidRPr="007E44F7">
        <w:rPr>
          <w:rFonts w:cstheme="minorHAnsi"/>
          <w:lang w:val="en-GB" w:eastAsia="el-GR"/>
        </w:rPr>
        <w:fldChar w:fldCharType="end"/>
      </w:r>
      <w:r w:rsidR="00BB256E" w:rsidRPr="007E44F7">
        <w:rPr>
          <w:rFonts w:cstheme="minorHAnsi"/>
          <w:lang w:val="en-GB" w:eastAsia="el-GR"/>
        </w:rPr>
      </w:r>
      <w:r w:rsidR="00BB256E" w:rsidRPr="007E44F7">
        <w:rPr>
          <w:rFonts w:cstheme="minorHAnsi"/>
          <w:lang w:val="en-GB" w:eastAsia="el-GR"/>
        </w:rPr>
        <w:fldChar w:fldCharType="separate"/>
      </w:r>
      <w:r w:rsidR="003F5FF7" w:rsidRPr="007E44F7">
        <w:rPr>
          <w:rFonts w:cstheme="minorHAnsi"/>
          <w:noProof/>
          <w:vertAlign w:val="superscript"/>
          <w:lang w:val="en-GB" w:eastAsia="el-GR"/>
        </w:rPr>
        <w:t>3</w:t>
      </w:r>
      <w:r w:rsidR="00BB256E" w:rsidRPr="007E44F7">
        <w:rPr>
          <w:rFonts w:cstheme="minorHAnsi"/>
          <w:lang w:val="en-GB" w:eastAsia="el-GR"/>
        </w:rPr>
        <w:fldChar w:fldCharType="end"/>
      </w:r>
      <w:r w:rsidR="009A2F9D" w:rsidRPr="007E44F7">
        <w:rPr>
          <w:rFonts w:cstheme="minorHAnsi"/>
          <w:lang w:val="en-GB" w:eastAsia="el-GR"/>
        </w:rPr>
        <w:t xml:space="preserve"> </w:t>
      </w:r>
      <w:r w:rsidRPr="007E44F7">
        <w:rPr>
          <w:rFonts w:cstheme="minorHAnsi"/>
          <w:lang w:val="en-GB" w:eastAsia="el-GR"/>
        </w:rPr>
        <w:t>Management of complications and prevention of recurrent stroke necessitates a multidisciplinary approach from various healthcare providers, including stroke specialists, general practitioners, cardiologists, internists, radiologists, speech and rehabilitation specialists, and psychologists. All these experts should share goals and objectives following a common post-stroke integrated care plan to reduce cardiovascular morbidity and mortality.</w:t>
      </w:r>
    </w:p>
    <w:p w14:paraId="01111BB8" w14:textId="77777777" w:rsidR="003D1BEF" w:rsidRPr="007E44F7" w:rsidRDefault="003D1BEF" w:rsidP="00AC3513">
      <w:pPr>
        <w:spacing w:line="360" w:lineRule="auto"/>
        <w:jc w:val="both"/>
        <w:rPr>
          <w:rFonts w:cstheme="minorHAnsi"/>
          <w:lang w:val="en-GB" w:eastAsia="el-GR"/>
        </w:rPr>
      </w:pPr>
    </w:p>
    <w:p w14:paraId="34232A70" w14:textId="394BDCF8" w:rsidR="007703B5" w:rsidRPr="007E44F7" w:rsidRDefault="00551101" w:rsidP="00AC3513">
      <w:pPr>
        <w:spacing w:line="360" w:lineRule="auto"/>
        <w:jc w:val="both"/>
        <w:rPr>
          <w:rFonts w:cstheme="minorHAnsi"/>
          <w:lang w:val="en-GB" w:eastAsia="el-GR"/>
        </w:rPr>
      </w:pPr>
      <w:r w:rsidRPr="007E44F7">
        <w:rPr>
          <w:rFonts w:cstheme="minorHAnsi"/>
          <w:lang w:val="en-GB" w:eastAsia="el-GR"/>
        </w:rPr>
        <w:t xml:space="preserve">Due to </w:t>
      </w:r>
      <w:r w:rsidR="00FB2DC2" w:rsidRPr="007E44F7">
        <w:rPr>
          <w:rFonts w:cstheme="minorHAnsi"/>
          <w:lang w:val="en-GB" w:eastAsia="el-GR"/>
        </w:rPr>
        <w:t xml:space="preserve">a </w:t>
      </w:r>
      <w:r w:rsidRPr="007E44F7">
        <w:rPr>
          <w:rFonts w:cstheme="minorHAnsi"/>
          <w:lang w:val="en-GB" w:eastAsia="el-GR"/>
        </w:rPr>
        <w:t>lack of holistic follow-up, stroke survivors and their caregivers ma</w:t>
      </w:r>
      <w:r w:rsidR="00B835D8" w:rsidRPr="007E44F7">
        <w:rPr>
          <w:rFonts w:cstheme="minorHAnsi"/>
          <w:lang w:val="en-GB" w:eastAsia="el-GR"/>
        </w:rPr>
        <w:t>y feel abandoned. Since g</w:t>
      </w:r>
      <w:r w:rsidR="007703B5" w:rsidRPr="007E44F7">
        <w:rPr>
          <w:rFonts w:cstheme="minorHAnsi"/>
          <w:lang w:val="en-GB" w:eastAsia="el-GR"/>
        </w:rPr>
        <w:t>eneral practitioners (GPs) are the first point of contact with the healthcare system</w:t>
      </w:r>
      <w:r w:rsidR="00206C50" w:rsidRPr="007E44F7">
        <w:rPr>
          <w:rFonts w:cstheme="minorHAnsi"/>
          <w:lang w:val="en-GB" w:eastAsia="el-GR"/>
        </w:rPr>
        <w:t xml:space="preserve"> in many countries</w:t>
      </w:r>
      <w:r w:rsidR="00B835D8" w:rsidRPr="007E44F7">
        <w:rPr>
          <w:rFonts w:cstheme="minorHAnsi"/>
          <w:lang w:val="en-GB" w:eastAsia="el-GR"/>
        </w:rPr>
        <w:t xml:space="preserve">, </w:t>
      </w:r>
      <w:r w:rsidR="00FB2DC2" w:rsidRPr="007E44F7">
        <w:rPr>
          <w:rFonts w:cstheme="minorHAnsi"/>
          <w:lang w:val="en-GB" w:eastAsia="el-GR"/>
        </w:rPr>
        <w:t>they</w:t>
      </w:r>
      <w:r w:rsidR="00206C50" w:rsidRPr="007E44F7">
        <w:rPr>
          <w:rFonts w:cstheme="minorHAnsi"/>
          <w:lang w:val="en-GB" w:eastAsia="el-GR"/>
        </w:rPr>
        <w:t xml:space="preserve"> are in an ideal position to coordinate subspecialties </w:t>
      </w:r>
      <w:r w:rsidR="003D1BEF" w:rsidRPr="007E44F7">
        <w:rPr>
          <w:rFonts w:cstheme="minorHAnsi"/>
          <w:lang w:val="en-GB" w:eastAsia="el-GR"/>
        </w:rPr>
        <w:t>to</w:t>
      </w:r>
      <w:r w:rsidR="00206C50" w:rsidRPr="007E44F7">
        <w:rPr>
          <w:rFonts w:cstheme="minorHAnsi"/>
          <w:lang w:val="en-GB" w:eastAsia="el-GR"/>
        </w:rPr>
        <w:t xml:space="preserve"> optimi</w:t>
      </w:r>
      <w:r w:rsidR="009B49D6" w:rsidRPr="007E44F7">
        <w:rPr>
          <w:rFonts w:cstheme="minorHAnsi"/>
          <w:lang w:val="en-GB" w:eastAsia="el-GR"/>
        </w:rPr>
        <w:t>s</w:t>
      </w:r>
      <w:r w:rsidR="00206C50" w:rsidRPr="007E44F7">
        <w:rPr>
          <w:rFonts w:cstheme="minorHAnsi"/>
          <w:lang w:val="en-GB" w:eastAsia="el-GR"/>
        </w:rPr>
        <w:t xml:space="preserve">e chronic disease </w:t>
      </w:r>
      <w:r w:rsidR="003D1BEF" w:rsidRPr="007E44F7">
        <w:rPr>
          <w:rFonts w:cstheme="minorHAnsi"/>
          <w:lang w:val="en-GB" w:eastAsia="el-GR"/>
        </w:rPr>
        <w:t xml:space="preserve">management, including </w:t>
      </w:r>
      <w:r w:rsidR="00206C50" w:rsidRPr="007E44F7">
        <w:rPr>
          <w:rFonts w:cstheme="minorHAnsi"/>
          <w:lang w:val="en-GB" w:eastAsia="el-GR"/>
        </w:rPr>
        <w:t>complications</w:t>
      </w:r>
      <w:r w:rsidR="003D1BEF" w:rsidRPr="007E44F7">
        <w:rPr>
          <w:rFonts w:cstheme="minorHAnsi"/>
          <w:lang w:val="en-GB" w:eastAsia="el-GR"/>
        </w:rPr>
        <w:t xml:space="preserve"> and co-morbidities</w:t>
      </w:r>
      <w:r w:rsidR="00206C50" w:rsidRPr="007E44F7">
        <w:rPr>
          <w:rFonts w:cstheme="minorHAnsi"/>
          <w:lang w:val="en-GB" w:eastAsia="el-GR"/>
        </w:rPr>
        <w:t xml:space="preserve">. </w:t>
      </w:r>
      <w:r w:rsidR="004A2B23" w:rsidRPr="007E44F7">
        <w:rPr>
          <w:rFonts w:cstheme="minorHAnsi"/>
          <w:lang w:val="en-GB" w:eastAsia="el-GR"/>
        </w:rPr>
        <w:t>They play an important role in secondary prevention after stroke by controlling clinical risk factors and optimising overall management.</w:t>
      </w:r>
    </w:p>
    <w:p w14:paraId="7201D13A" w14:textId="77777777" w:rsidR="00AE177B" w:rsidRPr="007E44F7" w:rsidRDefault="00AE177B" w:rsidP="00AC3513">
      <w:pPr>
        <w:spacing w:line="360" w:lineRule="auto"/>
        <w:jc w:val="both"/>
        <w:rPr>
          <w:rFonts w:cstheme="minorHAnsi"/>
          <w:lang w:val="en-GB" w:eastAsia="el-GR"/>
        </w:rPr>
      </w:pPr>
    </w:p>
    <w:p w14:paraId="6E6BA765" w14:textId="09D2EA8E" w:rsidR="00F63CF0" w:rsidRPr="007E44F7" w:rsidRDefault="004A2B23" w:rsidP="00AC3513">
      <w:pPr>
        <w:spacing w:line="360" w:lineRule="auto"/>
        <w:jc w:val="both"/>
        <w:rPr>
          <w:rFonts w:eastAsia="Times New Roman" w:cstheme="minorHAnsi"/>
          <w:i/>
          <w:iCs/>
          <w:color w:val="000000"/>
          <w:lang w:val="en-GB" w:eastAsia="el-GR"/>
        </w:rPr>
      </w:pPr>
      <w:r w:rsidRPr="007E44F7">
        <w:rPr>
          <w:rFonts w:cstheme="minorHAnsi"/>
          <w:lang w:val="en-GB" w:eastAsia="el-GR"/>
        </w:rPr>
        <w:t xml:space="preserve">Multiple pieces of evidence and speciality guidelines guide primary care physicians in the complex management of people with a previous stroke. This review summarises this literature and highlights strategies for preventing recurrent stroke, maximizing function, and identifying and managing complications. </w:t>
      </w:r>
      <w:r w:rsidR="00C632F5" w:rsidRPr="007E44F7">
        <w:rPr>
          <w:rFonts w:cstheme="minorHAnsi"/>
          <w:lang w:val="en-GB"/>
        </w:rPr>
        <w:t>Th</w:t>
      </w:r>
      <w:r w:rsidR="002E53C9" w:rsidRPr="007E44F7">
        <w:rPr>
          <w:rFonts w:cstheme="minorHAnsi"/>
          <w:lang w:val="en-GB"/>
        </w:rPr>
        <w:t xml:space="preserve">is broadly </w:t>
      </w:r>
      <w:r w:rsidR="00C632F5" w:rsidRPr="007E44F7">
        <w:rPr>
          <w:rFonts w:cstheme="minorHAnsi"/>
          <w:lang w:val="en-GB"/>
        </w:rPr>
        <w:t xml:space="preserve">follows </w:t>
      </w:r>
      <w:r w:rsidR="002E53C9" w:rsidRPr="007E44F7">
        <w:rPr>
          <w:rFonts w:cstheme="minorHAnsi"/>
          <w:lang w:val="en-GB"/>
        </w:rPr>
        <w:t xml:space="preserve">the post-stroke </w:t>
      </w:r>
      <w:r w:rsidR="00C632F5" w:rsidRPr="007E44F7">
        <w:rPr>
          <w:rFonts w:cstheme="minorHAnsi"/>
          <w:lang w:val="en-GB"/>
        </w:rPr>
        <w:t xml:space="preserve">ABC </w:t>
      </w:r>
      <w:r w:rsidR="002E53C9" w:rsidRPr="007E44F7">
        <w:rPr>
          <w:rFonts w:cstheme="minorHAnsi"/>
          <w:lang w:val="en-GB"/>
        </w:rPr>
        <w:t xml:space="preserve">pathway </w:t>
      </w:r>
      <w:r w:rsidR="00C632F5" w:rsidRPr="007E44F7">
        <w:rPr>
          <w:rFonts w:cstheme="minorHAnsi"/>
          <w:lang w:val="en-GB"/>
        </w:rPr>
        <w:t>approach</w:t>
      </w:r>
      <w:r w:rsidR="002E53C9" w:rsidRPr="007E44F7">
        <w:rPr>
          <w:rFonts w:cstheme="minorHAnsi"/>
          <w:lang w:val="en-GB"/>
        </w:rPr>
        <w:t>, recently recommended in a position paper from the European Society of Cardiology Council on Stroke</w:t>
      </w:r>
      <w:r w:rsidR="00BC7403" w:rsidRPr="007E44F7">
        <w:rPr>
          <w:rFonts w:cstheme="minorHAnsi"/>
          <w:lang w:val="en-GB"/>
        </w:rPr>
        <w:fldChar w:fldCharType="begin">
          <w:fldData xml:space="preserve">PEVuZE5vdGU+PENpdGU+PEF1dGhvcj5MaXA8L0F1dGhvcj48WWVhcj4yMDIyPC9ZZWFyPjxSZWNO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</w:fldData>
        </w:fldChar>
      </w:r>
      <w:r w:rsidR="00BC7403" w:rsidRPr="007E44F7">
        <w:rPr>
          <w:rFonts w:cstheme="minorHAnsi"/>
          <w:lang w:val="en-GB"/>
        </w:rPr>
        <w:instrText xml:space="preserve"> ADDIN EN.CITE </w:instrText>
      </w:r>
      <w:r w:rsidR="00BC7403" w:rsidRPr="007E44F7">
        <w:rPr>
          <w:rFonts w:cstheme="minorHAnsi"/>
          <w:lang w:val="en-GB"/>
        </w:rPr>
        <w:fldChar w:fldCharType="begin">
          <w:fldData xml:space="preserve">PEVuZE5vdGU+PENpdGU+PEF1dGhvcj5MaXA8L0F1dGhvcj48WWVhcj4yMDIyPC9ZZWFyPjxSZWNO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</w:fldData>
        </w:fldChar>
      </w:r>
      <w:r w:rsidR="00BC7403" w:rsidRPr="007E44F7">
        <w:rPr>
          <w:rFonts w:cstheme="minorHAnsi"/>
          <w:lang w:val="en-GB"/>
        </w:rPr>
        <w:instrText xml:space="preserve"> ADDIN EN.CITE.DATA </w:instrText>
      </w:r>
      <w:r w:rsidR="00BC7403" w:rsidRPr="007E44F7">
        <w:rPr>
          <w:rFonts w:cstheme="minorHAnsi"/>
          <w:lang w:val="en-GB"/>
        </w:rPr>
      </w:r>
      <w:r w:rsidR="00BC7403" w:rsidRPr="007E44F7">
        <w:rPr>
          <w:rFonts w:cstheme="minorHAnsi"/>
          <w:lang w:val="en-GB"/>
        </w:rPr>
        <w:fldChar w:fldCharType="end"/>
      </w:r>
      <w:r w:rsidR="00BC7403" w:rsidRPr="007E44F7">
        <w:rPr>
          <w:rFonts w:cstheme="minorHAnsi"/>
          <w:lang w:val="en-GB"/>
        </w:rPr>
      </w:r>
      <w:r w:rsidR="00BC7403" w:rsidRPr="007E44F7">
        <w:rPr>
          <w:rFonts w:cstheme="minorHAnsi"/>
          <w:lang w:val="en-GB"/>
        </w:rPr>
        <w:fldChar w:fldCharType="separate"/>
      </w:r>
      <w:r w:rsidR="00BC7403" w:rsidRPr="007E44F7">
        <w:rPr>
          <w:rFonts w:cstheme="minorHAnsi"/>
          <w:noProof/>
          <w:vertAlign w:val="superscript"/>
          <w:lang w:val="en-GB"/>
        </w:rPr>
        <w:t>4</w:t>
      </w:r>
      <w:r w:rsidR="00BC7403" w:rsidRPr="007E44F7">
        <w:rPr>
          <w:rFonts w:cstheme="minorHAnsi"/>
          <w:lang w:val="en-GB"/>
        </w:rPr>
        <w:fldChar w:fldCharType="end"/>
      </w:r>
      <w:r w:rsidR="00C632F5" w:rsidRPr="007E44F7">
        <w:rPr>
          <w:rFonts w:cstheme="minorHAnsi"/>
          <w:lang w:val="en-GB"/>
        </w:rPr>
        <w:t xml:space="preserve">: </w:t>
      </w:r>
      <w:r w:rsidR="00C632F5" w:rsidRPr="007E44F7">
        <w:rPr>
          <w:rFonts w:cstheme="minorHAnsi"/>
          <w:b/>
          <w:bCs/>
          <w:lang w:val="en-GB"/>
        </w:rPr>
        <w:t>A</w:t>
      </w:r>
      <w:r w:rsidR="00C632F5" w:rsidRPr="007E44F7">
        <w:rPr>
          <w:rFonts w:cstheme="minorHAnsi"/>
          <w:lang w:val="en-GB"/>
        </w:rPr>
        <w:t xml:space="preserve"> for </w:t>
      </w:r>
      <w:r w:rsidR="00C632F5" w:rsidRPr="007E44F7">
        <w:rPr>
          <w:rFonts w:cstheme="minorHAnsi"/>
          <w:i/>
          <w:iCs/>
          <w:lang w:val="en-GB"/>
        </w:rPr>
        <w:t>A</w:t>
      </w:r>
      <w:r w:rsidR="00C632F5" w:rsidRPr="007E44F7">
        <w:rPr>
          <w:rFonts w:eastAsia="Times New Roman" w:cstheme="minorHAnsi"/>
          <w:i/>
          <w:iCs/>
          <w:color w:val="000000"/>
          <w:lang w:val="en-GB" w:eastAsia="el-GR"/>
        </w:rPr>
        <w:t>ppropriate antithrombotic therapy</w:t>
      </w:r>
      <w:r w:rsidR="00C632F5" w:rsidRPr="007E44F7">
        <w:rPr>
          <w:rFonts w:eastAsia="Times New Roman" w:cstheme="minorHAnsi"/>
          <w:color w:val="000000"/>
          <w:lang w:val="en-GB" w:eastAsia="el-GR"/>
        </w:rPr>
        <w:t xml:space="preserve">, </w:t>
      </w:r>
      <w:r w:rsidR="00C632F5" w:rsidRPr="007E44F7">
        <w:rPr>
          <w:rFonts w:eastAsia="Times New Roman" w:cstheme="minorHAnsi"/>
          <w:b/>
          <w:bCs/>
          <w:color w:val="000000"/>
          <w:lang w:val="en-GB" w:eastAsia="el-GR"/>
        </w:rPr>
        <w:t>B</w:t>
      </w:r>
      <w:r w:rsidR="00C632F5" w:rsidRPr="007E44F7">
        <w:rPr>
          <w:rFonts w:eastAsia="Times New Roman" w:cstheme="minorHAnsi"/>
          <w:color w:val="000000"/>
          <w:lang w:val="en-GB" w:eastAsia="el-GR"/>
        </w:rPr>
        <w:t xml:space="preserve"> for </w:t>
      </w:r>
      <w:r w:rsidR="00C632F5" w:rsidRPr="007E44F7">
        <w:rPr>
          <w:rFonts w:eastAsia="Times New Roman" w:cstheme="minorHAnsi"/>
          <w:i/>
          <w:iCs/>
          <w:color w:val="000000"/>
          <w:lang w:val="en-GB" w:eastAsia="el-GR"/>
        </w:rPr>
        <w:t>Better functional and psychological status,</w:t>
      </w:r>
      <w:r w:rsidR="00C632F5" w:rsidRPr="007E44F7">
        <w:rPr>
          <w:rFonts w:eastAsia="Times New Roman" w:cstheme="minorHAnsi"/>
          <w:color w:val="000000"/>
          <w:lang w:val="en-GB" w:eastAsia="el-GR"/>
        </w:rPr>
        <w:t xml:space="preserve"> and </w:t>
      </w:r>
      <w:r w:rsidR="00C632F5" w:rsidRPr="007E44F7">
        <w:rPr>
          <w:rFonts w:eastAsia="Times New Roman" w:cstheme="minorHAnsi"/>
          <w:b/>
          <w:bCs/>
          <w:color w:val="000000"/>
          <w:lang w:val="en-GB" w:eastAsia="el-GR"/>
        </w:rPr>
        <w:t>C</w:t>
      </w:r>
      <w:r w:rsidR="00C632F5" w:rsidRPr="007E44F7">
        <w:rPr>
          <w:rFonts w:eastAsia="Times New Roman" w:cstheme="minorHAnsi"/>
          <w:color w:val="000000"/>
          <w:lang w:val="en-GB" w:eastAsia="el-GR"/>
        </w:rPr>
        <w:t xml:space="preserve"> for </w:t>
      </w:r>
      <w:r w:rsidR="00C632F5" w:rsidRPr="007E44F7">
        <w:rPr>
          <w:rFonts w:eastAsia="Times New Roman" w:cstheme="minorHAnsi"/>
          <w:i/>
          <w:iCs/>
          <w:color w:val="000000"/>
          <w:lang w:val="en-GB" w:eastAsia="el-GR"/>
        </w:rPr>
        <w:t>Comorbidities and lifestyle, patient values and preferences</w:t>
      </w:r>
      <w:r w:rsidR="00002FE7" w:rsidRPr="007E44F7">
        <w:rPr>
          <w:rFonts w:eastAsia="Times New Roman" w:cstheme="minorHAnsi"/>
          <w:i/>
          <w:iCs/>
          <w:color w:val="000000"/>
          <w:lang w:val="en-GB" w:eastAsia="el-GR"/>
        </w:rPr>
        <w:t xml:space="preserve"> (</w:t>
      </w:r>
      <w:r w:rsidRPr="007E44F7">
        <w:rPr>
          <w:rFonts w:eastAsia="Times New Roman" w:cstheme="minorHAnsi"/>
          <w:i/>
          <w:iCs/>
          <w:color w:val="000000"/>
          <w:lang w:val="en-GB" w:eastAsia="el-GR"/>
        </w:rPr>
        <w:t>F</w:t>
      </w:r>
      <w:r w:rsidR="00002FE7" w:rsidRPr="007E44F7">
        <w:rPr>
          <w:rFonts w:eastAsia="Times New Roman" w:cstheme="minorHAnsi"/>
          <w:i/>
          <w:iCs/>
          <w:color w:val="000000"/>
          <w:lang w:val="en-GB" w:eastAsia="el-GR"/>
        </w:rPr>
        <w:t>igure 1)</w:t>
      </w:r>
      <w:r w:rsidR="00C632F5" w:rsidRPr="007E44F7">
        <w:rPr>
          <w:rFonts w:eastAsia="Times New Roman" w:cstheme="minorHAnsi"/>
          <w:i/>
          <w:iCs/>
          <w:color w:val="000000"/>
          <w:lang w:val="en-GB" w:eastAsia="el-GR"/>
        </w:rPr>
        <w:t>.</w:t>
      </w:r>
      <w:r w:rsidR="004155C6" w:rsidRPr="007E44F7">
        <w:rPr>
          <w:rFonts w:eastAsia="Times New Roman" w:cstheme="minorHAnsi"/>
          <w:i/>
          <w:iCs/>
          <w:color w:val="000000"/>
          <w:lang w:val="en-GB" w:eastAsia="el-GR"/>
        </w:rPr>
        <w:t xml:space="preserve"> </w:t>
      </w:r>
    </w:p>
    <w:p w14:paraId="169EF82E" w14:textId="2A272A29" w:rsidR="003B7B5B" w:rsidRPr="007E44F7" w:rsidRDefault="004155C6" w:rsidP="00AC3513">
      <w:pPr>
        <w:spacing w:line="360" w:lineRule="auto"/>
        <w:jc w:val="both"/>
        <w:rPr>
          <w:rFonts w:cstheme="minorHAnsi"/>
          <w:lang w:val="en-GB" w:eastAsia="el-GR"/>
        </w:rPr>
      </w:pPr>
      <w:r w:rsidRPr="007E44F7">
        <w:rPr>
          <w:rFonts w:eastAsia="Times New Roman" w:cstheme="minorHAnsi"/>
          <w:color w:val="000000"/>
          <w:lang w:val="en-GB" w:eastAsia="el-GR"/>
        </w:rPr>
        <w:t>A move to an integrated care pathway approach has been advocated for many long term conditions.</w:t>
      </w:r>
      <w:r w:rsidR="006A16FB" w:rsidRPr="007E44F7">
        <w:rPr>
          <w:rFonts w:eastAsia="Times New Roman" w:cstheme="minorHAnsi"/>
          <w:color w:val="000000"/>
          <w:lang w:val="en-GB" w:eastAsia="el-GR"/>
        </w:rPr>
        <w:fldChar w:fldCharType="begin"/>
      </w:r>
      <w:r w:rsidR="006A16FB" w:rsidRPr="007E44F7">
        <w:rPr>
          <w:rFonts w:eastAsia="Times New Roman" w:cstheme="minorHAnsi"/>
          <w:color w:val="000000"/>
          <w:lang w:val="en-GB" w:eastAsia="el-GR"/>
        </w:rPr>
        <w:instrText xml:space="preserve"> ADDIN EN.CITE &lt;EndNote&gt;&lt;Cite&gt;&lt;Author&gt;Lip&lt;/Author&gt;&lt;Year&gt;2022&lt;/Year&gt;&lt;RecNum&gt;2&lt;/RecNum&gt;&lt;DisplayText&gt;&lt;style face="superscript"&gt;5&lt;/style&gt;&lt;/DisplayText&gt;&lt;record&gt;&lt;rec-number&gt;2&lt;/rec-number&gt;&lt;foreign-keys&gt;&lt;key app="EN" db-id="rd0f90w29r5v5de09pvvpapgffszxt02ew50" timestamp="1682869007"&gt;2&lt;/key&gt;&lt;/foreign-keys&gt;&lt;ref-type name="Journal Article"&gt;17&lt;/ref-type&gt;&lt;contributors&gt;&lt;authors&gt;&lt;author&gt;Lip, G. Y. H.&lt;/author&gt;&lt;author&gt;Ntaios, G.&lt;/author&gt;&lt;/authors&gt;&lt;/contributors&gt;&lt;auth-address&gt;Liverpool Centre for Cardiovascular Science, University of Liverpool and Liverpool Heart &amp;amp; Chest Hospital, Liverpool, United Kingdom.&amp;#xD;Department of Clinical Medicine, Aalborg University, Aalborg, Denmark.&amp;#xD;Department of Internal Medicine, Faculty of Medicine, School of Health Sciences, University of Thessaly, Larissa, Greece.&lt;/auth-address&gt;&lt;titles&gt;&lt;title&gt;&amp;quot;Novel Clinical Concepts in Thrombosis&amp;quot;: Integrated Care for Stroke Management-Easy as ABC&lt;/title&gt;&lt;secondary-title&gt;Thromb Haemost&lt;/secondary-title&gt;&lt;/titles&gt;&lt;pages&gt;316-319&lt;/pages&gt;&lt;volume&gt;122&lt;/volume&gt;&lt;number&gt;3&lt;/number&gt;&lt;edition&gt;2021/09/03&lt;/edition&gt;&lt;keywords&gt;&lt;keyword&gt;*Atrial Fibrillation&lt;/keyword&gt;&lt;keyword&gt;*Delivery of Health Care, Integrated&lt;/keyword&gt;&lt;keyword&gt;Humans&lt;/keyword&gt;&lt;keyword&gt;*Stroke/diagnosis/therapy&lt;/keyword&gt;&lt;keyword&gt;*Thrombosis/diagnosis/therapy&lt;/keyword&gt;&lt;/keywords&gt;&lt;dates&gt;&lt;year&gt;2022&lt;/year&gt;&lt;pub-dates&gt;&lt;date&gt;Mar&lt;/date&gt;&lt;/pub-dates&gt;&lt;/dates&gt;&lt;isbn&gt;0340-6245&lt;/isbn&gt;&lt;accession-num&gt;34474499&lt;/accession-num&gt;&lt;urls&gt;&lt;/urls&gt;&lt;electronic-resource-num&gt;10.1055/a-1632-1777&lt;/electronic-resource-num&gt;&lt;remote-database-provider&gt;NLM&lt;/remote-database-provider&gt;&lt;language&gt;eng&lt;/language&gt;&lt;/record&gt;&lt;/Cite&gt;&lt;/EndNote&gt;</w:instrText>
      </w:r>
      <w:r w:rsidR="006A16FB" w:rsidRPr="007E44F7">
        <w:rPr>
          <w:rFonts w:eastAsia="Times New Roman" w:cstheme="minorHAnsi"/>
          <w:color w:val="000000"/>
          <w:lang w:val="en-GB" w:eastAsia="el-GR"/>
        </w:rPr>
        <w:fldChar w:fldCharType="separate"/>
      </w:r>
      <w:r w:rsidR="006A16FB" w:rsidRPr="007E44F7">
        <w:rPr>
          <w:rFonts w:eastAsia="Times New Roman" w:cstheme="minorHAnsi"/>
          <w:noProof/>
          <w:color w:val="000000"/>
          <w:vertAlign w:val="superscript"/>
          <w:lang w:val="en-GB" w:eastAsia="el-GR"/>
        </w:rPr>
        <w:t>5</w:t>
      </w:r>
      <w:r w:rsidR="006A16FB" w:rsidRPr="007E44F7">
        <w:rPr>
          <w:rFonts w:eastAsia="Times New Roman" w:cstheme="minorHAnsi"/>
          <w:color w:val="000000"/>
          <w:lang w:val="en-GB" w:eastAsia="el-GR"/>
        </w:rPr>
        <w:fldChar w:fldCharType="end"/>
      </w:r>
      <w:r w:rsidR="00F51124" w:rsidRPr="007E44F7">
        <w:rPr>
          <w:rFonts w:eastAsia="Times New Roman" w:cstheme="minorHAnsi"/>
          <w:color w:val="000000"/>
          <w:lang w:val="en-GB" w:eastAsia="el-GR"/>
        </w:rPr>
        <w:t xml:space="preserve"> </w:t>
      </w:r>
      <w:r w:rsidR="00E053CC" w:rsidRPr="007E44F7">
        <w:rPr>
          <w:rFonts w:eastAsia="Times New Roman" w:cstheme="minorHAnsi"/>
          <w:color w:val="000000"/>
          <w:lang w:val="en-GB" w:eastAsia="el-GR"/>
        </w:rPr>
        <w:t>In patients with atrial fibrillation (AF)</w:t>
      </w:r>
      <w:r w:rsidR="00F63CF0" w:rsidRPr="007E44F7">
        <w:rPr>
          <w:rFonts w:eastAsia="Times New Roman" w:cstheme="minorHAnsi"/>
          <w:color w:val="000000"/>
          <w:lang w:val="en-GB" w:eastAsia="el-GR"/>
        </w:rPr>
        <w:t>, for example,</w:t>
      </w:r>
      <w:r w:rsidR="00E053CC" w:rsidRPr="007E44F7">
        <w:rPr>
          <w:rFonts w:eastAsia="Times New Roman" w:cstheme="minorHAnsi"/>
          <w:color w:val="000000"/>
          <w:lang w:val="en-GB" w:eastAsia="el-GR"/>
        </w:rPr>
        <w:t xml:space="preserve"> adherence to an integrated care pathway has been associated with improved clinical outcomes, leading to its recommendation in international guidelines.</w:t>
      </w:r>
      <w:r w:rsidR="00BC7403" w:rsidRPr="007E44F7">
        <w:rPr>
          <w:rFonts w:eastAsia="Times New Roman" w:cstheme="minorHAnsi"/>
          <w:color w:val="000000"/>
          <w:lang w:val="en-GB" w:eastAsia="el-GR"/>
        </w:rPr>
        <w:fldChar w:fldCharType="begin">
          <w:fldData xml:space="preserve">PEVuZE5vdGU+PENpdGU+PEF1dGhvcj5DaGFvPC9BdXRob3I+PFllYXI+MjAyMjwvWWVhcj48UmVj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=
</w:fldData>
        </w:fldChar>
      </w:r>
      <w:r w:rsidR="006A16FB" w:rsidRPr="007E44F7">
        <w:rPr>
          <w:rFonts w:eastAsia="Times New Roman" w:cstheme="minorHAnsi"/>
          <w:color w:val="000000"/>
          <w:lang w:val="en-GB" w:eastAsia="el-GR"/>
        </w:rPr>
        <w:instrText xml:space="preserve"> ADDIN EN.CITE </w:instrText>
      </w:r>
      <w:r w:rsidR="006A16FB" w:rsidRPr="007E44F7">
        <w:rPr>
          <w:rFonts w:eastAsia="Times New Roman" w:cstheme="minorHAnsi"/>
          <w:color w:val="000000"/>
          <w:lang w:val="en-GB" w:eastAsia="el-GR"/>
        </w:rPr>
        <w:fldChar w:fldCharType="begin">
          <w:fldData xml:space="preserve">PEVuZE5vdGU+PENpdGU+PEF1dGhvcj5DaGFvPC9BdXRob3I+PFllYXI+MjAyMjwvWWVhcj48UmVj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=
</w:fldData>
        </w:fldChar>
      </w:r>
      <w:r w:rsidR="006A16FB" w:rsidRPr="007E44F7">
        <w:rPr>
          <w:rFonts w:eastAsia="Times New Roman" w:cstheme="minorHAnsi"/>
          <w:color w:val="000000"/>
          <w:lang w:val="en-GB" w:eastAsia="el-GR"/>
        </w:rPr>
        <w:instrText xml:space="preserve"> ADDIN EN.CITE.DATA </w:instrText>
      </w:r>
      <w:r w:rsidR="006A16FB" w:rsidRPr="007E44F7">
        <w:rPr>
          <w:rFonts w:eastAsia="Times New Roman" w:cstheme="minorHAnsi"/>
          <w:color w:val="000000"/>
          <w:lang w:val="en-GB" w:eastAsia="el-GR"/>
        </w:rPr>
      </w:r>
      <w:r w:rsidR="006A16FB" w:rsidRPr="007E44F7">
        <w:rPr>
          <w:rFonts w:eastAsia="Times New Roman" w:cstheme="minorHAnsi"/>
          <w:color w:val="000000"/>
          <w:lang w:val="en-GB" w:eastAsia="el-GR"/>
        </w:rPr>
        <w:fldChar w:fldCharType="end"/>
      </w:r>
      <w:r w:rsidR="00BC7403" w:rsidRPr="007E44F7">
        <w:rPr>
          <w:rFonts w:eastAsia="Times New Roman" w:cstheme="minorHAnsi"/>
          <w:color w:val="000000"/>
          <w:lang w:val="en-GB" w:eastAsia="el-GR"/>
        </w:rPr>
      </w:r>
      <w:r w:rsidR="00BC7403" w:rsidRPr="007E44F7">
        <w:rPr>
          <w:rFonts w:eastAsia="Times New Roman" w:cstheme="minorHAnsi"/>
          <w:color w:val="000000"/>
          <w:lang w:val="en-GB" w:eastAsia="el-GR"/>
        </w:rPr>
        <w:fldChar w:fldCharType="separate"/>
      </w:r>
      <w:r w:rsidR="006A16FB" w:rsidRPr="007E44F7">
        <w:rPr>
          <w:rFonts w:eastAsia="Times New Roman" w:cstheme="minorHAnsi"/>
          <w:noProof/>
          <w:color w:val="000000"/>
          <w:vertAlign w:val="superscript"/>
          <w:lang w:val="en-GB" w:eastAsia="el-GR"/>
        </w:rPr>
        <w:t>6, 7</w:t>
      </w:r>
      <w:r w:rsidR="00BC7403" w:rsidRPr="007E44F7">
        <w:rPr>
          <w:rFonts w:eastAsia="Times New Roman" w:cstheme="minorHAnsi"/>
          <w:color w:val="000000"/>
          <w:lang w:val="en-GB" w:eastAsia="el-GR"/>
        </w:rPr>
        <w:fldChar w:fldCharType="end"/>
      </w:r>
    </w:p>
    <w:p w14:paraId="52D287D0" w14:textId="77777777" w:rsidR="00F67E4A" w:rsidRPr="007E44F7" w:rsidRDefault="00F67E4A" w:rsidP="00AC3513">
      <w:pPr>
        <w:spacing w:line="360" w:lineRule="auto"/>
        <w:jc w:val="both"/>
        <w:rPr>
          <w:rFonts w:eastAsia="Times New Roman" w:cstheme="minorHAnsi"/>
          <w:b/>
          <w:bCs/>
          <w:color w:val="000000"/>
          <w:lang w:val="en-GB" w:eastAsia="el-GR"/>
        </w:rPr>
      </w:pPr>
    </w:p>
    <w:p w14:paraId="7D1F02DC" w14:textId="77777777" w:rsidR="00AE5D24" w:rsidRPr="007E44F7" w:rsidRDefault="00AE5D24" w:rsidP="00AC3513">
      <w:pPr>
        <w:spacing w:line="360" w:lineRule="auto"/>
        <w:jc w:val="both"/>
        <w:rPr>
          <w:rFonts w:eastAsia="Times New Roman" w:cstheme="minorHAnsi"/>
          <w:b/>
          <w:bCs/>
          <w:color w:val="000000"/>
          <w:lang w:val="en-GB" w:eastAsia="el-GR"/>
        </w:rPr>
      </w:pPr>
    </w:p>
    <w:p w14:paraId="6BCF2546" w14:textId="77777777" w:rsidR="00AE5D24" w:rsidRPr="007E44F7" w:rsidRDefault="00AE5D24" w:rsidP="00AC3513">
      <w:pPr>
        <w:spacing w:line="360" w:lineRule="auto"/>
        <w:jc w:val="both"/>
        <w:rPr>
          <w:rFonts w:eastAsia="Times New Roman" w:cstheme="minorHAnsi"/>
          <w:b/>
          <w:bCs/>
          <w:color w:val="000000"/>
          <w:lang w:val="en-GB" w:eastAsia="el-GR"/>
        </w:rPr>
      </w:pPr>
    </w:p>
    <w:p w14:paraId="5EF543FF" w14:textId="29BDA77D" w:rsidR="00EC10D0" w:rsidRPr="007E44F7" w:rsidRDefault="00014410" w:rsidP="00AC3513">
      <w:pPr>
        <w:spacing w:line="360" w:lineRule="auto"/>
        <w:jc w:val="both"/>
        <w:rPr>
          <w:rFonts w:eastAsia="Times New Roman" w:cstheme="minorHAnsi"/>
          <w:b/>
          <w:bCs/>
          <w:color w:val="000000"/>
          <w:lang w:val="en-GB" w:eastAsia="el-GR"/>
        </w:rPr>
      </w:pPr>
      <w:r w:rsidRPr="007E44F7">
        <w:rPr>
          <w:rFonts w:eastAsia="Times New Roman" w:cstheme="minorHAnsi"/>
          <w:b/>
          <w:bCs/>
          <w:color w:val="000000"/>
          <w:lang w:val="en-GB" w:eastAsia="el-GR"/>
        </w:rPr>
        <w:lastRenderedPageBreak/>
        <w:t>[A]</w:t>
      </w:r>
      <w:proofErr w:type="spellStart"/>
      <w:r w:rsidR="00384544" w:rsidRPr="007E44F7">
        <w:rPr>
          <w:rFonts w:eastAsia="Times New Roman" w:cstheme="minorHAnsi"/>
          <w:b/>
          <w:bCs/>
          <w:color w:val="000000"/>
          <w:lang w:val="en-GB" w:eastAsia="el-GR"/>
        </w:rPr>
        <w:t>ppropriate</w:t>
      </w:r>
      <w:proofErr w:type="spellEnd"/>
      <w:r w:rsidR="00384544" w:rsidRPr="007E44F7">
        <w:rPr>
          <w:rFonts w:eastAsia="Times New Roman" w:cstheme="minorHAnsi"/>
          <w:b/>
          <w:bCs/>
          <w:color w:val="000000"/>
          <w:lang w:val="en-GB" w:eastAsia="el-GR"/>
        </w:rPr>
        <w:t xml:space="preserve"> </w:t>
      </w:r>
      <w:r w:rsidR="00A060FB" w:rsidRPr="007E44F7">
        <w:rPr>
          <w:rFonts w:eastAsia="Times New Roman" w:cstheme="minorHAnsi"/>
          <w:b/>
          <w:bCs/>
          <w:color w:val="000000"/>
          <w:lang w:val="en-GB" w:eastAsia="el-GR"/>
        </w:rPr>
        <w:t>a</w:t>
      </w:r>
      <w:r w:rsidR="00384544" w:rsidRPr="007E44F7">
        <w:rPr>
          <w:rFonts w:eastAsia="Times New Roman" w:cstheme="minorHAnsi"/>
          <w:b/>
          <w:bCs/>
          <w:color w:val="000000"/>
          <w:lang w:val="en-GB" w:eastAsia="el-GR"/>
        </w:rPr>
        <w:t xml:space="preserve">ntithrombotic </w:t>
      </w:r>
      <w:r w:rsidR="00A060FB" w:rsidRPr="007E44F7">
        <w:rPr>
          <w:rFonts w:eastAsia="Times New Roman" w:cstheme="minorHAnsi"/>
          <w:b/>
          <w:bCs/>
          <w:color w:val="000000"/>
          <w:lang w:val="en-GB" w:eastAsia="el-GR"/>
        </w:rPr>
        <w:t>t</w:t>
      </w:r>
      <w:r w:rsidR="00384544" w:rsidRPr="007E44F7">
        <w:rPr>
          <w:rFonts w:eastAsia="Times New Roman" w:cstheme="minorHAnsi"/>
          <w:b/>
          <w:bCs/>
          <w:color w:val="000000"/>
          <w:lang w:val="en-GB" w:eastAsia="el-GR"/>
        </w:rPr>
        <w:t>herap</w:t>
      </w:r>
      <w:r w:rsidR="00C14A14" w:rsidRPr="007E44F7">
        <w:rPr>
          <w:rFonts w:eastAsia="Times New Roman" w:cstheme="minorHAnsi"/>
          <w:b/>
          <w:bCs/>
          <w:color w:val="000000"/>
          <w:lang w:val="en-GB" w:eastAsia="el-GR"/>
        </w:rPr>
        <w:t>y</w:t>
      </w:r>
    </w:p>
    <w:p w14:paraId="4C500F85" w14:textId="4B5373B9" w:rsidR="00D3669C" w:rsidRPr="007E44F7" w:rsidRDefault="00800998" w:rsidP="00AC3513">
      <w:pPr>
        <w:autoSpaceDE w:val="0"/>
        <w:autoSpaceDN w:val="0"/>
        <w:adjustRightInd w:val="0"/>
        <w:spacing w:line="360" w:lineRule="auto"/>
        <w:jc w:val="both"/>
        <w:rPr>
          <w:rFonts w:cstheme="minorHAnsi"/>
          <w:lang w:val="en-GB" w:eastAsia="el-GR"/>
        </w:rPr>
      </w:pPr>
      <w:bookmarkStart w:id="0" w:name="_Hlk99633755"/>
      <w:r w:rsidRPr="007E44F7">
        <w:rPr>
          <w:rFonts w:cstheme="minorHAnsi"/>
          <w:lang w:val="en-GB" w:eastAsia="el-GR"/>
        </w:rPr>
        <w:t xml:space="preserve">Antithrombotic therapy </w:t>
      </w:r>
      <w:r w:rsidR="0049113B" w:rsidRPr="007E44F7">
        <w:rPr>
          <w:rFonts w:cstheme="minorHAnsi"/>
          <w:lang w:val="en-GB" w:eastAsia="el-GR"/>
        </w:rPr>
        <w:t xml:space="preserve">is </w:t>
      </w:r>
      <w:r w:rsidR="00A060FB" w:rsidRPr="007E44F7">
        <w:rPr>
          <w:rFonts w:cstheme="minorHAnsi"/>
          <w:lang w:val="en-GB" w:eastAsia="el-GR"/>
        </w:rPr>
        <w:t xml:space="preserve">the backbone of secondary stroke prevention </w:t>
      </w:r>
      <w:r w:rsidR="003060E6" w:rsidRPr="007E44F7">
        <w:rPr>
          <w:rFonts w:cstheme="minorHAnsi"/>
          <w:lang w:val="en-GB" w:eastAsia="el-GR"/>
        </w:rPr>
        <w:t>based on the un</w:t>
      </w:r>
      <w:r w:rsidR="00A060FB" w:rsidRPr="007E44F7">
        <w:rPr>
          <w:rFonts w:cstheme="minorHAnsi"/>
          <w:lang w:val="en-GB" w:eastAsia="el-GR"/>
        </w:rPr>
        <w:t xml:space="preserve">derlying potential stroke aetiology </w:t>
      </w:r>
      <w:r w:rsidR="003060E6" w:rsidRPr="007E44F7">
        <w:rPr>
          <w:rFonts w:cstheme="minorHAnsi"/>
          <w:lang w:val="en-GB" w:eastAsia="el-GR"/>
        </w:rPr>
        <w:t xml:space="preserve">and </w:t>
      </w:r>
      <w:r w:rsidR="00A060FB" w:rsidRPr="007E44F7">
        <w:rPr>
          <w:rFonts w:cstheme="minorHAnsi"/>
          <w:lang w:val="en-GB" w:eastAsia="el-GR"/>
        </w:rPr>
        <w:t>the individualized indication</w:t>
      </w:r>
      <w:r w:rsidR="003060E6" w:rsidRPr="007E44F7">
        <w:rPr>
          <w:rFonts w:cstheme="minorHAnsi"/>
          <w:lang w:val="en-GB" w:eastAsia="el-GR"/>
        </w:rPr>
        <w:t>s</w:t>
      </w:r>
      <w:r w:rsidR="00A060FB" w:rsidRPr="007E44F7">
        <w:rPr>
          <w:rFonts w:cstheme="minorHAnsi"/>
          <w:lang w:val="en-GB" w:eastAsia="el-GR"/>
        </w:rPr>
        <w:t xml:space="preserve"> or contraindications.</w:t>
      </w:r>
      <w:r w:rsidR="003060E6" w:rsidRPr="007E44F7">
        <w:rPr>
          <w:rFonts w:cstheme="minorHAnsi"/>
          <w:lang w:val="en-GB" w:eastAsia="el-GR"/>
        </w:rPr>
        <w:t xml:space="preserve"> </w:t>
      </w:r>
      <w:r w:rsidR="004A2B23" w:rsidRPr="007E44F7">
        <w:rPr>
          <w:rFonts w:cstheme="minorHAnsi"/>
          <w:lang w:val="en-GB" w:eastAsia="el-GR"/>
        </w:rPr>
        <w:t>It is an essential component of an integrated care pathway for stroke management.</w:t>
      </w:r>
    </w:p>
    <w:p w14:paraId="1C08C89F" w14:textId="77777777" w:rsidR="00712AB6" w:rsidRPr="007E44F7" w:rsidRDefault="00712AB6" w:rsidP="00AC3513">
      <w:pPr>
        <w:autoSpaceDE w:val="0"/>
        <w:autoSpaceDN w:val="0"/>
        <w:adjustRightInd w:val="0"/>
        <w:spacing w:line="360" w:lineRule="auto"/>
        <w:jc w:val="both"/>
        <w:rPr>
          <w:rFonts w:cstheme="minorHAnsi"/>
          <w:i/>
          <w:iCs/>
          <w:color w:val="000000"/>
          <w:lang w:val="en-GB"/>
        </w:rPr>
      </w:pPr>
    </w:p>
    <w:p w14:paraId="5DB1D4A7" w14:textId="0FD490BD" w:rsidR="005832E8" w:rsidRPr="007E44F7" w:rsidRDefault="005832E8" w:rsidP="00AC3513">
      <w:pPr>
        <w:autoSpaceDE w:val="0"/>
        <w:autoSpaceDN w:val="0"/>
        <w:adjustRightInd w:val="0"/>
        <w:spacing w:line="360" w:lineRule="auto"/>
        <w:jc w:val="both"/>
        <w:rPr>
          <w:rFonts w:cstheme="minorHAnsi"/>
          <w:i/>
          <w:iCs/>
          <w:color w:val="000000"/>
          <w:lang w:val="en-GB"/>
        </w:rPr>
      </w:pPr>
      <w:r w:rsidRPr="007E44F7">
        <w:rPr>
          <w:rFonts w:cstheme="minorHAnsi"/>
          <w:i/>
          <w:iCs/>
          <w:color w:val="000000"/>
          <w:lang w:val="en-GB"/>
        </w:rPr>
        <w:t>Antiplatelet therapy</w:t>
      </w:r>
    </w:p>
    <w:p w14:paraId="5EED3E28" w14:textId="5D10C909" w:rsidR="00262F3D" w:rsidRPr="007E44F7" w:rsidRDefault="004A2B23" w:rsidP="00AC3513">
      <w:pPr>
        <w:spacing w:line="360" w:lineRule="auto"/>
        <w:jc w:val="both"/>
        <w:rPr>
          <w:rFonts w:cstheme="minorHAnsi"/>
          <w:lang w:val="en-GB"/>
        </w:rPr>
      </w:pPr>
      <w:r w:rsidRPr="007E44F7">
        <w:rPr>
          <w:rFonts w:cstheme="minorHAnsi"/>
          <w:lang w:val="en-GB"/>
        </w:rPr>
        <w:t>Antiplatelet therapy is the standard antithrombotic strategy in most patients with non-cardioembolic ischaemic strokes. Current guidelines suggest long-term antithrombotic therapy with a single antiplatelet agent, either low-dose aspirin or clopidogrel, as standard.</w:t>
      </w:r>
      <w:r w:rsidR="009009FA" w:rsidRPr="007E44F7">
        <w:rPr>
          <w:rFonts w:cstheme="minorHAnsi"/>
          <w:lang w:val="en-GB"/>
        </w:rPr>
        <w:fldChar w:fldCharType="begin">
          <w:fldData xml:space="preserve">PEVuZE5vdGU+PENpdGU+PEF1dGhvcj5LbGVpbmRvcmZlcjwvQXV0aG9yPjxZZWFyPjIwMjE8L1ll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==
</w:fldData>
        </w:fldChar>
      </w:r>
      <w:r w:rsidR="006A16FB" w:rsidRPr="007E44F7">
        <w:rPr>
          <w:rFonts w:cstheme="minorHAnsi"/>
          <w:lang w:val="en-GB"/>
        </w:rPr>
        <w:instrText xml:space="preserve"> ADDIN EN.CITE </w:instrText>
      </w:r>
      <w:r w:rsidR="006A16FB" w:rsidRPr="007E44F7">
        <w:rPr>
          <w:rFonts w:cstheme="minorHAnsi"/>
          <w:lang w:val="en-GB"/>
        </w:rPr>
        <w:fldChar w:fldCharType="begin">
          <w:fldData xml:space="preserve">PEVuZE5vdGU+PENpdGU+PEF1dGhvcj5LbGVpbmRvcmZlcjwvQXV0aG9yPjxZZWFyPjIwMjE8L1ll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==
</w:fldData>
        </w:fldChar>
      </w:r>
      <w:r w:rsidR="006A16FB" w:rsidRPr="007E44F7">
        <w:rPr>
          <w:rFonts w:cstheme="minorHAnsi"/>
          <w:lang w:val="en-GB"/>
        </w:rPr>
        <w:instrText xml:space="preserve"> ADDIN EN.CITE.DATA </w:instrText>
      </w:r>
      <w:r w:rsidR="006A16FB" w:rsidRPr="007E44F7">
        <w:rPr>
          <w:rFonts w:cstheme="minorHAnsi"/>
          <w:lang w:val="en-GB"/>
        </w:rPr>
      </w:r>
      <w:r w:rsidR="006A16FB" w:rsidRPr="007E44F7">
        <w:rPr>
          <w:rFonts w:cstheme="minorHAnsi"/>
          <w:lang w:val="en-GB"/>
        </w:rPr>
        <w:fldChar w:fldCharType="end"/>
      </w:r>
      <w:r w:rsidR="009009FA" w:rsidRPr="007E44F7">
        <w:rPr>
          <w:rFonts w:cstheme="minorHAnsi"/>
          <w:lang w:val="en-GB"/>
        </w:rPr>
      </w:r>
      <w:r w:rsidR="009009FA" w:rsidRPr="007E44F7">
        <w:rPr>
          <w:rFonts w:cstheme="minorHAnsi"/>
          <w:lang w:val="en-GB"/>
        </w:rPr>
        <w:fldChar w:fldCharType="separate"/>
      </w:r>
      <w:r w:rsidR="006A16FB" w:rsidRPr="007E44F7">
        <w:rPr>
          <w:rFonts w:cstheme="minorHAnsi"/>
          <w:noProof/>
          <w:vertAlign w:val="superscript"/>
          <w:lang w:val="en-GB"/>
        </w:rPr>
        <w:t>8, 9</w:t>
      </w:r>
      <w:r w:rsidR="009009FA" w:rsidRPr="007E44F7">
        <w:rPr>
          <w:rFonts w:cstheme="minorHAnsi"/>
          <w:lang w:val="en-GB"/>
        </w:rPr>
        <w:fldChar w:fldCharType="end"/>
      </w:r>
      <w:r w:rsidR="00F078EC" w:rsidRPr="007E44F7">
        <w:rPr>
          <w:rFonts w:cstheme="minorHAnsi"/>
          <w:lang w:val="en-GB"/>
        </w:rPr>
        <w:t xml:space="preserve"> </w:t>
      </w:r>
      <w:r w:rsidR="00262F3D" w:rsidRPr="007E44F7">
        <w:rPr>
          <w:rFonts w:cstheme="minorHAnsi"/>
          <w:lang w:val="en-GB"/>
        </w:rPr>
        <w:t>The combination of aspirin and extended-release dipyridamole is still recommended in secondary stroke prevention by current AHA/ASA</w:t>
      </w:r>
      <w:r w:rsidR="004A2D14" w:rsidRPr="007E44F7">
        <w:rPr>
          <w:rFonts w:cstheme="minorHAnsi"/>
          <w:lang w:val="en-GB"/>
        </w:rPr>
        <w:t xml:space="preserve"> (American Heart Association/American Stroke Association)</w:t>
      </w:r>
      <w:r w:rsidR="00262F3D" w:rsidRPr="007E44F7">
        <w:rPr>
          <w:rFonts w:cstheme="minorHAnsi"/>
          <w:lang w:val="en-GB"/>
        </w:rPr>
        <w:t xml:space="preserve"> </w:t>
      </w:r>
      <w:r w:rsidR="000F6E70" w:rsidRPr="007E44F7">
        <w:rPr>
          <w:rFonts w:cstheme="minorHAnsi"/>
          <w:lang w:val="en-GB"/>
        </w:rPr>
        <w:t>guideline</w:t>
      </w:r>
      <w:r w:rsidR="00737E7A" w:rsidRPr="007E44F7">
        <w:rPr>
          <w:rFonts w:cstheme="minorHAnsi"/>
          <w:lang w:val="en-GB"/>
        </w:rPr>
        <w:t>s</w:t>
      </w:r>
      <w:r w:rsidR="00262F3D" w:rsidRPr="007E44F7">
        <w:rPr>
          <w:rFonts w:cstheme="minorHAnsi"/>
          <w:lang w:val="en-GB"/>
        </w:rPr>
        <w:t>.</w:t>
      </w:r>
      <w:r w:rsidR="000F6E70" w:rsidRPr="007E44F7">
        <w:rPr>
          <w:rFonts w:cstheme="minorHAnsi"/>
          <w:lang w:val="en-GB"/>
        </w:rPr>
        <w:fldChar w:fldCharType="begin"/>
      </w:r>
      <w:r w:rsidR="006A16FB" w:rsidRPr="007E44F7">
        <w:rPr>
          <w:rFonts w:cstheme="minorHAnsi"/>
          <w:lang w:val="en-GB"/>
        </w:rPr>
        <w:instrText xml:space="preserve"> ADDIN EN.CITE &lt;EndNote&gt;&lt;Cite&gt;&lt;Author&gt;Kleindorfer&lt;/Author&gt;&lt;Year&gt;2021&lt;/Year&gt;&lt;RecNum&gt;6&lt;/RecNum&gt;&lt;DisplayText&gt;&lt;style face="superscript"&gt;8&lt;/style&gt;&lt;/DisplayText&gt;&lt;record&gt;&lt;rec-number&gt;6&lt;/rec-number&gt;&lt;foreign-keys&gt;&lt;key app="EN" db-id="edwr0rxrjve25qeepts59s0xta0v92z2d9zx" timestamp="1655901609"&gt;6&lt;/key&gt;&lt;/foreign-keys&gt;&lt;ref-type name="Journal Article"&gt;17&lt;/ref-type&gt;&lt;contributors&gt;&lt;authors&gt;&lt;author&gt;Dawn O. Kleindorfer&lt;/author&gt;&lt;author&gt;Amytis Towfighi&lt;/author&gt;&lt;author&gt;Seemant Chaturvedi&lt;/author&gt;&lt;author&gt;Kevin M. Cockroft&lt;/author&gt;&lt;author&gt;Jose Gutierrez&lt;/author&gt;&lt;author&gt;Debbie Lombardi-Hill&lt;/author&gt;&lt;author&gt;Hooman Kamel&lt;/author&gt;&lt;author&gt;Walter N. Kernan&lt;/author&gt;&lt;author&gt;Steven J. Kittner&lt;/author&gt;&lt;author&gt;Enrique C. Leira&lt;/author&gt;&lt;author&gt;Olive Lennon&lt;/author&gt;&lt;author&gt;James F. Meschia&lt;/author&gt;&lt;author&gt;Thanh N. Nguyen&lt;/author&gt;&lt;author&gt;Peter M. Pollak&lt;/author&gt;&lt;author&gt;Pasquale Santangeli&lt;/author&gt;&lt;author&gt;Anjail Z. Sharrief&lt;/author&gt;&lt;author&gt;Sidney C. Smith&lt;/author&gt;&lt;author&gt;Tanya N. Turan&lt;/author&gt;&lt;author&gt;Linda S. Williams&lt;/author&gt;&lt;/authors&gt;&lt;/contributors&gt;&lt;titles&gt;&lt;title&gt;2021 Guideline for the Prevention of Stroke in Patients With Stroke and Transient Ischemic Attack: A Guideline From the American Heart Association/American Stroke Association&lt;/title&gt;&lt;secondary-title&gt;Stroke&lt;/secondary-title&gt;&lt;/titles&gt;&lt;periodical&gt;&lt;full-title&gt;Stroke&lt;/full-title&gt;&lt;/periodical&gt;&lt;pages&gt;e364-e467&lt;/pages&gt;&lt;volume&gt;52&lt;/volume&gt;&lt;number&gt;7&lt;/number&gt;&lt;dates&gt;&lt;year&gt;2021&lt;/year&gt;&lt;/dates&gt;&lt;urls&gt;&lt;related-urls&gt;&lt;url&gt;https://www.ahajournals.org/doi/abs/10.1161/STR.0000000000000375&lt;/url&gt;&lt;/related-urls&gt;&lt;/urls&gt;&lt;electronic-resource-num&gt;doi:10.1161/STR.0000000000000375&lt;/electronic-resource-num&gt;&lt;/record&gt;&lt;/Cite&gt;&lt;/EndNote&gt;</w:instrText>
      </w:r>
      <w:r w:rsidR="000F6E70" w:rsidRPr="007E44F7">
        <w:rPr>
          <w:rFonts w:cstheme="minorHAnsi"/>
          <w:lang w:val="en-GB"/>
        </w:rPr>
        <w:fldChar w:fldCharType="separate"/>
      </w:r>
      <w:r w:rsidR="006A16FB" w:rsidRPr="007E44F7">
        <w:rPr>
          <w:rFonts w:cstheme="minorHAnsi"/>
          <w:noProof/>
          <w:vertAlign w:val="superscript"/>
          <w:lang w:val="en-GB"/>
        </w:rPr>
        <w:t>8</w:t>
      </w:r>
      <w:r w:rsidR="000F6E70" w:rsidRPr="007E44F7">
        <w:rPr>
          <w:rFonts w:cstheme="minorHAnsi"/>
          <w:lang w:val="en-GB"/>
        </w:rPr>
        <w:fldChar w:fldCharType="end"/>
      </w:r>
      <w:r w:rsidR="00ED48C6" w:rsidRPr="007E44F7">
        <w:rPr>
          <w:rFonts w:cstheme="minorHAnsi"/>
          <w:lang w:val="en-GB"/>
        </w:rPr>
        <w:t>.</w:t>
      </w:r>
      <w:r w:rsidR="00DC48EA" w:rsidRPr="007E44F7">
        <w:rPr>
          <w:rFonts w:cstheme="minorHAnsi"/>
          <w:lang w:val="en-GB"/>
        </w:rPr>
        <w:t xml:space="preserve"> </w:t>
      </w:r>
      <w:r w:rsidR="00262F3D" w:rsidRPr="007E44F7">
        <w:rPr>
          <w:rFonts w:cstheme="minorHAnsi"/>
          <w:lang w:val="en-GB"/>
        </w:rPr>
        <w:t xml:space="preserve">However, the Royal College of Physicians’ guidelines recommends a combination of aspirin and dipyridamole only in patients who cannot tolerate clopidogrel. </w:t>
      </w:r>
    </w:p>
    <w:p w14:paraId="417A3FB3" w14:textId="517E1247" w:rsidR="00122093" w:rsidRPr="007E44F7" w:rsidRDefault="00262F3D" w:rsidP="00AC3513">
      <w:pPr>
        <w:spacing w:line="360" w:lineRule="auto"/>
        <w:jc w:val="both"/>
        <w:rPr>
          <w:rFonts w:cstheme="minorHAnsi"/>
          <w:lang w:val="en-GB"/>
        </w:rPr>
      </w:pPr>
      <w:r w:rsidRPr="007E44F7">
        <w:rPr>
          <w:rFonts w:cstheme="minorHAnsi"/>
          <w:lang w:val="en-GB"/>
        </w:rPr>
        <w:t>However, this combination may be more difficult to tolerate, with a higher discontinuation rate than clopidogrel.</w:t>
      </w:r>
      <w:r w:rsidR="000F6E70" w:rsidRPr="007E44F7">
        <w:rPr>
          <w:rFonts w:cstheme="minorHAnsi"/>
          <w:lang w:val="en-GB"/>
        </w:rPr>
        <w:fldChar w:fldCharType="begin">
          <w:fldData xml:space="preserve">PEVuZE5vdGU+PENpdGU+PEF1dGhvcj5TYWNjbzwvQXV0aG9yPjxZZWFyPjIwMDg8L1llYXI+PFJl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</w:fldData>
        </w:fldChar>
      </w:r>
      <w:r w:rsidR="006A16FB" w:rsidRPr="007E44F7">
        <w:rPr>
          <w:rFonts w:cstheme="minorHAnsi"/>
          <w:lang w:val="en-GB"/>
        </w:rPr>
        <w:instrText xml:space="preserve"> ADDIN EN.CITE </w:instrText>
      </w:r>
      <w:r w:rsidR="006A16FB" w:rsidRPr="007E44F7">
        <w:rPr>
          <w:rFonts w:cstheme="minorHAnsi"/>
          <w:lang w:val="en-GB"/>
        </w:rPr>
        <w:fldChar w:fldCharType="begin">
          <w:fldData xml:space="preserve">PEVuZE5vdGU+PENpdGU+PEF1dGhvcj5TYWNjbzwvQXV0aG9yPjxZZWFyPjIwMDg8L1llYXI+PFJl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</w:fldData>
        </w:fldChar>
      </w:r>
      <w:r w:rsidR="006A16FB" w:rsidRPr="007E44F7">
        <w:rPr>
          <w:rFonts w:cstheme="minorHAnsi"/>
          <w:lang w:val="en-GB"/>
        </w:rPr>
        <w:instrText xml:space="preserve"> ADDIN EN.CITE.DATA </w:instrText>
      </w:r>
      <w:r w:rsidR="006A16FB" w:rsidRPr="007E44F7">
        <w:rPr>
          <w:rFonts w:cstheme="minorHAnsi"/>
          <w:lang w:val="en-GB"/>
        </w:rPr>
      </w:r>
      <w:r w:rsidR="006A16FB" w:rsidRPr="007E44F7">
        <w:rPr>
          <w:rFonts w:cstheme="minorHAnsi"/>
          <w:lang w:val="en-GB"/>
        </w:rPr>
        <w:fldChar w:fldCharType="end"/>
      </w:r>
      <w:r w:rsidR="000F6E70" w:rsidRPr="007E44F7">
        <w:rPr>
          <w:rFonts w:cstheme="minorHAnsi"/>
          <w:lang w:val="en-GB"/>
        </w:rPr>
      </w:r>
      <w:r w:rsidR="000F6E70" w:rsidRPr="007E44F7">
        <w:rPr>
          <w:rFonts w:cstheme="minorHAnsi"/>
          <w:lang w:val="en-GB"/>
        </w:rPr>
        <w:fldChar w:fldCharType="separate"/>
      </w:r>
      <w:r w:rsidR="006A16FB" w:rsidRPr="007E44F7">
        <w:rPr>
          <w:rFonts w:cstheme="minorHAnsi"/>
          <w:noProof/>
          <w:vertAlign w:val="superscript"/>
          <w:lang w:val="en-GB"/>
        </w:rPr>
        <w:t>10</w:t>
      </w:r>
      <w:r w:rsidR="000F6E70" w:rsidRPr="007E44F7">
        <w:rPr>
          <w:rFonts w:cstheme="minorHAnsi"/>
          <w:lang w:val="en-GB"/>
        </w:rPr>
        <w:fldChar w:fldCharType="end"/>
      </w:r>
      <w:r w:rsidR="000F6E70" w:rsidRPr="007E44F7">
        <w:rPr>
          <w:rFonts w:cstheme="minorHAnsi"/>
          <w:lang w:val="en-GB"/>
        </w:rPr>
        <w:t xml:space="preserve"> </w:t>
      </w:r>
      <w:r w:rsidRPr="007E44F7">
        <w:rPr>
          <w:rFonts w:cstheme="minorHAnsi"/>
          <w:lang w:val="en-GB"/>
        </w:rPr>
        <w:t>Ticagrelor is a new potent P2Y12 inhibitor. Although it may have a role in secondary stroke prevention, especially in patients with large artery intracranial atherosclerosis and after recurrent events</w:t>
      </w:r>
      <w:r w:rsidR="00A040C3" w:rsidRPr="007E44F7">
        <w:rPr>
          <w:rFonts w:cstheme="minorHAnsi"/>
          <w:lang w:val="en-GB"/>
        </w:rPr>
        <w:fldChar w:fldCharType="begin">
          <w:fldData xml:space="preserve">PEVuZE5vdGU+PENpdGU+PEF1dGhvcj5BbWFyZW5jbzwvQXV0aG9yPjxZZWFyPjIwMjA8L1llYXI+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</w:fldData>
        </w:fldChar>
      </w:r>
      <w:r w:rsidR="006A16FB" w:rsidRPr="007E44F7">
        <w:rPr>
          <w:rFonts w:cstheme="minorHAnsi"/>
          <w:lang w:val="en-GB"/>
        </w:rPr>
        <w:instrText xml:space="preserve"> ADDIN EN.CITE </w:instrText>
      </w:r>
      <w:r w:rsidR="006A16FB" w:rsidRPr="007E44F7">
        <w:rPr>
          <w:rFonts w:cstheme="minorHAnsi"/>
          <w:lang w:val="en-GB"/>
        </w:rPr>
        <w:fldChar w:fldCharType="begin">
          <w:fldData xml:space="preserve">PEVuZE5vdGU+PENpdGU+PEF1dGhvcj5BbWFyZW5jbzwvQXV0aG9yPjxZZWFyPjIwMjA8L1llYXI+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</w:fldData>
        </w:fldChar>
      </w:r>
      <w:r w:rsidR="006A16FB" w:rsidRPr="007E44F7">
        <w:rPr>
          <w:rFonts w:cstheme="minorHAnsi"/>
          <w:lang w:val="en-GB"/>
        </w:rPr>
        <w:instrText xml:space="preserve"> ADDIN EN.CITE.DATA </w:instrText>
      </w:r>
      <w:r w:rsidR="006A16FB" w:rsidRPr="007E44F7">
        <w:rPr>
          <w:rFonts w:cstheme="minorHAnsi"/>
          <w:lang w:val="en-GB"/>
        </w:rPr>
      </w:r>
      <w:r w:rsidR="006A16FB" w:rsidRPr="007E44F7">
        <w:rPr>
          <w:rFonts w:cstheme="minorHAnsi"/>
          <w:lang w:val="en-GB"/>
        </w:rPr>
        <w:fldChar w:fldCharType="end"/>
      </w:r>
      <w:r w:rsidR="00A040C3" w:rsidRPr="007E44F7">
        <w:rPr>
          <w:rFonts w:cstheme="minorHAnsi"/>
          <w:lang w:val="en-GB"/>
        </w:rPr>
      </w:r>
      <w:r w:rsidR="00A040C3" w:rsidRPr="007E44F7">
        <w:rPr>
          <w:rFonts w:cstheme="minorHAnsi"/>
          <w:lang w:val="en-GB"/>
        </w:rPr>
        <w:fldChar w:fldCharType="separate"/>
      </w:r>
      <w:r w:rsidR="006A16FB" w:rsidRPr="007E44F7">
        <w:rPr>
          <w:rFonts w:cstheme="minorHAnsi"/>
          <w:noProof/>
          <w:vertAlign w:val="superscript"/>
          <w:lang w:val="en-GB"/>
        </w:rPr>
        <w:t>11</w:t>
      </w:r>
      <w:r w:rsidR="00A040C3" w:rsidRPr="007E44F7">
        <w:rPr>
          <w:rFonts w:cstheme="minorHAnsi"/>
          <w:lang w:val="en-GB"/>
        </w:rPr>
        <w:fldChar w:fldCharType="end"/>
      </w:r>
      <w:r w:rsidR="00BF28C4" w:rsidRPr="007E44F7">
        <w:rPr>
          <w:rFonts w:cstheme="minorHAnsi"/>
          <w:color w:val="0D0D0D" w:themeColor="text1" w:themeTint="F2"/>
          <w:shd w:val="clear" w:color="auto" w:fill="FFFFFF"/>
          <w:lang w:val="en-GB"/>
        </w:rPr>
        <w:t xml:space="preserve"> </w:t>
      </w:r>
      <w:r w:rsidRPr="007E44F7">
        <w:rPr>
          <w:rFonts w:cstheme="minorHAnsi"/>
          <w:color w:val="0D0D0D" w:themeColor="text1" w:themeTint="F2"/>
          <w:shd w:val="clear" w:color="auto" w:fill="FFFFFF"/>
          <w:lang w:val="en-GB"/>
        </w:rPr>
        <w:t>the evidence of its effectiveness and safety is limited and should be initiated by secondary care.</w:t>
      </w:r>
      <w:r w:rsidR="007F1424" w:rsidRPr="007E44F7">
        <w:rPr>
          <w:rFonts w:cstheme="minorHAnsi"/>
          <w:lang w:val="en-GB"/>
        </w:rPr>
        <w:fldChar w:fldCharType="begin"/>
      </w:r>
      <w:r w:rsidR="006A16FB" w:rsidRPr="007E44F7">
        <w:rPr>
          <w:rFonts w:cstheme="minorHAnsi"/>
          <w:lang w:val="en-GB"/>
        </w:rPr>
        <w:instrText xml:space="preserve"> ADDIN EN.CITE &lt;EndNote&gt;&lt;Cite&gt;&lt;Author&gt;Kleindorfer&lt;/Author&gt;&lt;Year&gt;2021&lt;/Year&gt;&lt;RecNum&gt;6&lt;/RecNum&gt;&lt;DisplayText&gt;&lt;style face="superscript"&gt;8&lt;/style&gt;&lt;/DisplayText&gt;&lt;record&gt;&lt;rec-number&gt;6&lt;/rec-number&gt;&lt;foreign-keys&gt;&lt;key app="EN" db-id="edwr0rxrjve25qeepts59s0xta0v92z2d9zx" timestamp="1655901609"&gt;6&lt;/key&gt;&lt;/foreign-keys&gt;&lt;ref-type name="Journal Article"&gt;17&lt;/ref-type&gt;&lt;contributors&gt;&lt;authors&gt;&lt;author&gt;Dawn O. Kleindorfer&lt;/author&gt;&lt;author&gt;Amytis Towfighi&lt;/author&gt;&lt;author&gt;Seemant Chaturvedi&lt;/author&gt;&lt;author&gt;Kevin M. Cockroft&lt;/author&gt;&lt;author&gt;Jose Gutierrez&lt;/author&gt;&lt;author&gt;Debbie Lombardi-Hill&lt;/author&gt;&lt;author&gt;Hooman Kamel&lt;/author&gt;&lt;author&gt;Walter N. Kernan&lt;/author&gt;&lt;author&gt;Steven J. Kittner&lt;/author&gt;&lt;author&gt;Enrique C. Leira&lt;/author&gt;&lt;author&gt;Olive Lennon&lt;/author&gt;&lt;author&gt;James F. Meschia&lt;/author&gt;&lt;author&gt;Thanh N. Nguyen&lt;/author&gt;&lt;author&gt;Peter M. Pollak&lt;/author&gt;&lt;author&gt;Pasquale Santangeli&lt;/author&gt;&lt;author&gt;Anjail Z. Sharrief&lt;/author&gt;&lt;author&gt;Sidney C. Smith&lt;/author&gt;&lt;author&gt;Tanya N. Turan&lt;/author&gt;&lt;author&gt;Linda S. Williams&lt;/author&gt;&lt;/authors&gt;&lt;/contributors&gt;&lt;titles&gt;&lt;title&gt;2021 Guideline for the Prevention of Stroke in Patients With Stroke and Transient Ischemic Attack: A Guideline From the American Heart Association/American Stroke Association&lt;/title&gt;&lt;secondary-title&gt;Stroke&lt;/secondary-title&gt;&lt;/titles&gt;&lt;periodical&gt;&lt;full-title&gt;Stroke&lt;/full-title&gt;&lt;/periodical&gt;&lt;pages&gt;e364-e467&lt;/pages&gt;&lt;volume&gt;52&lt;/volume&gt;&lt;number&gt;7&lt;/number&gt;&lt;dates&gt;&lt;year&gt;2021&lt;/year&gt;&lt;/dates&gt;&lt;urls&gt;&lt;related-urls&gt;&lt;url&gt;https://www.ahajournals.org/doi/abs/10.1161/STR.0000000000000375&lt;/url&gt;&lt;/related-urls&gt;&lt;/urls&gt;&lt;electronic-resource-num&gt;doi:10.1161/STR.0000000000000375&lt;/electronic-resource-num&gt;&lt;/record&gt;&lt;/Cite&gt;&lt;/EndNote&gt;</w:instrText>
      </w:r>
      <w:r w:rsidR="007F1424" w:rsidRPr="007E44F7">
        <w:rPr>
          <w:rFonts w:cstheme="minorHAnsi"/>
          <w:lang w:val="en-GB"/>
        </w:rPr>
        <w:fldChar w:fldCharType="separate"/>
      </w:r>
      <w:r w:rsidR="006A16FB" w:rsidRPr="007E44F7">
        <w:rPr>
          <w:rFonts w:cstheme="minorHAnsi"/>
          <w:noProof/>
          <w:vertAlign w:val="superscript"/>
          <w:lang w:val="en-GB"/>
        </w:rPr>
        <w:t>8</w:t>
      </w:r>
      <w:r w:rsidR="007F1424" w:rsidRPr="007E44F7">
        <w:rPr>
          <w:rFonts w:cstheme="minorHAnsi"/>
          <w:lang w:val="en-GB"/>
        </w:rPr>
        <w:fldChar w:fldCharType="end"/>
      </w:r>
      <w:r w:rsidR="007F1424" w:rsidRPr="007E44F7">
        <w:rPr>
          <w:rFonts w:cstheme="minorHAnsi"/>
          <w:lang w:val="en-GB"/>
        </w:rPr>
        <w:t xml:space="preserve"> </w:t>
      </w:r>
      <w:r w:rsidRPr="007E44F7">
        <w:rPr>
          <w:rFonts w:cstheme="minorHAnsi"/>
          <w:lang w:val="en-GB"/>
        </w:rPr>
        <w:t>The role of cilostazol in patients with a previous stroke as monotherapy or in addition to aspirin or clopidogrel has been investigated in RCTs, providing promising results, but these studies only aimed Asian population, thus limiting their generalizability.</w:t>
      </w:r>
      <w:r w:rsidR="002C1428" w:rsidRPr="007E44F7">
        <w:rPr>
          <w:rFonts w:cstheme="minorHAnsi"/>
          <w:lang w:val="en-GB"/>
        </w:rPr>
        <w:fldChar w:fldCharType="begin">
          <w:fldData xml:space="preserve">PEVuZE5vdGU+PENpdGU+PEF1dGhvcj5TaGlub2hhcmE8L0F1dGhvcj48WWVhcj4yMDEwPC9ZZWFy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=
</w:fldData>
        </w:fldChar>
      </w:r>
      <w:r w:rsidR="006A16FB" w:rsidRPr="007E44F7">
        <w:rPr>
          <w:rFonts w:cstheme="minorHAnsi"/>
          <w:lang w:val="en-GB"/>
        </w:rPr>
        <w:instrText xml:space="preserve"> ADDIN EN.CITE </w:instrText>
      </w:r>
      <w:r w:rsidR="006A16FB" w:rsidRPr="007E44F7">
        <w:rPr>
          <w:rFonts w:cstheme="minorHAnsi"/>
          <w:lang w:val="en-GB"/>
        </w:rPr>
        <w:fldChar w:fldCharType="begin">
          <w:fldData xml:space="preserve">PEVuZE5vdGU+PENpdGU+PEF1dGhvcj5TaGlub2hhcmE8L0F1dGhvcj48WWVhcj4yMDEwPC9ZZWFy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=
</w:fldData>
        </w:fldChar>
      </w:r>
      <w:r w:rsidR="006A16FB" w:rsidRPr="007E44F7">
        <w:rPr>
          <w:rFonts w:cstheme="minorHAnsi"/>
          <w:lang w:val="en-GB"/>
        </w:rPr>
        <w:instrText xml:space="preserve"> ADDIN EN.CITE.DATA </w:instrText>
      </w:r>
      <w:r w:rsidR="006A16FB" w:rsidRPr="007E44F7">
        <w:rPr>
          <w:rFonts w:cstheme="minorHAnsi"/>
          <w:lang w:val="en-GB"/>
        </w:rPr>
      </w:r>
      <w:r w:rsidR="006A16FB" w:rsidRPr="007E44F7">
        <w:rPr>
          <w:rFonts w:cstheme="minorHAnsi"/>
          <w:lang w:val="en-GB"/>
        </w:rPr>
        <w:fldChar w:fldCharType="end"/>
      </w:r>
      <w:r w:rsidR="002C1428" w:rsidRPr="007E44F7">
        <w:rPr>
          <w:rFonts w:cstheme="minorHAnsi"/>
          <w:lang w:val="en-GB"/>
        </w:rPr>
      </w:r>
      <w:r w:rsidR="002C1428" w:rsidRPr="007E44F7">
        <w:rPr>
          <w:rFonts w:cstheme="minorHAnsi"/>
          <w:lang w:val="en-GB"/>
        </w:rPr>
        <w:fldChar w:fldCharType="separate"/>
      </w:r>
      <w:r w:rsidR="006A16FB" w:rsidRPr="007E44F7">
        <w:rPr>
          <w:rFonts w:cstheme="minorHAnsi"/>
          <w:noProof/>
          <w:vertAlign w:val="superscript"/>
          <w:lang w:val="en-GB"/>
        </w:rPr>
        <w:t>12, 13</w:t>
      </w:r>
      <w:r w:rsidR="002C1428" w:rsidRPr="007E44F7">
        <w:rPr>
          <w:rFonts w:cstheme="minorHAnsi"/>
          <w:lang w:val="en-GB"/>
        </w:rPr>
        <w:fldChar w:fldCharType="end"/>
      </w:r>
    </w:p>
    <w:p w14:paraId="27DE8425" w14:textId="77777777" w:rsidR="00BF28C4" w:rsidRPr="007E44F7" w:rsidRDefault="00BF28C4" w:rsidP="00AC3513">
      <w:pPr>
        <w:spacing w:line="360" w:lineRule="auto"/>
        <w:jc w:val="both"/>
        <w:rPr>
          <w:rFonts w:cstheme="minorHAnsi"/>
          <w:lang w:val="en-GB"/>
        </w:rPr>
      </w:pPr>
    </w:p>
    <w:p w14:paraId="3F0A3C89" w14:textId="09E1F390" w:rsidR="005832E8" w:rsidRPr="007E44F7" w:rsidRDefault="00B75B6F" w:rsidP="00AC3513">
      <w:pPr>
        <w:spacing w:line="360" w:lineRule="auto"/>
        <w:jc w:val="both"/>
        <w:rPr>
          <w:rFonts w:cstheme="minorHAnsi"/>
          <w:lang w:val="en-GB"/>
        </w:rPr>
      </w:pPr>
      <w:r w:rsidRPr="007E44F7">
        <w:rPr>
          <w:rFonts w:cstheme="minorHAnsi"/>
          <w:lang w:val="en-GB"/>
        </w:rPr>
        <w:t>Although long-term dual antiplatelet with aspirin and clopidogrel is contraindicated in patients with ischaemic stroke due to the increased risk of major bleeding,</w:t>
      </w:r>
      <w:r w:rsidR="000A5A9E" w:rsidRPr="007E44F7">
        <w:rPr>
          <w:rFonts w:cstheme="minorHAnsi"/>
          <w:lang w:val="en-GB"/>
        </w:rPr>
        <w:fldChar w:fldCharType="begin">
          <w:fldData xml:space="preserve">PEVuZE5vdGU+PENpdGU+PEF1dGhvcj5CZW5hdmVudGU8L0F1dGhvcj48WWVhcj4yMDEyPC9ZZWFy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</w:fldData>
        </w:fldChar>
      </w:r>
      <w:r w:rsidR="006A16FB" w:rsidRPr="007E44F7">
        <w:rPr>
          <w:rFonts w:cstheme="minorHAnsi"/>
          <w:lang w:val="en-GB"/>
        </w:rPr>
        <w:instrText xml:space="preserve"> ADDIN EN.CITE </w:instrText>
      </w:r>
      <w:r w:rsidR="006A16FB" w:rsidRPr="007E44F7">
        <w:rPr>
          <w:rFonts w:cstheme="minorHAnsi"/>
          <w:lang w:val="en-GB"/>
        </w:rPr>
        <w:fldChar w:fldCharType="begin">
          <w:fldData xml:space="preserve">PEVuZE5vdGU+PENpdGU+PEF1dGhvcj5CZW5hdmVudGU8L0F1dGhvcj48WWVhcj4yMDEyPC9ZZWFy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</w:fldData>
        </w:fldChar>
      </w:r>
      <w:r w:rsidR="006A16FB" w:rsidRPr="007E44F7">
        <w:rPr>
          <w:rFonts w:cstheme="minorHAnsi"/>
          <w:lang w:val="en-GB"/>
        </w:rPr>
        <w:instrText xml:space="preserve"> ADDIN EN.CITE.DATA </w:instrText>
      </w:r>
      <w:r w:rsidR="006A16FB" w:rsidRPr="007E44F7">
        <w:rPr>
          <w:rFonts w:cstheme="minorHAnsi"/>
          <w:lang w:val="en-GB"/>
        </w:rPr>
      </w:r>
      <w:r w:rsidR="006A16FB" w:rsidRPr="007E44F7">
        <w:rPr>
          <w:rFonts w:cstheme="minorHAnsi"/>
          <w:lang w:val="en-GB"/>
        </w:rPr>
        <w:fldChar w:fldCharType="end"/>
      </w:r>
      <w:r w:rsidR="000A5A9E" w:rsidRPr="007E44F7">
        <w:rPr>
          <w:rFonts w:cstheme="minorHAnsi"/>
          <w:lang w:val="en-GB"/>
        </w:rPr>
      </w:r>
      <w:r w:rsidR="000A5A9E" w:rsidRPr="007E44F7">
        <w:rPr>
          <w:rFonts w:cstheme="minorHAnsi"/>
          <w:lang w:val="en-GB"/>
        </w:rPr>
        <w:fldChar w:fldCharType="separate"/>
      </w:r>
      <w:r w:rsidR="006A16FB" w:rsidRPr="007E44F7">
        <w:rPr>
          <w:rFonts w:cstheme="minorHAnsi"/>
          <w:noProof/>
          <w:vertAlign w:val="superscript"/>
          <w:lang w:val="en-GB"/>
        </w:rPr>
        <w:t>14</w:t>
      </w:r>
      <w:r w:rsidR="000A5A9E" w:rsidRPr="007E44F7">
        <w:rPr>
          <w:rFonts w:cstheme="minorHAnsi"/>
          <w:lang w:val="en-GB"/>
        </w:rPr>
        <w:fldChar w:fldCharType="end"/>
      </w:r>
      <w:r w:rsidR="0048370A" w:rsidRPr="007E44F7">
        <w:rPr>
          <w:rFonts w:cstheme="minorHAnsi"/>
          <w:lang w:val="en-GB"/>
        </w:rPr>
        <w:t xml:space="preserve"> </w:t>
      </w:r>
      <w:r w:rsidRPr="007E44F7">
        <w:rPr>
          <w:rFonts w:cstheme="minorHAnsi"/>
          <w:lang w:val="en-GB"/>
        </w:rPr>
        <w:t>in patients with minor stroke (National Institutes of Health Stroke Scale</w:t>
      </w:r>
      <w:r w:rsidR="00CC41C3" w:rsidRPr="007E44F7">
        <w:rPr>
          <w:rFonts w:cstheme="minorHAnsi"/>
          <w:lang w:val="en-GB"/>
        </w:rPr>
        <w:t xml:space="preserve"> [NIHSS] </w:t>
      </w:r>
      <w:r w:rsidRPr="007E44F7">
        <w:rPr>
          <w:rFonts w:cstheme="minorHAnsi"/>
          <w:lang w:val="en-GB"/>
        </w:rPr>
        <w:t>≤3) or a high-risk transient ischaemic attack (ABCD2 ≥4), the use of dual antiplatelet therapy for 21 days is effective and safe.</w:t>
      </w:r>
      <w:r w:rsidR="004211D2" w:rsidRPr="007E44F7">
        <w:rPr>
          <w:rFonts w:cstheme="minorHAnsi"/>
          <w:lang w:val="en-GB"/>
        </w:rPr>
        <w:fldChar w:fldCharType="begin">
          <w:fldData xml:space="preserve">PEVuZE5vdGU+PENpdGU+PEF1dGhvcj5Kb2huc3RvbjwvQXV0aG9yPjxZZWFyPjIwMTg8L1llYXI+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</w:fldData>
        </w:fldChar>
      </w:r>
      <w:r w:rsidR="006A16FB" w:rsidRPr="007E44F7">
        <w:rPr>
          <w:rFonts w:cstheme="minorHAnsi"/>
          <w:lang w:val="en-GB"/>
        </w:rPr>
        <w:instrText xml:space="preserve"> ADDIN EN.CITE </w:instrText>
      </w:r>
      <w:r w:rsidR="006A16FB" w:rsidRPr="007E44F7">
        <w:rPr>
          <w:rFonts w:cstheme="minorHAnsi"/>
          <w:lang w:val="en-GB"/>
        </w:rPr>
        <w:fldChar w:fldCharType="begin">
          <w:fldData xml:space="preserve">PEVuZE5vdGU+PENpdGU+PEF1dGhvcj5Kb2huc3RvbjwvQXV0aG9yPjxZZWFyPjIwMTg8L1llYXI+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</w:fldData>
        </w:fldChar>
      </w:r>
      <w:r w:rsidR="006A16FB" w:rsidRPr="007E44F7">
        <w:rPr>
          <w:rFonts w:cstheme="minorHAnsi"/>
          <w:lang w:val="en-GB"/>
        </w:rPr>
        <w:instrText xml:space="preserve"> ADDIN EN.CITE.DATA </w:instrText>
      </w:r>
      <w:r w:rsidR="006A16FB" w:rsidRPr="007E44F7">
        <w:rPr>
          <w:rFonts w:cstheme="minorHAnsi"/>
          <w:lang w:val="en-GB"/>
        </w:rPr>
      </w:r>
      <w:r w:rsidR="006A16FB" w:rsidRPr="007E44F7">
        <w:rPr>
          <w:rFonts w:cstheme="minorHAnsi"/>
          <w:lang w:val="en-GB"/>
        </w:rPr>
        <w:fldChar w:fldCharType="end"/>
      </w:r>
      <w:r w:rsidR="004211D2" w:rsidRPr="007E44F7">
        <w:rPr>
          <w:rFonts w:cstheme="minorHAnsi"/>
          <w:lang w:val="en-GB"/>
        </w:rPr>
      </w:r>
      <w:r w:rsidR="004211D2" w:rsidRPr="007E44F7">
        <w:rPr>
          <w:rFonts w:cstheme="minorHAnsi"/>
          <w:lang w:val="en-GB"/>
        </w:rPr>
        <w:fldChar w:fldCharType="separate"/>
      </w:r>
      <w:r w:rsidR="006A16FB" w:rsidRPr="007E44F7">
        <w:rPr>
          <w:rFonts w:cstheme="minorHAnsi"/>
          <w:noProof/>
          <w:vertAlign w:val="superscript"/>
          <w:lang w:val="en-GB"/>
        </w:rPr>
        <w:t>15, 16</w:t>
      </w:r>
      <w:r w:rsidR="004211D2" w:rsidRPr="007E44F7">
        <w:rPr>
          <w:rFonts w:cstheme="minorHAnsi"/>
          <w:lang w:val="en-GB"/>
        </w:rPr>
        <w:fldChar w:fldCharType="end"/>
      </w:r>
      <w:r w:rsidR="00BE130E" w:rsidRPr="007E44F7">
        <w:rPr>
          <w:rFonts w:cstheme="minorHAnsi"/>
          <w:color w:val="000000"/>
          <w:lang w:val="en-GB"/>
        </w:rPr>
        <w:t xml:space="preserve"> </w:t>
      </w:r>
      <w:r w:rsidRPr="007E44F7">
        <w:rPr>
          <w:rFonts w:cstheme="minorHAnsi"/>
          <w:color w:val="000000"/>
          <w:lang w:val="en-GB"/>
        </w:rPr>
        <w:t>After the first 3-week period, the risk of major bleeding significantly increases. Thus the use of dual antiplatelets for up to 90 days is not universally recommended.</w:t>
      </w:r>
      <w:r w:rsidR="00BE130E" w:rsidRPr="007E44F7">
        <w:rPr>
          <w:rFonts w:cstheme="minorHAnsi"/>
          <w:color w:val="000000"/>
          <w:lang w:val="en-GB"/>
        </w:rPr>
        <w:fldChar w:fldCharType="begin">
          <w:fldData xml:space="preserve">PEVuZE5vdGU+PENpdGU+PEF1dGhvcj5Kb2huc3RvbjwvQXV0aG9yPjxZZWFyPjIwMTg8L1llYXI+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</w:fldData>
        </w:fldChar>
      </w:r>
      <w:r w:rsidR="006A16FB" w:rsidRPr="007E44F7">
        <w:rPr>
          <w:rFonts w:cstheme="minorHAnsi"/>
          <w:color w:val="000000"/>
          <w:lang w:val="en-GB"/>
        </w:rPr>
        <w:instrText xml:space="preserve"> ADDIN EN.CITE </w:instrText>
      </w:r>
      <w:r w:rsidR="006A16FB" w:rsidRPr="007E44F7">
        <w:rPr>
          <w:rFonts w:cstheme="minorHAnsi"/>
          <w:color w:val="000000"/>
          <w:lang w:val="en-GB"/>
        </w:rPr>
        <w:fldChar w:fldCharType="begin">
          <w:fldData xml:space="preserve">PEVuZE5vdGU+PENpdGU+PEF1dGhvcj5Kb2huc3RvbjwvQXV0aG9yPjxZZWFyPjIwMTg8L1llYXI+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</w:fldData>
        </w:fldChar>
      </w:r>
      <w:r w:rsidR="006A16FB" w:rsidRPr="007E44F7">
        <w:rPr>
          <w:rFonts w:cstheme="minorHAnsi"/>
          <w:color w:val="000000"/>
          <w:lang w:val="en-GB"/>
        </w:rPr>
        <w:instrText xml:space="preserve"> ADDIN EN.CITE.DATA </w:instrText>
      </w:r>
      <w:r w:rsidR="006A16FB" w:rsidRPr="007E44F7">
        <w:rPr>
          <w:rFonts w:cstheme="minorHAnsi"/>
          <w:color w:val="000000"/>
          <w:lang w:val="en-GB"/>
        </w:rPr>
      </w:r>
      <w:r w:rsidR="006A16FB" w:rsidRPr="007E44F7">
        <w:rPr>
          <w:rFonts w:cstheme="minorHAnsi"/>
          <w:color w:val="000000"/>
          <w:lang w:val="en-GB"/>
        </w:rPr>
        <w:fldChar w:fldCharType="end"/>
      </w:r>
      <w:r w:rsidR="00BE130E" w:rsidRPr="007E44F7">
        <w:rPr>
          <w:rFonts w:cstheme="minorHAnsi"/>
          <w:color w:val="000000"/>
          <w:lang w:val="en-GB"/>
        </w:rPr>
      </w:r>
      <w:r w:rsidR="00BE130E" w:rsidRPr="007E44F7">
        <w:rPr>
          <w:rFonts w:cstheme="minorHAnsi"/>
          <w:color w:val="000000"/>
          <w:lang w:val="en-GB"/>
        </w:rPr>
        <w:fldChar w:fldCharType="separate"/>
      </w:r>
      <w:r w:rsidR="006A16FB" w:rsidRPr="007E44F7">
        <w:rPr>
          <w:rFonts w:cstheme="minorHAnsi"/>
          <w:noProof/>
          <w:color w:val="000000"/>
          <w:vertAlign w:val="superscript"/>
          <w:lang w:val="en-GB"/>
        </w:rPr>
        <w:t>15</w:t>
      </w:r>
      <w:r w:rsidR="00BE130E" w:rsidRPr="007E44F7">
        <w:rPr>
          <w:rFonts w:cstheme="minorHAnsi"/>
          <w:color w:val="000000"/>
          <w:lang w:val="en-GB"/>
        </w:rPr>
        <w:fldChar w:fldCharType="end"/>
      </w:r>
      <w:r w:rsidR="00645264" w:rsidRPr="007E44F7">
        <w:rPr>
          <w:rFonts w:cstheme="minorHAnsi"/>
          <w:lang w:val="en-GB"/>
        </w:rPr>
        <w:t xml:space="preserve"> </w:t>
      </w:r>
      <w:r w:rsidRPr="007E44F7">
        <w:rPr>
          <w:rFonts w:cstheme="minorHAnsi"/>
          <w:lang w:val="en-GB"/>
        </w:rPr>
        <w:t>The THALES study in patients with mild stroke (NIHSS ≤ 5) or high-risk TIA (ABCD2 ≥6) showed that the combination of ticagrelor and aspirin had a lower risk of composite stroke or death within 30 days than aspirin monotherapy at the cost of increased risk of severe bleeding.</w:t>
      </w:r>
      <w:r w:rsidR="005832E8" w:rsidRPr="007E44F7">
        <w:rPr>
          <w:rFonts w:cstheme="minorHAnsi"/>
          <w:lang w:val="en-GB"/>
        </w:rPr>
        <w:fldChar w:fldCharType="begin">
          <w:fldData xml:space="preserve">PEVuZE5vdGU+PENpdGU+PEF1dGhvcj5Kb2huc3RvbjwvQXV0aG9yPjxZZWFyPjIwMjA8L1llYXI+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</w:fldData>
        </w:fldChar>
      </w:r>
      <w:r w:rsidR="006A16FB" w:rsidRPr="007E44F7">
        <w:rPr>
          <w:rFonts w:cstheme="minorHAnsi"/>
          <w:lang w:val="en-GB"/>
        </w:rPr>
        <w:instrText xml:space="preserve"> ADDIN EN.CITE </w:instrText>
      </w:r>
      <w:r w:rsidR="006A16FB" w:rsidRPr="007E44F7">
        <w:rPr>
          <w:rFonts w:cstheme="minorHAnsi"/>
          <w:lang w:val="en-GB"/>
        </w:rPr>
        <w:fldChar w:fldCharType="begin">
          <w:fldData xml:space="preserve">PEVuZE5vdGU+PENpdGU+PEF1dGhvcj5Kb2huc3RvbjwvQXV0aG9yPjxZZWFyPjIwMjA8L1llYXI+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</w:fldData>
        </w:fldChar>
      </w:r>
      <w:r w:rsidR="006A16FB" w:rsidRPr="007E44F7">
        <w:rPr>
          <w:rFonts w:cstheme="minorHAnsi"/>
          <w:lang w:val="en-GB"/>
        </w:rPr>
        <w:instrText xml:space="preserve"> ADDIN EN.CITE.DATA </w:instrText>
      </w:r>
      <w:r w:rsidR="006A16FB" w:rsidRPr="007E44F7">
        <w:rPr>
          <w:rFonts w:cstheme="minorHAnsi"/>
          <w:lang w:val="en-GB"/>
        </w:rPr>
      </w:r>
      <w:r w:rsidR="006A16FB" w:rsidRPr="007E44F7">
        <w:rPr>
          <w:rFonts w:cstheme="minorHAnsi"/>
          <w:lang w:val="en-GB"/>
        </w:rPr>
        <w:fldChar w:fldCharType="end"/>
      </w:r>
      <w:r w:rsidR="005832E8" w:rsidRPr="007E44F7">
        <w:rPr>
          <w:rFonts w:cstheme="minorHAnsi"/>
          <w:lang w:val="en-GB"/>
        </w:rPr>
      </w:r>
      <w:r w:rsidR="005832E8" w:rsidRPr="007E44F7">
        <w:rPr>
          <w:rFonts w:cstheme="minorHAnsi"/>
          <w:lang w:val="en-GB"/>
        </w:rPr>
        <w:fldChar w:fldCharType="separate"/>
      </w:r>
      <w:r w:rsidR="006A16FB" w:rsidRPr="007E44F7">
        <w:rPr>
          <w:rFonts w:cstheme="minorHAnsi"/>
          <w:noProof/>
          <w:vertAlign w:val="superscript"/>
          <w:lang w:val="en-GB"/>
        </w:rPr>
        <w:t>17</w:t>
      </w:r>
      <w:r w:rsidR="005832E8" w:rsidRPr="007E44F7">
        <w:rPr>
          <w:rFonts w:cstheme="minorHAnsi"/>
          <w:lang w:val="en-GB"/>
        </w:rPr>
        <w:fldChar w:fldCharType="end"/>
      </w:r>
      <w:r w:rsidR="001124DF" w:rsidRPr="007E44F7">
        <w:rPr>
          <w:rFonts w:cstheme="minorHAnsi"/>
          <w:lang w:val="en-GB"/>
        </w:rPr>
        <w:t>.</w:t>
      </w:r>
      <w:r w:rsidR="005832E8" w:rsidRPr="007E44F7">
        <w:rPr>
          <w:rFonts w:cstheme="minorHAnsi"/>
          <w:color w:val="002033"/>
          <w:shd w:val="clear" w:color="auto" w:fill="FFFFFF"/>
          <w:lang w:val="en-GB"/>
        </w:rPr>
        <w:t xml:space="preserve"> </w:t>
      </w:r>
      <w:r w:rsidRPr="007E44F7">
        <w:rPr>
          <w:rFonts w:cstheme="minorHAnsi"/>
        </w:rPr>
        <w:t>Subgroup analysis of the THALES study revealed that the combination therapy was only beneficial in patients with 30% or greater large artery stenosis, which was not associated with an increased risk of bleeding.</w:t>
      </w:r>
      <w:r w:rsidR="00273A07" w:rsidRPr="007E44F7">
        <w:rPr>
          <w:rFonts w:cstheme="minorHAnsi"/>
        </w:rPr>
        <w:fldChar w:fldCharType="begin">
          <w:fldData xml:space="preserve">PEVuZE5vdGU+PENpdGU+PEF1dGhvcj5BbWFyZW5jbzwvQXV0aG9yPjxZZWFyPjIwMjA8L1llYXI+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</w:fldData>
        </w:fldChar>
      </w:r>
      <w:r w:rsidR="006A16FB" w:rsidRPr="007E44F7">
        <w:rPr>
          <w:rFonts w:cstheme="minorHAnsi"/>
        </w:rPr>
        <w:instrText xml:space="preserve"> ADDIN EN.CITE </w:instrText>
      </w:r>
      <w:r w:rsidR="006A16FB" w:rsidRPr="007E44F7">
        <w:rPr>
          <w:rFonts w:cstheme="minorHAnsi"/>
        </w:rPr>
        <w:fldChar w:fldCharType="begin">
          <w:fldData xml:space="preserve">PEVuZE5vdGU+PENpdGU+PEF1dGhvcj5BbWFyZW5jbzwvQXV0aG9yPjxZZWFyPjIwMjA8L1llYXI+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</w:fldData>
        </w:fldChar>
      </w:r>
      <w:r w:rsidR="006A16FB" w:rsidRPr="007E44F7">
        <w:rPr>
          <w:rFonts w:cstheme="minorHAnsi"/>
        </w:rPr>
        <w:instrText xml:space="preserve"> ADDIN EN.CITE.DATA </w:instrText>
      </w:r>
      <w:r w:rsidR="006A16FB" w:rsidRPr="007E44F7">
        <w:rPr>
          <w:rFonts w:cstheme="minorHAnsi"/>
        </w:rPr>
      </w:r>
      <w:r w:rsidR="006A16FB" w:rsidRPr="007E44F7">
        <w:rPr>
          <w:rFonts w:cstheme="minorHAnsi"/>
        </w:rPr>
        <w:fldChar w:fldCharType="end"/>
      </w:r>
      <w:r w:rsidR="00273A07" w:rsidRPr="007E44F7">
        <w:rPr>
          <w:rFonts w:cstheme="minorHAnsi"/>
        </w:rPr>
      </w:r>
      <w:r w:rsidR="00273A07" w:rsidRPr="007E44F7">
        <w:rPr>
          <w:rFonts w:cstheme="minorHAnsi"/>
        </w:rPr>
        <w:fldChar w:fldCharType="separate"/>
      </w:r>
      <w:r w:rsidR="006A16FB" w:rsidRPr="007E44F7">
        <w:rPr>
          <w:rFonts w:cstheme="minorHAnsi"/>
          <w:noProof/>
          <w:vertAlign w:val="superscript"/>
        </w:rPr>
        <w:t>18</w:t>
      </w:r>
      <w:r w:rsidR="00273A07" w:rsidRPr="007E44F7">
        <w:rPr>
          <w:rFonts w:cstheme="minorHAnsi"/>
        </w:rPr>
        <w:fldChar w:fldCharType="end"/>
      </w:r>
      <w:r w:rsidR="005832E8" w:rsidRPr="007E44F7">
        <w:rPr>
          <w:rFonts w:cstheme="minorHAnsi"/>
        </w:rPr>
        <w:t xml:space="preserve"> </w:t>
      </w:r>
      <w:r w:rsidRPr="007E44F7">
        <w:rPr>
          <w:rFonts w:cstheme="minorHAnsi"/>
        </w:rPr>
        <w:t xml:space="preserve">The CHANCE-2 trial demonstrated that compared to clopidogrel </w:t>
      </w:r>
      <w:r w:rsidRPr="007E44F7">
        <w:rPr>
          <w:rFonts w:cstheme="minorHAnsi"/>
        </w:rPr>
        <w:lastRenderedPageBreak/>
        <w:t xml:space="preserve">plus aspirin, the combination of ticagrelor and aspirin modestly lowered the risk of stroke at 90 days in patients with minor </w:t>
      </w:r>
      <w:proofErr w:type="spellStart"/>
      <w:r w:rsidRPr="007E44F7">
        <w:rPr>
          <w:rFonts w:cstheme="minorHAnsi"/>
        </w:rPr>
        <w:t>ischaemic</w:t>
      </w:r>
      <w:proofErr w:type="spellEnd"/>
      <w:r w:rsidRPr="007E44F7">
        <w:rPr>
          <w:rFonts w:cstheme="minorHAnsi"/>
        </w:rPr>
        <w:t xml:space="preserve"> stroke or TIA who were carriers of CYP2C19 loss-of-function alleles, but with more bleeding events.</w:t>
      </w:r>
      <w:r w:rsidR="005832E8" w:rsidRPr="007E44F7">
        <w:rPr>
          <w:rFonts w:cstheme="minorHAnsi"/>
          <w:lang w:val="en-GB"/>
        </w:rPr>
        <w:fldChar w:fldCharType="begin">
          <w:fldData xml:space="preserve">PEVuZE5vdGU+PENpdGU+PEF1dGhvcj5XYW5nPC9BdXRob3I+PFllYXI+MjAyMTwvWWVhcj48UmVj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</w:fldData>
        </w:fldChar>
      </w:r>
      <w:r w:rsidR="006A16FB" w:rsidRPr="007E44F7">
        <w:rPr>
          <w:rFonts w:cstheme="minorHAnsi"/>
          <w:lang w:val="en-GB"/>
        </w:rPr>
        <w:instrText xml:space="preserve"> ADDIN EN.CITE </w:instrText>
      </w:r>
      <w:r w:rsidR="006A16FB" w:rsidRPr="007E44F7">
        <w:rPr>
          <w:rFonts w:cstheme="minorHAnsi"/>
          <w:lang w:val="en-GB"/>
        </w:rPr>
        <w:fldChar w:fldCharType="begin">
          <w:fldData xml:space="preserve">PEVuZE5vdGU+PENpdGU+PEF1dGhvcj5XYW5nPC9BdXRob3I+PFllYXI+MjAyMTwvWWVhcj48UmVj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</w:fldData>
        </w:fldChar>
      </w:r>
      <w:r w:rsidR="006A16FB" w:rsidRPr="007E44F7">
        <w:rPr>
          <w:rFonts w:cstheme="minorHAnsi"/>
          <w:lang w:val="en-GB"/>
        </w:rPr>
        <w:instrText xml:space="preserve"> ADDIN EN.CITE.DATA </w:instrText>
      </w:r>
      <w:r w:rsidR="006A16FB" w:rsidRPr="007E44F7">
        <w:rPr>
          <w:rFonts w:cstheme="minorHAnsi"/>
          <w:lang w:val="en-GB"/>
        </w:rPr>
      </w:r>
      <w:r w:rsidR="006A16FB" w:rsidRPr="007E44F7">
        <w:rPr>
          <w:rFonts w:cstheme="minorHAnsi"/>
          <w:lang w:val="en-GB"/>
        </w:rPr>
        <w:fldChar w:fldCharType="end"/>
      </w:r>
      <w:r w:rsidR="005832E8" w:rsidRPr="007E44F7">
        <w:rPr>
          <w:rFonts w:cstheme="minorHAnsi"/>
          <w:lang w:val="en-GB"/>
        </w:rPr>
      </w:r>
      <w:r w:rsidR="005832E8" w:rsidRPr="007E44F7">
        <w:rPr>
          <w:rFonts w:cstheme="minorHAnsi"/>
          <w:lang w:val="en-GB"/>
        </w:rPr>
        <w:fldChar w:fldCharType="separate"/>
      </w:r>
      <w:r w:rsidR="006A16FB" w:rsidRPr="007E44F7">
        <w:rPr>
          <w:rFonts w:cstheme="minorHAnsi"/>
          <w:noProof/>
          <w:vertAlign w:val="superscript"/>
          <w:lang w:val="en-GB"/>
        </w:rPr>
        <w:t>19</w:t>
      </w:r>
      <w:r w:rsidR="005832E8" w:rsidRPr="007E44F7">
        <w:rPr>
          <w:rFonts w:cstheme="minorHAnsi"/>
          <w:lang w:val="en-GB"/>
        </w:rPr>
        <w:fldChar w:fldCharType="end"/>
      </w:r>
      <w:r w:rsidR="00446651" w:rsidRPr="007E44F7">
        <w:rPr>
          <w:rFonts w:cstheme="minorHAnsi"/>
          <w:lang w:val="en-GB"/>
        </w:rPr>
        <w:t xml:space="preserve"> Given the limitations, initiation</w:t>
      </w:r>
      <w:r w:rsidR="00806120" w:rsidRPr="007E44F7">
        <w:rPr>
          <w:rFonts w:cstheme="minorHAnsi"/>
          <w:lang w:val="en-GB"/>
        </w:rPr>
        <w:t xml:space="preserve"> of</w:t>
      </w:r>
      <w:r w:rsidR="00446651" w:rsidRPr="007E44F7">
        <w:rPr>
          <w:rFonts w:cstheme="minorHAnsi"/>
          <w:lang w:val="en-GB"/>
        </w:rPr>
        <w:t xml:space="preserve"> such treatments should be initiated by secondary care for selected patients.</w:t>
      </w:r>
    </w:p>
    <w:p w14:paraId="5D0494B2" w14:textId="77777777" w:rsidR="00446651" w:rsidRPr="007E44F7" w:rsidRDefault="00446651" w:rsidP="00AC3513">
      <w:pPr>
        <w:spacing w:line="360" w:lineRule="auto"/>
        <w:jc w:val="both"/>
        <w:rPr>
          <w:rFonts w:cstheme="minorHAnsi"/>
          <w:i/>
          <w:iCs/>
          <w:lang w:val="en-GB"/>
        </w:rPr>
      </w:pPr>
    </w:p>
    <w:p w14:paraId="06C12260" w14:textId="561B4E3E" w:rsidR="005832E8" w:rsidRPr="007E44F7" w:rsidRDefault="00D729D7" w:rsidP="00AC3513">
      <w:pPr>
        <w:spacing w:line="360" w:lineRule="auto"/>
        <w:jc w:val="both"/>
        <w:rPr>
          <w:rFonts w:cstheme="minorHAnsi"/>
          <w:lang w:val="en-GB"/>
        </w:rPr>
      </w:pPr>
      <w:r w:rsidRPr="007E44F7">
        <w:rPr>
          <w:rFonts w:cstheme="minorHAnsi"/>
          <w:color w:val="000000" w:themeColor="text1"/>
          <w:lang w:val="en-GB"/>
        </w:rPr>
        <w:t>Despite an extensive diagnostic work-up for acute ischaemic stroke, the cause of stroke remains unexplained in 20% of patients (i.e., cryptogenic stroke).</w:t>
      </w:r>
      <w:r w:rsidR="00CE6760" w:rsidRPr="007E44F7">
        <w:rPr>
          <w:rFonts w:cstheme="minorHAnsi"/>
          <w:color w:val="000000" w:themeColor="text1"/>
          <w:lang w:val="en-GB"/>
        </w:rPr>
        <w:fldChar w:fldCharType="begin">
          <w:fldData xml:space="preserve">PEVuZE5vdGU+PENpdGU+PEF1dGhvcj5IYXJ0PC9BdXRob3I+PFllYXI+MjAxNDwvWWVhcj48UmVj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</w:fldData>
        </w:fldChar>
      </w:r>
      <w:r w:rsidR="006A16FB" w:rsidRPr="007E44F7">
        <w:rPr>
          <w:rFonts w:cstheme="minorHAnsi"/>
          <w:color w:val="000000" w:themeColor="text1"/>
          <w:lang w:val="en-GB"/>
        </w:rPr>
        <w:instrText xml:space="preserve"> ADDIN EN.CITE </w:instrText>
      </w:r>
      <w:r w:rsidR="006A16FB" w:rsidRPr="007E44F7">
        <w:rPr>
          <w:rFonts w:cstheme="minorHAnsi"/>
          <w:color w:val="000000" w:themeColor="text1"/>
          <w:lang w:val="en-GB"/>
        </w:rPr>
        <w:fldChar w:fldCharType="begin">
          <w:fldData xml:space="preserve">PEVuZE5vdGU+PENpdGU+PEF1dGhvcj5IYXJ0PC9BdXRob3I+PFllYXI+MjAxNDwvWWVhcj48UmVj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</w:fldData>
        </w:fldChar>
      </w:r>
      <w:r w:rsidR="006A16FB" w:rsidRPr="007E44F7">
        <w:rPr>
          <w:rFonts w:cstheme="minorHAnsi"/>
          <w:color w:val="000000" w:themeColor="text1"/>
          <w:lang w:val="en-GB"/>
        </w:rPr>
        <w:instrText xml:space="preserve"> ADDIN EN.CITE.DATA </w:instrText>
      </w:r>
      <w:r w:rsidR="006A16FB" w:rsidRPr="007E44F7">
        <w:rPr>
          <w:rFonts w:cstheme="minorHAnsi"/>
          <w:color w:val="000000" w:themeColor="text1"/>
          <w:lang w:val="en-GB"/>
        </w:rPr>
      </w:r>
      <w:r w:rsidR="006A16FB" w:rsidRPr="007E44F7">
        <w:rPr>
          <w:rFonts w:cstheme="minorHAnsi"/>
          <w:color w:val="000000" w:themeColor="text1"/>
          <w:lang w:val="en-GB"/>
        </w:rPr>
        <w:fldChar w:fldCharType="end"/>
      </w:r>
      <w:r w:rsidR="00CE6760" w:rsidRPr="007E44F7">
        <w:rPr>
          <w:rFonts w:cstheme="minorHAnsi"/>
          <w:color w:val="000000" w:themeColor="text1"/>
          <w:lang w:val="en-GB"/>
        </w:rPr>
      </w:r>
      <w:r w:rsidR="00CE6760" w:rsidRPr="007E44F7">
        <w:rPr>
          <w:rFonts w:cstheme="minorHAnsi"/>
          <w:color w:val="000000" w:themeColor="text1"/>
          <w:lang w:val="en-GB"/>
        </w:rPr>
        <w:fldChar w:fldCharType="separate"/>
      </w:r>
      <w:r w:rsidR="006A16FB" w:rsidRPr="007E44F7">
        <w:rPr>
          <w:rFonts w:cstheme="minorHAnsi"/>
          <w:noProof/>
          <w:color w:val="000000" w:themeColor="text1"/>
          <w:vertAlign w:val="superscript"/>
          <w:lang w:val="en-GB"/>
        </w:rPr>
        <w:t>20</w:t>
      </w:r>
      <w:r w:rsidR="00CE6760" w:rsidRPr="007E44F7">
        <w:rPr>
          <w:rFonts w:cstheme="minorHAnsi"/>
          <w:color w:val="000000" w:themeColor="text1"/>
          <w:lang w:val="en-GB"/>
        </w:rPr>
        <w:fldChar w:fldCharType="end"/>
      </w:r>
      <w:r w:rsidR="00A23578" w:rsidRPr="007E44F7">
        <w:rPr>
          <w:rFonts w:eastAsia="Times New Roman" w:cstheme="minorHAnsi"/>
          <w:lang w:val="en-GB" w:eastAsia="el-GR"/>
        </w:rPr>
        <w:t xml:space="preserve"> </w:t>
      </w:r>
      <w:r w:rsidRPr="007E44F7">
        <w:rPr>
          <w:rFonts w:eastAsia="Times New Roman" w:cstheme="minorHAnsi"/>
          <w:lang w:val="en-GB" w:eastAsia="el-GR"/>
        </w:rPr>
        <w:t>The term embolic stroke of undetermined source (ESUS) was introduced to reclassify these patients identifying those who may benefit more from oral anticoagulation.</w:t>
      </w:r>
      <w:r w:rsidR="00A23578" w:rsidRPr="007E44F7">
        <w:rPr>
          <w:rFonts w:cstheme="minorHAnsi"/>
          <w:lang w:val="en-GB"/>
        </w:rPr>
        <w:fldChar w:fldCharType="begin">
          <w:fldData xml:space="preserve">PEVuZE5vdGU+PENpdGU+PEF1dGhvcj5IYXJ0PC9BdXRob3I+PFllYXI+MjAxNDwvWWVhcj48UmVj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</w:fldData>
        </w:fldChar>
      </w:r>
      <w:r w:rsidR="006A16FB" w:rsidRPr="007E44F7">
        <w:rPr>
          <w:rFonts w:cstheme="minorHAnsi"/>
          <w:lang w:val="en-GB"/>
        </w:rPr>
        <w:instrText xml:space="preserve"> ADDIN EN.CITE </w:instrText>
      </w:r>
      <w:r w:rsidR="006A16FB" w:rsidRPr="007E44F7">
        <w:rPr>
          <w:rFonts w:cstheme="minorHAnsi"/>
          <w:lang w:val="en-GB"/>
        </w:rPr>
        <w:fldChar w:fldCharType="begin">
          <w:fldData xml:space="preserve">PEVuZE5vdGU+PENpdGU+PEF1dGhvcj5IYXJ0PC9BdXRob3I+PFllYXI+MjAxNDwvWWVhcj48UmVj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</w:fldData>
        </w:fldChar>
      </w:r>
      <w:r w:rsidR="006A16FB" w:rsidRPr="007E44F7">
        <w:rPr>
          <w:rFonts w:cstheme="minorHAnsi"/>
          <w:lang w:val="en-GB"/>
        </w:rPr>
        <w:instrText xml:space="preserve"> ADDIN EN.CITE.DATA </w:instrText>
      </w:r>
      <w:r w:rsidR="006A16FB" w:rsidRPr="007E44F7">
        <w:rPr>
          <w:rFonts w:cstheme="minorHAnsi"/>
          <w:lang w:val="en-GB"/>
        </w:rPr>
      </w:r>
      <w:r w:rsidR="006A16FB" w:rsidRPr="007E44F7">
        <w:rPr>
          <w:rFonts w:cstheme="minorHAnsi"/>
          <w:lang w:val="en-GB"/>
        </w:rPr>
        <w:fldChar w:fldCharType="end"/>
      </w:r>
      <w:r w:rsidR="00A23578" w:rsidRPr="007E44F7">
        <w:rPr>
          <w:rFonts w:cstheme="minorHAnsi"/>
          <w:lang w:val="en-GB"/>
        </w:rPr>
      </w:r>
      <w:r w:rsidR="00A23578" w:rsidRPr="007E44F7">
        <w:rPr>
          <w:rFonts w:cstheme="minorHAnsi"/>
          <w:lang w:val="en-GB"/>
        </w:rPr>
        <w:fldChar w:fldCharType="separate"/>
      </w:r>
      <w:r w:rsidR="006A16FB" w:rsidRPr="007E44F7">
        <w:rPr>
          <w:rFonts w:cstheme="minorHAnsi"/>
          <w:noProof/>
          <w:vertAlign w:val="superscript"/>
          <w:lang w:val="en-GB"/>
        </w:rPr>
        <w:t>21</w:t>
      </w:r>
      <w:r w:rsidR="00A23578" w:rsidRPr="007E44F7">
        <w:rPr>
          <w:rFonts w:cstheme="minorHAnsi"/>
          <w:lang w:val="en-GB"/>
        </w:rPr>
        <w:fldChar w:fldCharType="end"/>
      </w:r>
      <w:r w:rsidR="00B75B6F" w:rsidRPr="007E44F7">
        <w:rPr>
          <w:rFonts w:cstheme="minorHAnsi"/>
          <w:lang w:val="en-GB"/>
        </w:rPr>
        <w:t xml:space="preserve"> </w:t>
      </w:r>
      <w:r w:rsidRPr="007E44F7">
        <w:rPr>
          <w:rFonts w:cstheme="minorHAnsi"/>
          <w:lang w:val="en-GB"/>
        </w:rPr>
        <w:t xml:space="preserve">Two large RCTs, the NAVIGATE ESUS (Rivaroxaban Versus Aspirin in Secondary Prevention of Stroke and Prevention of Systemic Embolism in Patients With Recent Embolic Stroke of Undetermined Source) and RE-SPECT ESUS (Dabigatran </w:t>
      </w:r>
      <w:proofErr w:type="spellStart"/>
      <w:r w:rsidRPr="007E44F7">
        <w:rPr>
          <w:rFonts w:cstheme="minorHAnsi"/>
          <w:lang w:val="en-GB"/>
        </w:rPr>
        <w:t>Etexilate</w:t>
      </w:r>
      <w:proofErr w:type="spellEnd"/>
      <w:r w:rsidRPr="007E44F7">
        <w:rPr>
          <w:rFonts w:cstheme="minorHAnsi"/>
          <w:lang w:val="en-GB"/>
        </w:rPr>
        <w:t xml:space="preserve"> for Secondary Stroke Prevention in Patients With Embolic Stroke of Undetermined Source) showed that anticoagulation with rivaroxaban and dabigatran was not superior to aspirin for secondary stroke prevention in unstratified patients with ESUS.</w:t>
      </w:r>
      <w:r w:rsidR="00A23578" w:rsidRPr="007E44F7">
        <w:rPr>
          <w:rFonts w:cstheme="minorHAnsi"/>
          <w:lang w:val="en-GB"/>
        </w:rPr>
        <w:fldChar w:fldCharType="begin">
          <w:fldData xml:space="preserve">PEVuZE5vdGU+PENpdGU+PEF1dGhvcj5IYXJ0PC9BdXRob3I+PFllYXI+MjAxODwvWWVhcj48UmVj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</w:fldData>
        </w:fldChar>
      </w:r>
      <w:r w:rsidR="006A16FB" w:rsidRPr="007E44F7">
        <w:rPr>
          <w:rFonts w:cstheme="minorHAnsi"/>
          <w:lang w:val="en-GB"/>
        </w:rPr>
        <w:instrText xml:space="preserve"> ADDIN EN.CITE </w:instrText>
      </w:r>
      <w:r w:rsidR="006A16FB" w:rsidRPr="007E44F7">
        <w:rPr>
          <w:rFonts w:cstheme="minorHAnsi"/>
          <w:lang w:val="en-GB"/>
        </w:rPr>
        <w:fldChar w:fldCharType="begin">
          <w:fldData xml:space="preserve">PEVuZE5vdGU+PENpdGU+PEF1dGhvcj5IYXJ0PC9BdXRob3I+PFllYXI+MjAxODwvWWVhcj48UmVj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</w:fldData>
        </w:fldChar>
      </w:r>
      <w:r w:rsidR="006A16FB" w:rsidRPr="007E44F7">
        <w:rPr>
          <w:rFonts w:cstheme="minorHAnsi"/>
          <w:lang w:val="en-GB"/>
        </w:rPr>
        <w:instrText xml:space="preserve"> ADDIN EN.CITE.DATA </w:instrText>
      </w:r>
      <w:r w:rsidR="006A16FB" w:rsidRPr="007E44F7">
        <w:rPr>
          <w:rFonts w:cstheme="minorHAnsi"/>
          <w:lang w:val="en-GB"/>
        </w:rPr>
      </w:r>
      <w:r w:rsidR="006A16FB" w:rsidRPr="007E44F7">
        <w:rPr>
          <w:rFonts w:cstheme="minorHAnsi"/>
          <w:lang w:val="en-GB"/>
        </w:rPr>
        <w:fldChar w:fldCharType="end"/>
      </w:r>
      <w:r w:rsidR="00A23578" w:rsidRPr="007E44F7">
        <w:rPr>
          <w:rFonts w:cstheme="minorHAnsi"/>
          <w:lang w:val="en-GB"/>
        </w:rPr>
      </w:r>
      <w:r w:rsidR="00A23578" w:rsidRPr="007E44F7">
        <w:rPr>
          <w:rFonts w:cstheme="minorHAnsi"/>
          <w:lang w:val="en-GB"/>
        </w:rPr>
        <w:fldChar w:fldCharType="separate"/>
      </w:r>
      <w:r w:rsidR="006A16FB" w:rsidRPr="007E44F7">
        <w:rPr>
          <w:rFonts w:cstheme="minorHAnsi"/>
          <w:noProof/>
          <w:vertAlign w:val="superscript"/>
          <w:lang w:val="en-GB"/>
        </w:rPr>
        <w:t>22, 23</w:t>
      </w:r>
      <w:r w:rsidR="00A23578" w:rsidRPr="007E44F7">
        <w:rPr>
          <w:rFonts w:cstheme="minorHAnsi"/>
          <w:lang w:val="en-GB"/>
        </w:rPr>
        <w:fldChar w:fldCharType="end"/>
      </w:r>
      <w:r w:rsidR="001E79C6" w:rsidRPr="007E44F7">
        <w:rPr>
          <w:rFonts w:cstheme="minorHAnsi"/>
          <w:lang w:val="en-GB"/>
        </w:rPr>
        <w:t xml:space="preserve"> </w:t>
      </w:r>
      <w:r w:rsidRPr="007E44F7">
        <w:rPr>
          <w:rFonts w:cstheme="minorHAnsi"/>
          <w:lang w:val="en-GB"/>
        </w:rPr>
        <w:t>Thus, patients who fall into the category of ESUS should be treated with antiplatelet therapy.</w:t>
      </w:r>
    </w:p>
    <w:p w14:paraId="64BAD961" w14:textId="77777777" w:rsidR="00AE7382" w:rsidRPr="007E44F7" w:rsidRDefault="00AE7382" w:rsidP="00AC3513">
      <w:pPr>
        <w:spacing w:line="360" w:lineRule="auto"/>
        <w:jc w:val="both"/>
        <w:rPr>
          <w:rFonts w:cstheme="minorHAnsi"/>
          <w:lang w:val="en-GB"/>
        </w:rPr>
      </w:pPr>
    </w:p>
    <w:p w14:paraId="628CE1A8" w14:textId="1CFF2F7D" w:rsidR="00173152" w:rsidRPr="007E44F7" w:rsidRDefault="003213A8" w:rsidP="00AC3513">
      <w:pPr>
        <w:spacing w:line="360" w:lineRule="auto"/>
        <w:jc w:val="both"/>
        <w:rPr>
          <w:rFonts w:cstheme="minorHAnsi"/>
          <w:lang w:val="en-GB"/>
        </w:rPr>
      </w:pPr>
      <w:r w:rsidRPr="007E44F7">
        <w:rPr>
          <w:rFonts w:cstheme="minorHAnsi"/>
          <w:lang w:val="en-GB"/>
        </w:rPr>
        <w:t xml:space="preserve">Patients with patent foramen </w:t>
      </w:r>
      <w:proofErr w:type="spellStart"/>
      <w:r w:rsidRPr="007E44F7">
        <w:rPr>
          <w:rFonts w:cstheme="minorHAnsi"/>
          <w:lang w:val="en-GB"/>
        </w:rPr>
        <w:t>ovale</w:t>
      </w:r>
      <w:proofErr w:type="spellEnd"/>
      <w:r w:rsidRPr="007E44F7">
        <w:rPr>
          <w:rFonts w:cstheme="minorHAnsi"/>
          <w:lang w:val="en-GB"/>
        </w:rPr>
        <w:t xml:space="preserve"> (PFO) are at risk of stroke due to venous thromboembolism. PFO-related stroke is more common in people with migraines. Patients with PFO should be treated with PFO closure and/or antiplatelet therapy since anticoagulation is neither more effective nor safer than antiplatelets.</w:t>
      </w:r>
      <w:r w:rsidR="00847416" w:rsidRPr="007E44F7">
        <w:rPr>
          <w:rFonts w:cstheme="minorHAnsi"/>
          <w:lang w:val="en-GB"/>
        </w:rPr>
        <w:fldChar w:fldCharType="begin">
          <w:fldData xml:space="preserve">PEVuZE5vdGU+PENpdGU+PEF1dGhvcj5OdGFpb3M8L0F1dGhvcj48WWVhcj4yMDE4PC9ZZWFyPjxS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</w:fldData>
        </w:fldChar>
      </w:r>
      <w:r w:rsidR="006A16FB" w:rsidRPr="007E44F7">
        <w:rPr>
          <w:rFonts w:cstheme="minorHAnsi"/>
          <w:lang w:val="en-GB"/>
        </w:rPr>
        <w:instrText xml:space="preserve"> ADDIN EN.CITE </w:instrText>
      </w:r>
      <w:r w:rsidR="006A16FB" w:rsidRPr="007E44F7">
        <w:rPr>
          <w:rFonts w:cstheme="minorHAnsi"/>
          <w:lang w:val="en-GB"/>
        </w:rPr>
        <w:fldChar w:fldCharType="begin">
          <w:fldData xml:space="preserve">PEVuZE5vdGU+PENpdGU+PEF1dGhvcj5OdGFpb3M8L0F1dGhvcj48WWVhcj4yMDE4PC9ZZWFyPjxS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</w:fldData>
        </w:fldChar>
      </w:r>
      <w:r w:rsidR="006A16FB" w:rsidRPr="007E44F7">
        <w:rPr>
          <w:rFonts w:cstheme="minorHAnsi"/>
          <w:lang w:val="en-GB"/>
        </w:rPr>
        <w:instrText xml:space="preserve"> ADDIN EN.CITE.DATA </w:instrText>
      </w:r>
      <w:r w:rsidR="006A16FB" w:rsidRPr="007E44F7">
        <w:rPr>
          <w:rFonts w:cstheme="minorHAnsi"/>
          <w:lang w:val="en-GB"/>
        </w:rPr>
      </w:r>
      <w:r w:rsidR="006A16FB" w:rsidRPr="007E44F7">
        <w:rPr>
          <w:rFonts w:cstheme="minorHAnsi"/>
          <w:lang w:val="en-GB"/>
        </w:rPr>
        <w:fldChar w:fldCharType="end"/>
      </w:r>
      <w:r w:rsidR="00847416" w:rsidRPr="007E44F7">
        <w:rPr>
          <w:rFonts w:cstheme="minorHAnsi"/>
          <w:lang w:val="en-GB"/>
        </w:rPr>
      </w:r>
      <w:r w:rsidR="00847416" w:rsidRPr="007E44F7">
        <w:rPr>
          <w:rFonts w:cstheme="minorHAnsi"/>
          <w:lang w:val="en-GB"/>
        </w:rPr>
        <w:fldChar w:fldCharType="separate"/>
      </w:r>
      <w:r w:rsidR="006A16FB" w:rsidRPr="007E44F7">
        <w:rPr>
          <w:rFonts w:cstheme="minorHAnsi"/>
          <w:noProof/>
          <w:vertAlign w:val="superscript"/>
          <w:lang w:val="en-GB"/>
        </w:rPr>
        <w:t>24</w:t>
      </w:r>
      <w:r w:rsidR="00847416" w:rsidRPr="007E44F7">
        <w:rPr>
          <w:rFonts w:cstheme="minorHAnsi"/>
          <w:lang w:val="en-GB"/>
        </w:rPr>
        <w:fldChar w:fldCharType="end"/>
      </w:r>
      <w:r w:rsidR="00847416" w:rsidRPr="007E44F7">
        <w:rPr>
          <w:rFonts w:cstheme="minorHAnsi"/>
          <w:lang w:val="en-GB"/>
        </w:rPr>
        <w:t xml:space="preserve"> </w:t>
      </w:r>
    </w:p>
    <w:p w14:paraId="0BE2F3A6" w14:textId="7890D315" w:rsidR="00887201" w:rsidRPr="007E44F7" w:rsidRDefault="00887201" w:rsidP="00AC3513">
      <w:pPr>
        <w:spacing w:line="360" w:lineRule="auto"/>
        <w:jc w:val="both"/>
        <w:rPr>
          <w:rFonts w:cstheme="minorHAnsi"/>
          <w:lang w:val="en-GB"/>
        </w:rPr>
      </w:pPr>
      <w:r w:rsidRPr="007E44F7">
        <w:rPr>
          <w:rFonts w:cstheme="minorHAnsi"/>
          <w:lang w:val="en-GB"/>
        </w:rPr>
        <w:t xml:space="preserve"> </w:t>
      </w:r>
    </w:p>
    <w:p w14:paraId="011D3580" w14:textId="0DDD2DC6" w:rsidR="001A6210" w:rsidRPr="007E44F7" w:rsidRDefault="00892C60" w:rsidP="00AC3513">
      <w:pPr>
        <w:spacing w:line="360" w:lineRule="auto"/>
        <w:jc w:val="both"/>
        <w:rPr>
          <w:rFonts w:cstheme="minorHAnsi"/>
          <w:lang w:val="en-GB"/>
        </w:rPr>
      </w:pPr>
      <w:r w:rsidRPr="007E44F7">
        <w:rPr>
          <w:rFonts w:cstheme="minorHAnsi"/>
          <w:color w:val="000000"/>
          <w:lang w:val="en-GB"/>
        </w:rPr>
        <w:t>A recurrent stroke may occur despite the recommended antithrombotic therapy. Such patients should be investigated for other stroke causes, especially to identify</w:t>
      </w:r>
      <w:r w:rsidR="007C44BD" w:rsidRPr="007E44F7">
        <w:rPr>
          <w:rFonts w:cstheme="minorHAnsi"/>
          <w:color w:val="000000"/>
          <w:lang w:val="en-GB"/>
        </w:rPr>
        <w:t xml:space="preserve"> occult</w:t>
      </w:r>
      <w:r w:rsidRPr="007E44F7">
        <w:rPr>
          <w:rFonts w:cstheme="minorHAnsi"/>
          <w:color w:val="000000"/>
          <w:lang w:val="en-GB"/>
        </w:rPr>
        <w:t xml:space="preserve"> AF.</w:t>
      </w:r>
      <w:r w:rsidR="00140A3C" w:rsidRPr="007E44F7">
        <w:rPr>
          <w:rFonts w:cstheme="minorHAnsi"/>
          <w:lang w:val="en-GB"/>
        </w:rPr>
        <w:fldChar w:fldCharType="begin"/>
      </w:r>
      <w:r w:rsidR="006A16FB" w:rsidRPr="007E44F7">
        <w:rPr>
          <w:rFonts w:cstheme="minorHAnsi"/>
          <w:lang w:val="en-GB"/>
        </w:rPr>
        <w:instrText xml:space="preserve"> ADDIN EN.CITE &lt;EndNote&gt;&lt;Cite&gt;&lt;Author&gt;Sagris&lt;/Author&gt;&lt;Year&gt;2022&lt;/Year&gt;&lt;RecNum&gt;5&lt;/RecNum&gt;&lt;DisplayText&gt;&lt;style face="superscript"&gt;25&lt;/style&gt;&lt;/DisplayText&gt;&lt;record&gt;&lt;rec-number&gt;5&lt;/rec-number&gt;&lt;foreign-keys&gt;&lt;key app="EN" db-id="edwr0rxrjve25qeepts59s0xta0v92z2d9zx" timestamp="1655896492"&gt;5&lt;/key&gt;&lt;/foreign-keys&gt;&lt;ref-type name="Journal Article"&gt;17&lt;/ref-type&gt;&lt;contributors&gt;&lt;authors&gt;&lt;author&gt;Sagris, Dimitrios&lt;/author&gt;&lt;author&gt;Harrison, Stephanie L.&lt;/author&gt;&lt;author&gt;Buckley, Benjamin J. R.&lt;/author&gt;&lt;author&gt;Ntaios, George&lt;/author&gt;&lt;author&gt;Lip, Gregory Y. H.&lt;/author&gt;&lt;/authors&gt;&lt;/contributors&gt;&lt;titles&gt;&lt;title&gt;Long-Term Cardiac Monitoring After Embolic Stroke of Undetermined Source: Search Longer, Look Harder&lt;/title&gt;&lt;secondary-title&gt;The American Journal of Medicine&lt;/secondary-title&gt;&lt;/titles&gt;&lt;periodical&gt;&lt;full-title&gt;The American Journal of Medicine&lt;/full-title&gt;&lt;/periodical&gt;&lt;keywords&gt;&lt;keyword&gt;Atrial fibrillation&lt;/keyword&gt;&lt;keyword&gt;Monitoring&lt;/keyword&gt;&lt;keyword&gt;Stroke&lt;/keyword&gt;&lt;keyword&gt;ESUS&lt;/keyword&gt;&lt;/keywords&gt;&lt;dates&gt;&lt;year&gt;2022&lt;/year&gt;&lt;pub-dates&gt;&lt;date&gt;2022/05/14/&lt;/date&gt;&lt;/pub-dates&gt;&lt;/dates&gt;&lt;isbn&gt;0002-9343&lt;/isbn&gt;&lt;urls&gt;&lt;related-urls&gt;&lt;url&gt;https://www.sciencedirect.com/science/article/pii/S0002934322003552&lt;/url&gt;&lt;/related-urls&gt;&lt;/urls&gt;&lt;electronic-resource-num&gt;https://doi.org/10.1016/j.amjmed.2022.04.030&lt;/electronic-resource-num&gt;&lt;/record&gt;&lt;/Cite&gt;&lt;/EndNote&gt;</w:instrText>
      </w:r>
      <w:r w:rsidR="00140A3C" w:rsidRPr="007E44F7">
        <w:rPr>
          <w:rFonts w:cstheme="minorHAnsi"/>
          <w:lang w:val="en-GB"/>
        </w:rPr>
        <w:fldChar w:fldCharType="separate"/>
      </w:r>
      <w:r w:rsidR="006A16FB" w:rsidRPr="007E44F7">
        <w:rPr>
          <w:rFonts w:cstheme="minorHAnsi"/>
          <w:noProof/>
          <w:vertAlign w:val="superscript"/>
          <w:lang w:val="en-GB"/>
        </w:rPr>
        <w:t>25</w:t>
      </w:r>
      <w:r w:rsidR="00140A3C" w:rsidRPr="007E44F7">
        <w:rPr>
          <w:rFonts w:cstheme="minorHAnsi"/>
          <w:lang w:val="en-GB"/>
        </w:rPr>
        <w:fldChar w:fldCharType="end"/>
      </w:r>
      <w:r w:rsidR="00140A3C" w:rsidRPr="007E44F7">
        <w:rPr>
          <w:rFonts w:cstheme="minorHAnsi"/>
          <w:lang w:val="en-GB"/>
        </w:rPr>
        <w:t xml:space="preserve"> </w:t>
      </w:r>
      <w:r w:rsidRPr="007E44F7">
        <w:rPr>
          <w:rFonts w:cstheme="minorHAnsi"/>
          <w:lang w:val="en-GB"/>
        </w:rPr>
        <w:t>If AF or other cause suggesting the use of anticoagulation is not present, patients with recurrent stroke can be switched to another antiplatelet regimen.</w:t>
      </w:r>
      <w:r w:rsidR="007B5232" w:rsidRPr="007E44F7">
        <w:rPr>
          <w:rFonts w:cstheme="minorHAnsi"/>
          <w:lang w:val="en-GB"/>
        </w:rPr>
        <w:fldChar w:fldCharType="begin">
          <w:fldData xml:space="preserve">PEVuZE5vdGU+PENpdGU+PEF1dGhvcj5LaW08L0F1dGhvcj48WWVhcj4yMDE2PC9ZZWFyPjxSZWNO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</w:fldData>
        </w:fldChar>
      </w:r>
      <w:r w:rsidR="006A16FB" w:rsidRPr="007E44F7">
        <w:rPr>
          <w:rFonts w:cstheme="minorHAnsi"/>
          <w:lang w:val="en-GB"/>
        </w:rPr>
        <w:instrText xml:space="preserve"> ADDIN EN.CITE </w:instrText>
      </w:r>
      <w:r w:rsidR="006A16FB" w:rsidRPr="007E44F7">
        <w:rPr>
          <w:rFonts w:cstheme="minorHAnsi"/>
          <w:lang w:val="en-GB"/>
        </w:rPr>
        <w:fldChar w:fldCharType="begin">
          <w:fldData xml:space="preserve">PEVuZE5vdGU+PENpdGU+PEF1dGhvcj5LaW08L0F1dGhvcj48WWVhcj4yMDE2PC9ZZWFyPjxSZWNO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</w:fldData>
        </w:fldChar>
      </w:r>
      <w:r w:rsidR="006A16FB" w:rsidRPr="007E44F7">
        <w:rPr>
          <w:rFonts w:cstheme="minorHAnsi"/>
          <w:lang w:val="en-GB"/>
        </w:rPr>
        <w:instrText xml:space="preserve"> ADDIN EN.CITE.DATA </w:instrText>
      </w:r>
      <w:r w:rsidR="006A16FB" w:rsidRPr="007E44F7">
        <w:rPr>
          <w:rFonts w:cstheme="minorHAnsi"/>
          <w:lang w:val="en-GB"/>
        </w:rPr>
      </w:r>
      <w:r w:rsidR="006A16FB" w:rsidRPr="007E44F7">
        <w:rPr>
          <w:rFonts w:cstheme="minorHAnsi"/>
          <w:lang w:val="en-GB"/>
        </w:rPr>
        <w:fldChar w:fldCharType="end"/>
      </w:r>
      <w:r w:rsidR="007B5232" w:rsidRPr="007E44F7">
        <w:rPr>
          <w:rFonts w:cstheme="minorHAnsi"/>
          <w:lang w:val="en-GB"/>
        </w:rPr>
      </w:r>
      <w:r w:rsidR="007B5232" w:rsidRPr="007E44F7">
        <w:rPr>
          <w:rFonts w:cstheme="minorHAnsi"/>
          <w:lang w:val="en-GB"/>
        </w:rPr>
        <w:fldChar w:fldCharType="separate"/>
      </w:r>
      <w:r w:rsidR="006A16FB" w:rsidRPr="007E44F7">
        <w:rPr>
          <w:rFonts w:cstheme="minorHAnsi"/>
          <w:noProof/>
          <w:vertAlign w:val="superscript"/>
          <w:lang w:val="en-GB"/>
        </w:rPr>
        <w:t>26</w:t>
      </w:r>
      <w:r w:rsidR="007B5232" w:rsidRPr="007E44F7">
        <w:rPr>
          <w:rFonts w:cstheme="minorHAnsi"/>
          <w:lang w:val="en-GB"/>
        </w:rPr>
        <w:fldChar w:fldCharType="end"/>
      </w:r>
      <w:r w:rsidR="007677FB" w:rsidRPr="007E44F7">
        <w:rPr>
          <w:rFonts w:cstheme="minorHAnsi"/>
          <w:lang w:val="en-GB"/>
        </w:rPr>
        <w:t xml:space="preserve"> </w:t>
      </w:r>
      <w:r w:rsidRPr="007E44F7">
        <w:rPr>
          <w:rFonts w:cstheme="minorHAnsi"/>
          <w:lang w:val="en-GB"/>
        </w:rPr>
        <w:t>Ensuring good treatment adherence is particularly important in such cases. Even though short atrial high rate episodes may significantly increase the risk of stroke</w:t>
      </w:r>
      <w:r w:rsidR="001A6210" w:rsidRPr="007E44F7">
        <w:rPr>
          <w:rFonts w:cstheme="minorHAnsi"/>
          <w:lang w:val="en-GB"/>
        </w:rPr>
        <w:fldChar w:fldCharType="begin">
          <w:fldData xml:space="preserve">PEVuZE5vdGU+PENpdGU+PEF1dGhvcj5TYWdyaXM8L0F1dGhvcj48WWVhcj4yMDIxPC9ZZWFyPjxS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</w:fldData>
        </w:fldChar>
      </w:r>
      <w:r w:rsidR="006A16FB" w:rsidRPr="007E44F7">
        <w:rPr>
          <w:rFonts w:cstheme="minorHAnsi"/>
          <w:lang w:val="en-GB"/>
        </w:rPr>
        <w:instrText xml:space="preserve"> ADDIN EN.CITE </w:instrText>
      </w:r>
      <w:r w:rsidR="006A16FB" w:rsidRPr="007E44F7">
        <w:rPr>
          <w:rFonts w:cstheme="minorHAnsi"/>
          <w:lang w:val="en-GB"/>
        </w:rPr>
        <w:fldChar w:fldCharType="begin">
          <w:fldData xml:space="preserve">PEVuZE5vdGU+PENpdGU+PEF1dGhvcj5TYWdyaXM8L0F1dGhvcj48WWVhcj4yMDIxPC9ZZWFyPjxS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</w:fldData>
        </w:fldChar>
      </w:r>
      <w:r w:rsidR="006A16FB" w:rsidRPr="007E44F7">
        <w:rPr>
          <w:rFonts w:cstheme="minorHAnsi"/>
          <w:lang w:val="en-GB"/>
        </w:rPr>
        <w:instrText xml:space="preserve"> ADDIN EN.CITE.DATA </w:instrText>
      </w:r>
      <w:r w:rsidR="006A16FB" w:rsidRPr="007E44F7">
        <w:rPr>
          <w:rFonts w:cstheme="minorHAnsi"/>
          <w:lang w:val="en-GB"/>
        </w:rPr>
      </w:r>
      <w:r w:rsidR="006A16FB" w:rsidRPr="007E44F7">
        <w:rPr>
          <w:rFonts w:cstheme="minorHAnsi"/>
          <w:lang w:val="en-GB"/>
        </w:rPr>
        <w:fldChar w:fldCharType="end"/>
      </w:r>
      <w:r w:rsidR="001A6210" w:rsidRPr="007E44F7">
        <w:rPr>
          <w:rFonts w:cstheme="minorHAnsi"/>
          <w:lang w:val="en-GB"/>
        </w:rPr>
      </w:r>
      <w:r w:rsidR="001A6210" w:rsidRPr="007E44F7">
        <w:rPr>
          <w:rFonts w:cstheme="minorHAnsi"/>
          <w:lang w:val="en-GB"/>
        </w:rPr>
        <w:fldChar w:fldCharType="separate"/>
      </w:r>
      <w:r w:rsidR="006A16FB" w:rsidRPr="007E44F7">
        <w:rPr>
          <w:rFonts w:cstheme="minorHAnsi"/>
          <w:noProof/>
          <w:vertAlign w:val="superscript"/>
          <w:lang w:val="en-GB"/>
        </w:rPr>
        <w:t>27</w:t>
      </w:r>
      <w:r w:rsidR="001A6210" w:rsidRPr="007E44F7">
        <w:rPr>
          <w:rFonts w:cstheme="minorHAnsi"/>
          <w:lang w:val="en-GB"/>
        </w:rPr>
        <w:fldChar w:fldCharType="end"/>
      </w:r>
      <w:r w:rsidR="007677FB" w:rsidRPr="007E44F7">
        <w:rPr>
          <w:rFonts w:cstheme="minorHAnsi"/>
          <w:lang w:val="en-GB"/>
        </w:rPr>
        <w:t>,</w:t>
      </w:r>
      <w:r w:rsidR="001A6210" w:rsidRPr="007E44F7">
        <w:rPr>
          <w:rFonts w:cstheme="minorHAnsi"/>
          <w:lang w:val="en-GB"/>
        </w:rPr>
        <w:t xml:space="preserve"> </w:t>
      </w:r>
      <w:r w:rsidRPr="007E44F7">
        <w:rPr>
          <w:rFonts w:cstheme="minorHAnsi"/>
          <w:lang w:val="en-GB"/>
        </w:rPr>
        <w:t>it is unclear whether stroke patients with short atrial runs would benefit from using oral anticoagulants to reduce their risk of stroke.</w:t>
      </w:r>
      <w:r w:rsidR="001A6210" w:rsidRPr="007E44F7">
        <w:rPr>
          <w:rFonts w:cstheme="minorHAnsi"/>
          <w:vertAlign w:val="superscript"/>
          <w:lang w:val="en-GB"/>
        </w:rPr>
        <w:fldChar w:fldCharType="begin">
          <w:fldData xml:space="preserve">PEVuZE5vdGU+PENpdGU+PEF1dGhvcj5TY2huYWJlbDwvQXV0aG9yPjxZZWFyPjIwMTk8L1llYXI+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</w:fldData>
        </w:fldChar>
      </w:r>
      <w:r w:rsidR="006A16FB" w:rsidRPr="007E44F7">
        <w:rPr>
          <w:rFonts w:cstheme="minorHAnsi"/>
          <w:vertAlign w:val="superscript"/>
          <w:lang w:val="en-GB"/>
        </w:rPr>
        <w:instrText xml:space="preserve"> ADDIN EN.CITE </w:instrText>
      </w:r>
      <w:r w:rsidR="006A16FB" w:rsidRPr="007E44F7">
        <w:rPr>
          <w:rFonts w:cstheme="minorHAnsi"/>
          <w:vertAlign w:val="superscript"/>
          <w:lang w:val="en-GB"/>
        </w:rPr>
        <w:fldChar w:fldCharType="begin">
          <w:fldData xml:space="preserve">PEVuZE5vdGU+PENpdGU+PEF1dGhvcj5TY2huYWJlbDwvQXV0aG9yPjxZZWFyPjIwMTk8L1llYXI+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</w:fldData>
        </w:fldChar>
      </w:r>
      <w:r w:rsidR="006A16FB" w:rsidRPr="007E44F7">
        <w:rPr>
          <w:rFonts w:cstheme="minorHAnsi"/>
          <w:vertAlign w:val="superscript"/>
          <w:lang w:val="en-GB"/>
        </w:rPr>
        <w:instrText xml:space="preserve"> ADDIN EN.CITE.DATA </w:instrText>
      </w:r>
      <w:r w:rsidR="006A16FB" w:rsidRPr="007E44F7">
        <w:rPr>
          <w:rFonts w:cstheme="minorHAnsi"/>
          <w:vertAlign w:val="superscript"/>
          <w:lang w:val="en-GB"/>
        </w:rPr>
      </w:r>
      <w:r w:rsidR="006A16FB" w:rsidRPr="007E44F7">
        <w:rPr>
          <w:rFonts w:cstheme="minorHAnsi"/>
          <w:vertAlign w:val="superscript"/>
          <w:lang w:val="en-GB"/>
        </w:rPr>
        <w:fldChar w:fldCharType="end"/>
      </w:r>
      <w:r w:rsidR="001A6210" w:rsidRPr="007E44F7">
        <w:rPr>
          <w:rFonts w:cstheme="minorHAnsi"/>
          <w:vertAlign w:val="superscript"/>
          <w:lang w:val="en-GB"/>
        </w:rPr>
      </w:r>
      <w:r w:rsidR="001A6210" w:rsidRPr="007E44F7">
        <w:rPr>
          <w:rFonts w:cstheme="minorHAnsi"/>
          <w:vertAlign w:val="superscript"/>
          <w:lang w:val="en-GB"/>
        </w:rPr>
        <w:fldChar w:fldCharType="separate"/>
      </w:r>
      <w:r w:rsidR="006A16FB" w:rsidRPr="007E44F7">
        <w:rPr>
          <w:rFonts w:cstheme="minorHAnsi"/>
          <w:noProof/>
          <w:vertAlign w:val="superscript"/>
          <w:lang w:val="en-GB"/>
        </w:rPr>
        <w:t>28</w:t>
      </w:r>
      <w:r w:rsidR="001A6210" w:rsidRPr="007E44F7">
        <w:rPr>
          <w:rFonts w:cstheme="minorHAnsi"/>
          <w:vertAlign w:val="superscript"/>
          <w:lang w:val="en-GB"/>
        </w:rPr>
        <w:fldChar w:fldCharType="end"/>
      </w:r>
      <w:r w:rsidR="002648F2" w:rsidRPr="007E44F7">
        <w:rPr>
          <w:rFonts w:cstheme="minorHAnsi"/>
          <w:lang w:val="en-GB"/>
        </w:rPr>
        <w:t xml:space="preserve"> </w:t>
      </w:r>
      <w:r w:rsidRPr="007E44F7">
        <w:rPr>
          <w:rFonts w:cstheme="minorHAnsi"/>
          <w:lang w:val="en-GB"/>
        </w:rPr>
        <w:t xml:space="preserve">The increasing use of cardiac implantable devices, external monitors and smart watches provides an opportunity for prolonged rhythm to assess the AF burden for stroke survivors and optimise antithrombotic treatment. The importance of detection of AF is evident, especially when even asymptomatic AF episodes carry a poor </w:t>
      </w:r>
      <w:r w:rsidR="00365E29" w:rsidRPr="007E44F7">
        <w:rPr>
          <w:rFonts w:cstheme="minorHAnsi"/>
          <w:lang w:val="en-GB"/>
        </w:rPr>
        <w:t>prognosis,</w:t>
      </w:r>
      <w:r w:rsidRPr="007E44F7">
        <w:rPr>
          <w:rFonts w:cstheme="minorHAnsi"/>
          <w:lang w:val="en-GB"/>
        </w:rPr>
        <w:t xml:space="preserve"> and more prolonged or sophisticated monitoring approaches can help improve the detection of AF.</w:t>
      </w:r>
      <w:r w:rsidR="007B5232" w:rsidRPr="007E44F7">
        <w:rPr>
          <w:rFonts w:cstheme="minorHAnsi"/>
          <w:lang w:val="en-GB"/>
        </w:rPr>
        <w:fldChar w:fldCharType="begin">
          <w:fldData xml:space="preserve">PEVuZE5vdGU+PENpdGU+PEF1dGhvcj5XYWxsZW5ob3JzdDwvQXV0aG9yPjxZZWFyPjIwMjI8L1ll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</w:fldData>
        </w:fldChar>
      </w:r>
      <w:r w:rsidR="006A16FB" w:rsidRPr="007E44F7">
        <w:rPr>
          <w:rFonts w:cstheme="minorHAnsi"/>
          <w:lang w:val="en-GB"/>
        </w:rPr>
        <w:instrText xml:space="preserve"> ADDIN EN.CITE </w:instrText>
      </w:r>
      <w:r w:rsidR="006A16FB" w:rsidRPr="007E44F7">
        <w:rPr>
          <w:rFonts w:cstheme="minorHAnsi"/>
          <w:lang w:val="en-GB"/>
        </w:rPr>
        <w:fldChar w:fldCharType="begin">
          <w:fldData xml:space="preserve">PEVuZE5vdGU+PENpdGU+PEF1dGhvcj5XYWxsZW5ob3JzdDwvQXV0aG9yPjxZZWFyPjIwMjI8L1ll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</w:fldData>
        </w:fldChar>
      </w:r>
      <w:r w:rsidR="006A16FB" w:rsidRPr="007E44F7">
        <w:rPr>
          <w:rFonts w:cstheme="minorHAnsi"/>
          <w:lang w:val="en-GB"/>
        </w:rPr>
        <w:instrText xml:space="preserve"> ADDIN EN.CITE.DATA </w:instrText>
      </w:r>
      <w:r w:rsidR="006A16FB" w:rsidRPr="007E44F7">
        <w:rPr>
          <w:rFonts w:cstheme="minorHAnsi"/>
          <w:lang w:val="en-GB"/>
        </w:rPr>
      </w:r>
      <w:r w:rsidR="006A16FB" w:rsidRPr="007E44F7">
        <w:rPr>
          <w:rFonts w:cstheme="minorHAnsi"/>
          <w:lang w:val="en-GB"/>
        </w:rPr>
        <w:fldChar w:fldCharType="end"/>
      </w:r>
      <w:r w:rsidR="007B5232" w:rsidRPr="007E44F7">
        <w:rPr>
          <w:rFonts w:cstheme="minorHAnsi"/>
          <w:lang w:val="en-GB"/>
        </w:rPr>
      </w:r>
      <w:r w:rsidR="007B5232" w:rsidRPr="007E44F7">
        <w:rPr>
          <w:rFonts w:cstheme="minorHAnsi"/>
          <w:lang w:val="en-GB"/>
        </w:rPr>
        <w:fldChar w:fldCharType="separate"/>
      </w:r>
      <w:r w:rsidR="006A16FB" w:rsidRPr="007E44F7">
        <w:rPr>
          <w:rFonts w:cstheme="minorHAnsi"/>
          <w:noProof/>
          <w:vertAlign w:val="superscript"/>
          <w:lang w:val="en-GB"/>
        </w:rPr>
        <w:t>29</w:t>
      </w:r>
      <w:r w:rsidR="007B5232" w:rsidRPr="007E44F7">
        <w:rPr>
          <w:rFonts w:cstheme="minorHAnsi"/>
          <w:lang w:val="en-GB"/>
        </w:rPr>
        <w:fldChar w:fldCharType="end"/>
      </w:r>
      <w:r w:rsidR="007C288C" w:rsidRPr="007E44F7">
        <w:rPr>
          <w:rFonts w:cstheme="minorHAnsi"/>
          <w:lang w:val="en-GB"/>
        </w:rPr>
        <w:t xml:space="preserve"> </w:t>
      </w:r>
    </w:p>
    <w:p w14:paraId="112A4BF6" w14:textId="6FDBF1AD" w:rsidR="005832E8" w:rsidRPr="007E44F7" w:rsidRDefault="005832E8" w:rsidP="00AC3513">
      <w:pPr>
        <w:spacing w:line="360" w:lineRule="auto"/>
        <w:jc w:val="both"/>
        <w:rPr>
          <w:rFonts w:cstheme="minorHAnsi"/>
          <w:lang w:val="en-GB"/>
        </w:rPr>
      </w:pPr>
    </w:p>
    <w:p w14:paraId="20D5A66B" w14:textId="6044490D" w:rsidR="001E79C6" w:rsidRPr="007E44F7" w:rsidRDefault="00AB5241" w:rsidP="00AC3513">
      <w:pPr>
        <w:autoSpaceDE w:val="0"/>
        <w:autoSpaceDN w:val="0"/>
        <w:adjustRightInd w:val="0"/>
        <w:spacing w:line="360" w:lineRule="auto"/>
        <w:jc w:val="both"/>
        <w:rPr>
          <w:rFonts w:cstheme="minorHAnsi"/>
          <w:i/>
          <w:iCs/>
          <w:color w:val="000000"/>
          <w:lang w:val="en-GB"/>
        </w:rPr>
      </w:pPr>
      <w:r w:rsidRPr="007E44F7">
        <w:rPr>
          <w:rFonts w:cstheme="minorHAnsi"/>
          <w:i/>
          <w:iCs/>
          <w:color w:val="000000"/>
          <w:lang w:val="en-GB"/>
        </w:rPr>
        <w:t>Anticoagulation therapy</w:t>
      </w:r>
    </w:p>
    <w:p w14:paraId="66453739" w14:textId="0D458571" w:rsidR="00B47E7B" w:rsidRPr="007E44F7" w:rsidRDefault="001E79C6" w:rsidP="00AC3513">
      <w:pPr>
        <w:autoSpaceDE w:val="0"/>
        <w:autoSpaceDN w:val="0"/>
        <w:adjustRightInd w:val="0"/>
        <w:spacing w:line="360" w:lineRule="auto"/>
        <w:jc w:val="both"/>
        <w:rPr>
          <w:rFonts w:eastAsia="AdvPS4C9543" w:cstheme="minorHAnsi"/>
          <w:lang w:val="en-GB"/>
        </w:rPr>
      </w:pPr>
      <w:r w:rsidRPr="007E44F7">
        <w:rPr>
          <w:rFonts w:cstheme="minorHAnsi"/>
          <w:color w:val="000000"/>
          <w:lang w:val="en-GB"/>
        </w:rPr>
        <w:t>Or</w:t>
      </w:r>
      <w:r w:rsidR="000970F8" w:rsidRPr="007E44F7">
        <w:rPr>
          <w:rFonts w:cstheme="minorHAnsi"/>
          <w:lang w:val="en-GB"/>
        </w:rPr>
        <w:t xml:space="preserve">al anticoagulation </w:t>
      </w:r>
      <w:r w:rsidR="009F0F3F" w:rsidRPr="007E44F7">
        <w:rPr>
          <w:rFonts w:cstheme="minorHAnsi"/>
          <w:lang w:val="en-GB"/>
        </w:rPr>
        <w:t xml:space="preserve">(OAC) </w:t>
      </w:r>
      <w:r w:rsidR="000970F8" w:rsidRPr="007E44F7">
        <w:rPr>
          <w:rFonts w:cstheme="minorHAnsi"/>
          <w:lang w:val="en-GB"/>
        </w:rPr>
        <w:t>is the treatment of choice for the prevention of thromboembolic</w:t>
      </w:r>
      <w:r w:rsidR="009F0F3F" w:rsidRPr="007E44F7">
        <w:rPr>
          <w:rFonts w:cstheme="minorHAnsi"/>
          <w:lang w:val="en-GB"/>
        </w:rPr>
        <w:t xml:space="preserve"> </w:t>
      </w:r>
      <w:r w:rsidR="000970F8" w:rsidRPr="007E44F7">
        <w:rPr>
          <w:rFonts w:cstheme="minorHAnsi"/>
          <w:lang w:val="en-GB"/>
        </w:rPr>
        <w:t>events an</w:t>
      </w:r>
      <w:r w:rsidR="009F0F3F" w:rsidRPr="007E44F7">
        <w:rPr>
          <w:rFonts w:cstheme="minorHAnsi"/>
          <w:lang w:val="en-GB"/>
        </w:rPr>
        <w:t>d e</w:t>
      </w:r>
      <w:r w:rsidR="000970F8" w:rsidRPr="007E44F7">
        <w:rPr>
          <w:rFonts w:cstheme="minorHAnsi"/>
          <w:lang w:val="en-GB"/>
        </w:rPr>
        <w:t>speciall</w:t>
      </w:r>
      <w:r w:rsidR="009F0F3F" w:rsidRPr="007E44F7">
        <w:rPr>
          <w:rFonts w:cstheme="minorHAnsi"/>
          <w:lang w:val="en-GB"/>
        </w:rPr>
        <w:t>y isch</w:t>
      </w:r>
      <w:r w:rsidR="004311F9" w:rsidRPr="007E44F7">
        <w:rPr>
          <w:rFonts w:cstheme="minorHAnsi"/>
          <w:lang w:val="en-GB"/>
        </w:rPr>
        <w:t>a</w:t>
      </w:r>
      <w:r w:rsidR="009F0F3F" w:rsidRPr="007E44F7">
        <w:rPr>
          <w:rFonts w:cstheme="minorHAnsi"/>
          <w:lang w:val="en-GB"/>
        </w:rPr>
        <w:t xml:space="preserve">emic </w:t>
      </w:r>
      <w:r w:rsidR="000970F8" w:rsidRPr="007E44F7">
        <w:rPr>
          <w:rFonts w:cstheme="minorHAnsi"/>
          <w:lang w:val="en-GB"/>
        </w:rPr>
        <w:t>stroke</w:t>
      </w:r>
      <w:r w:rsidR="00BA3887" w:rsidRPr="007E44F7">
        <w:rPr>
          <w:rFonts w:cstheme="minorHAnsi"/>
          <w:lang w:val="en-GB"/>
        </w:rPr>
        <w:t xml:space="preserve">. OACs include </w:t>
      </w:r>
      <w:r w:rsidR="009F0F3F" w:rsidRPr="007E44F7">
        <w:rPr>
          <w:rFonts w:cstheme="minorHAnsi"/>
          <w:lang w:val="en-GB"/>
        </w:rPr>
        <w:t>vitamin</w:t>
      </w:r>
      <w:r w:rsidR="00A474C5" w:rsidRPr="007E44F7">
        <w:rPr>
          <w:rFonts w:cstheme="minorHAnsi"/>
          <w:lang w:val="en-GB"/>
        </w:rPr>
        <w:t>-</w:t>
      </w:r>
      <w:r w:rsidR="009F0F3F" w:rsidRPr="007E44F7">
        <w:rPr>
          <w:rFonts w:cstheme="minorHAnsi"/>
          <w:lang w:val="en-GB"/>
        </w:rPr>
        <w:t>K anticoagulants</w:t>
      </w:r>
      <w:r w:rsidR="00A474C5" w:rsidRPr="007E44F7">
        <w:rPr>
          <w:rFonts w:cstheme="minorHAnsi"/>
          <w:lang w:val="en-GB"/>
        </w:rPr>
        <w:t xml:space="preserve"> (VKA)</w:t>
      </w:r>
      <w:r w:rsidR="00187B97" w:rsidRPr="007E44F7">
        <w:rPr>
          <w:rFonts w:cstheme="minorHAnsi"/>
          <w:lang w:val="en-GB"/>
        </w:rPr>
        <w:t xml:space="preserve"> and non-vitamin K oral anticoagulants (NOAC)</w:t>
      </w:r>
      <w:r w:rsidR="00BA3887" w:rsidRPr="007E44F7">
        <w:rPr>
          <w:rFonts w:cstheme="minorHAnsi"/>
          <w:lang w:val="en-GB"/>
        </w:rPr>
        <w:t>,</w:t>
      </w:r>
      <w:r w:rsidR="00187B97" w:rsidRPr="007E44F7">
        <w:rPr>
          <w:rFonts w:cstheme="minorHAnsi"/>
          <w:lang w:val="en-GB"/>
        </w:rPr>
        <w:t xml:space="preserve"> which </w:t>
      </w:r>
      <w:r w:rsidR="00A474C5" w:rsidRPr="007E44F7">
        <w:rPr>
          <w:rFonts w:cstheme="minorHAnsi"/>
          <w:lang w:val="en-GB"/>
        </w:rPr>
        <w:t>are</w:t>
      </w:r>
      <w:r w:rsidR="007677FB" w:rsidRPr="007E44F7">
        <w:rPr>
          <w:rFonts w:cstheme="minorHAnsi"/>
          <w:lang w:val="en-GB"/>
        </w:rPr>
        <w:t xml:space="preserve"> as</w:t>
      </w:r>
      <w:r w:rsidR="00A474C5" w:rsidRPr="007E44F7">
        <w:rPr>
          <w:rFonts w:cstheme="minorHAnsi"/>
          <w:lang w:val="en-GB"/>
        </w:rPr>
        <w:t xml:space="preserve"> </w:t>
      </w:r>
      <w:r w:rsidR="00F51124" w:rsidRPr="007E44F7">
        <w:rPr>
          <w:rFonts w:cstheme="minorHAnsi"/>
          <w:lang w:val="en-GB"/>
        </w:rPr>
        <w:t>effective as and</w:t>
      </w:r>
      <w:r w:rsidR="00A474C5" w:rsidRPr="007E44F7">
        <w:rPr>
          <w:rFonts w:cstheme="minorHAnsi"/>
          <w:lang w:val="en-GB"/>
        </w:rPr>
        <w:t xml:space="preserve"> safer than VKAs</w:t>
      </w:r>
      <w:r w:rsidR="00C430E4" w:rsidRPr="007E44F7">
        <w:rPr>
          <w:rFonts w:cstheme="minorHAnsi"/>
          <w:lang w:val="en-GB"/>
        </w:rPr>
        <w:t>.</w:t>
      </w:r>
      <w:r w:rsidR="00C430E4" w:rsidRPr="007E44F7">
        <w:rPr>
          <w:rFonts w:cstheme="minorHAnsi"/>
          <w:lang w:val="en-GB"/>
        </w:rPr>
        <w:fldChar w:fldCharType="begin">
          <w:fldData xml:space="preserve">PEVuZE5vdGU+PENpdGU+PEF1dGhvcj5MaXA8L0F1dGhvcj48WWVhcj4yMDE4PC9ZZWFyPjxSZWNO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</w:fldData>
        </w:fldChar>
      </w:r>
      <w:r w:rsidR="00C430E4" w:rsidRPr="007E44F7">
        <w:rPr>
          <w:rFonts w:cstheme="minorHAnsi"/>
          <w:lang w:val="en-GB"/>
        </w:rPr>
        <w:instrText xml:space="preserve"> ADDIN EN.CITE </w:instrText>
      </w:r>
      <w:r w:rsidR="00C430E4" w:rsidRPr="007E44F7">
        <w:rPr>
          <w:rFonts w:cstheme="minorHAnsi"/>
          <w:lang w:val="en-GB"/>
        </w:rPr>
        <w:fldChar w:fldCharType="begin">
          <w:fldData xml:space="preserve">PEVuZE5vdGU+PENpdGU+PEF1dGhvcj5MaXA8L0F1dGhvcj48WWVhcj4yMDE4PC9ZZWFyPjxSZWNO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</w:fldData>
        </w:fldChar>
      </w:r>
      <w:r w:rsidR="00C430E4" w:rsidRPr="007E44F7">
        <w:rPr>
          <w:rFonts w:cstheme="minorHAnsi"/>
          <w:lang w:val="en-GB"/>
        </w:rPr>
        <w:instrText xml:space="preserve"> ADDIN EN.CITE.DATA </w:instrText>
      </w:r>
      <w:r w:rsidR="00C430E4" w:rsidRPr="007E44F7">
        <w:rPr>
          <w:rFonts w:cstheme="minorHAnsi"/>
          <w:lang w:val="en-GB"/>
        </w:rPr>
      </w:r>
      <w:r w:rsidR="00C430E4" w:rsidRPr="007E44F7">
        <w:rPr>
          <w:rFonts w:cstheme="minorHAnsi"/>
          <w:lang w:val="en-GB"/>
        </w:rPr>
        <w:fldChar w:fldCharType="end"/>
      </w:r>
      <w:r w:rsidR="00C430E4" w:rsidRPr="007E44F7">
        <w:rPr>
          <w:rFonts w:cstheme="minorHAnsi"/>
          <w:lang w:val="en-GB"/>
        </w:rPr>
      </w:r>
      <w:r w:rsidR="00C430E4" w:rsidRPr="007E44F7">
        <w:rPr>
          <w:rFonts w:cstheme="minorHAnsi"/>
          <w:lang w:val="en-GB"/>
        </w:rPr>
        <w:fldChar w:fldCharType="separate"/>
      </w:r>
      <w:r w:rsidR="00C430E4" w:rsidRPr="007E44F7">
        <w:rPr>
          <w:rFonts w:cstheme="minorHAnsi"/>
          <w:noProof/>
          <w:vertAlign w:val="superscript"/>
          <w:lang w:val="en-GB"/>
        </w:rPr>
        <w:t>30</w:t>
      </w:r>
      <w:r w:rsidR="00C430E4" w:rsidRPr="007E44F7">
        <w:rPr>
          <w:rFonts w:cstheme="minorHAnsi"/>
          <w:lang w:val="en-GB"/>
        </w:rPr>
        <w:fldChar w:fldCharType="end"/>
      </w:r>
      <w:r w:rsidR="007B5232" w:rsidRPr="007E44F7">
        <w:rPr>
          <w:rFonts w:cstheme="minorHAnsi"/>
          <w:lang w:val="en-GB"/>
        </w:rPr>
        <w:t xml:space="preserve"> </w:t>
      </w:r>
      <w:r w:rsidR="00BA3887" w:rsidRPr="007E44F7">
        <w:rPr>
          <w:rFonts w:eastAsia="AdvPS4C9543" w:cstheme="minorHAnsi"/>
          <w:lang w:val="en-GB"/>
        </w:rPr>
        <w:t>I</w:t>
      </w:r>
      <w:r w:rsidR="00A474C5" w:rsidRPr="007E44F7">
        <w:rPr>
          <w:rFonts w:eastAsia="AdvPS4C9543" w:cstheme="minorHAnsi"/>
          <w:lang w:val="en-GB"/>
        </w:rPr>
        <w:t xml:space="preserve">n patients with previous </w:t>
      </w:r>
      <w:r w:rsidR="00AE36A9" w:rsidRPr="007E44F7">
        <w:rPr>
          <w:rFonts w:eastAsia="AdvPS4C9543" w:cstheme="minorHAnsi"/>
          <w:lang w:val="en-GB"/>
        </w:rPr>
        <w:t>isch</w:t>
      </w:r>
      <w:r w:rsidR="004311F9" w:rsidRPr="007E44F7">
        <w:rPr>
          <w:rFonts w:eastAsia="AdvPS4C9543" w:cstheme="minorHAnsi"/>
          <w:lang w:val="en-GB"/>
        </w:rPr>
        <w:t>a</w:t>
      </w:r>
      <w:r w:rsidR="00AE36A9" w:rsidRPr="007E44F7">
        <w:rPr>
          <w:rFonts w:eastAsia="AdvPS4C9543" w:cstheme="minorHAnsi"/>
          <w:lang w:val="en-GB"/>
        </w:rPr>
        <w:t>emic stroke</w:t>
      </w:r>
      <w:r w:rsidR="00CB7337" w:rsidRPr="007E44F7">
        <w:rPr>
          <w:rFonts w:eastAsia="AdvPS4C9543" w:cstheme="minorHAnsi"/>
          <w:lang w:val="en-GB"/>
        </w:rPr>
        <w:t>,</w:t>
      </w:r>
      <w:r w:rsidR="00AE36A9" w:rsidRPr="007E44F7">
        <w:rPr>
          <w:rFonts w:eastAsia="AdvPS4C9543" w:cstheme="minorHAnsi"/>
          <w:lang w:val="en-GB"/>
        </w:rPr>
        <w:t xml:space="preserve"> NOACs </w:t>
      </w:r>
      <w:r w:rsidR="00195D0E" w:rsidRPr="007E44F7">
        <w:rPr>
          <w:rFonts w:eastAsia="AdvPS4C9543" w:cstheme="minorHAnsi"/>
          <w:lang w:val="en-GB"/>
        </w:rPr>
        <w:t xml:space="preserve">significantly reduce the risk of </w:t>
      </w:r>
      <w:r w:rsidR="009C50DF" w:rsidRPr="007E44F7">
        <w:rPr>
          <w:rFonts w:eastAsia="AdvPS4C9543" w:cstheme="minorHAnsi"/>
          <w:lang w:val="en-GB"/>
        </w:rPr>
        <w:t xml:space="preserve">stroke or systemic embolism, </w:t>
      </w:r>
      <w:r w:rsidR="00195D0E" w:rsidRPr="007E44F7">
        <w:rPr>
          <w:rFonts w:eastAsia="AdvPS4C9543" w:cstheme="minorHAnsi"/>
          <w:lang w:val="en-GB"/>
        </w:rPr>
        <w:t>h</w:t>
      </w:r>
      <w:r w:rsidR="009C50DF" w:rsidRPr="007E44F7">
        <w:rPr>
          <w:rFonts w:eastAsia="AdvPS4C9543" w:cstheme="minorHAnsi"/>
          <w:lang w:val="en-GB"/>
        </w:rPr>
        <w:t>a</w:t>
      </w:r>
      <w:r w:rsidR="00195D0E" w:rsidRPr="007E44F7">
        <w:rPr>
          <w:rFonts w:eastAsia="AdvPS4C9543" w:cstheme="minorHAnsi"/>
          <w:lang w:val="en-GB"/>
        </w:rPr>
        <w:t>emorrhagic stroke</w:t>
      </w:r>
      <w:r w:rsidR="009C50DF" w:rsidRPr="007E44F7">
        <w:rPr>
          <w:rFonts w:eastAsia="AdvPS4C9543" w:cstheme="minorHAnsi"/>
          <w:lang w:val="en-GB"/>
        </w:rPr>
        <w:t>, and major bleeding</w:t>
      </w:r>
      <w:r w:rsidRPr="007E44F7">
        <w:rPr>
          <w:rFonts w:eastAsia="AdvPS4C9543" w:cstheme="minorHAnsi"/>
          <w:lang w:val="en-GB"/>
        </w:rPr>
        <w:t xml:space="preserve"> compared to VKAs</w:t>
      </w:r>
      <w:r w:rsidR="00495029" w:rsidRPr="007E44F7">
        <w:rPr>
          <w:rFonts w:eastAsia="AdvPS4C9543" w:cstheme="minorHAnsi"/>
          <w:lang w:val="en-GB"/>
        </w:rPr>
        <w:t>.</w:t>
      </w:r>
      <w:r w:rsidR="003F5FF7" w:rsidRPr="007E44F7">
        <w:rPr>
          <w:rFonts w:eastAsia="AdvPS4C9543" w:cstheme="minorHAnsi"/>
          <w:lang w:val="en-GB"/>
        </w:rPr>
        <w:fldChar w:fldCharType="begin">
          <w:fldData xml:space="preserve">PEVuZE5vdGU+PENpdGU+PEF1dGhvcj5OdGFpb3M8L0F1dGhvcj48WWVhcj4yMDEyPC9ZZWFyPjxS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=
</w:fldData>
        </w:fldChar>
      </w:r>
      <w:r w:rsidR="00C430E4" w:rsidRPr="007E44F7">
        <w:rPr>
          <w:rFonts w:eastAsia="AdvPS4C9543" w:cstheme="minorHAnsi"/>
          <w:lang w:val="en-GB"/>
        </w:rPr>
        <w:instrText xml:space="preserve"> ADDIN EN.CITE </w:instrText>
      </w:r>
      <w:r w:rsidR="00C430E4" w:rsidRPr="007E44F7">
        <w:rPr>
          <w:rFonts w:eastAsia="AdvPS4C9543" w:cstheme="minorHAnsi"/>
          <w:lang w:val="en-GB"/>
        </w:rPr>
        <w:fldChar w:fldCharType="begin">
          <w:fldData xml:space="preserve">PEVuZE5vdGU+PENpdGU+PEF1dGhvcj5OdGFpb3M8L0F1dGhvcj48WWVhcj4yMDEyPC9ZZWFyPjxS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=
</w:fldData>
        </w:fldChar>
      </w:r>
      <w:r w:rsidR="00C430E4" w:rsidRPr="007E44F7">
        <w:rPr>
          <w:rFonts w:eastAsia="AdvPS4C9543" w:cstheme="minorHAnsi"/>
          <w:lang w:val="en-GB"/>
        </w:rPr>
        <w:instrText xml:space="preserve"> ADDIN EN.CITE.DATA </w:instrText>
      </w:r>
      <w:r w:rsidR="00C430E4" w:rsidRPr="007E44F7">
        <w:rPr>
          <w:rFonts w:eastAsia="AdvPS4C9543" w:cstheme="minorHAnsi"/>
          <w:lang w:val="en-GB"/>
        </w:rPr>
      </w:r>
      <w:r w:rsidR="00C430E4" w:rsidRPr="007E44F7">
        <w:rPr>
          <w:rFonts w:eastAsia="AdvPS4C9543" w:cstheme="minorHAnsi"/>
          <w:lang w:val="en-GB"/>
        </w:rPr>
        <w:fldChar w:fldCharType="end"/>
      </w:r>
      <w:r w:rsidR="003F5FF7" w:rsidRPr="007E44F7">
        <w:rPr>
          <w:rFonts w:eastAsia="AdvPS4C9543" w:cstheme="minorHAnsi"/>
          <w:lang w:val="en-GB"/>
        </w:rPr>
      </w:r>
      <w:r w:rsidR="003F5FF7" w:rsidRPr="007E44F7">
        <w:rPr>
          <w:rFonts w:eastAsia="AdvPS4C9543" w:cstheme="minorHAnsi"/>
          <w:lang w:val="en-GB"/>
        </w:rPr>
        <w:fldChar w:fldCharType="separate"/>
      </w:r>
      <w:r w:rsidR="00C430E4" w:rsidRPr="007E44F7">
        <w:rPr>
          <w:rFonts w:eastAsia="AdvPS4C9543" w:cstheme="minorHAnsi"/>
          <w:noProof/>
          <w:vertAlign w:val="superscript"/>
          <w:lang w:val="en-GB"/>
        </w:rPr>
        <w:t>31</w:t>
      </w:r>
      <w:r w:rsidR="003F5FF7" w:rsidRPr="007E44F7">
        <w:rPr>
          <w:rFonts w:eastAsia="AdvPS4C9543" w:cstheme="minorHAnsi"/>
          <w:lang w:val="en-GB"/>
        </w:rPr>
        <w:fldChar w:fldCharType="end"/>
      </w:r>
    </w:p>
    <w:p w14:paraId="09E735DB" w14:textId="77777777" w:rsidR="00BA3887" w:rsidRPr="007E44F7" w:rsidRDefault="00BA3887" w:rsidP="00AC3513">
      <w:pPr>
        <w:spacing w:line="360" w:lineRule="auto"/>
        <w:jc w:val="both"/>
        <w:rPr>
          <w:rFonts w:eastAsia="AdvPS4C9543" w:cstheme="minorHAnsi"/>
          <w:lang w:val="en-GB"/>
        </w:rPr>
      </w:pPr>
    </w:p>
    <w:p w14:paraId="6392DA28" w14:textId="46D1311E" w:rsidR="00921D65" w:rsidRPr="007E44F7" w:rsidRDefault="00F5061E" w:rsidP="00AC3513">
      <w:pPr>
        <w:spacing w:line="360" w:lineRule="auto"/>
        <w:jc w:val="both"/>
        <w:rPr>
          <w:rFonts w:eastAsia="AdvPS4C9543" w:cstheme="minorHAnsi"/>
          <w:lang w:val="en-GB"/>
        </w:rPr>
      </w:pPr>
      <w:r w:rsidRPr="007E44F7">
        <w:rPr>
          <w:rFonts w:eastAsia="AdvPS4C9543" w:cstheme="minorHAnsi"/>
          <w:lang w:val="en-GB"/>
        </w:rPr>
        <w:t>Stroke survivors with AF and stable atherosclerotic disease (i.e., coronary artery disease, carotid disease, peripheral artery disease) should receive OAC monotherapy.</w:t>
      </w:r>
      <w:r w:rsidR="004B0B89" w:rsidRPr="007E44F7">
        <w:rPr>
          <w:rFonts w:eastAsia="AdvPS4C9543" w:cstheme="minorHAnsi"/>
          <w:lang w:val="en-GB"/>
        </w:rPr>
        <w:fldChar w:fldCharType="begin">
          <w:fldData xml:space="preserve">PEVuZE5vdGU+PENpdGU+PEF1dGhvcj5MZWU8L0F1dGhvcj48WWVhcj4yMDE5PC9ZZWFyPjxSZWNO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</w:fldData>
        </w:fldChar>
      </w:r>
      <w:r w:rsidR="00C430E4" w:rsidRPr="007E44F7">
        <w:rPr>
          <w:rFonts w:eastAsia="AdvPS4C9543" w:cstheme="minorHAnsi"/>
          <w:lang w:val="en-GB"/>
        </w:rPr>
        <w:instrText xml:space="preserve"> ADDIN EN.CITE </w:instrText>
      </w:r>
      <w:r w:rsidR="00C430E4" w:rsidRPr="007E44F7">
        <w:rPr>
          <w:rFonts w:eastAsia="AdvPS4C9543" w:cstheme="minorHAnsi"/>
          <w:lang w:val="en-GB"/>
        </w:rPr>
        <w:fldChar w:fldCharType="begin">
          <w:fldData xml:space="preserve">PEVuZE5vdGU+PENpdGU+PEF1dGhvcj5MZWU8L0F1dGhvcj48WWVhcj4yMDE5PC9ZZWFyPjxSZWNO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</w:fldData>
        </w:fldChar>
      </w:r>
      <w:r w:rsidR="00C430E4" w:rsidRPr="007E44F7">
        <w:rPr>
          <w:rFonts w:eastAsia="AdvPS4C9543" w:cstheme="minorHAnsi"/>
          <w:lang w:val="en-GB"/>
        </w:rPr>
        <w:instrText xml:space="preserve"> ADDIN EN.CITE.DATA </w:instrText>
      </w:r>
      <w:r w:rsidR="00C430E4" w:rsidRPr="007E44F7">
        <w:rPr>
          <w:rFonts w:eastAsia="AdvPS4C9543" w:cstheme="minorHAnsi"/>
          <w:lang w:val="en-GB"/>
        </w:rPr>
      </w:r>
      <w:r w:rsidR="00C430E4" w:rsidRPr="007E44F7">
        <w:rPr>
          <w:rFonts w:eastAsia="AdvPS4C9543" w:cstheme="minorHAnsi"/>
          <w:lang w:val="en-GB"/>
        </w:rPr>
        <w:fldChar w:fldCharType="end"/>
      </w:r>
      <w:r w:rsidR="004B0B89" w:rsidRPr="007E44F7">
        <w:rPr>
          <w:rFonts w:eastAsia="AdvPS4C9543" w:cstheme="minorHAnsi"/>
          <w:lang w:val="en-GB"/>
        </w:rPr>
      </w:r>
      <w:r w:rsidR="004B0B89" w:rsidRPr="007E44F7">
        <w:rPr>
          <w:rFonts w:eastAsia="AdvPS4C9543" w:cstheme="minorHAnsi"/>
          <w:lang w:val="en-GB"/>
        </w:rPr>
        <w:fldChar w:fldCharType="separate"/>
      </w:r>
      <w:r w:rsidR="00C430E4" w:rsidRPr="007E44F7">
        <w:rPr>
          <w:rFonts w:eastAsia="AdvPS4C9543" w:cstheme="minorHAnsi"/>
          <w:noProof/>
          <w:vertAlign w:val="superscript"/>
          <w:lang w:val="en-GB"/>
        </w:rPr>
        <w:t>32</w:t>
      </w:r>
      <w:r w:rsidR="004B0B89" w:rsidRPr="007E44F7">
        <w:rPr>
          <w:rFonts w:eastAsia="AdvPS4C9543" w:cstheme="minorHAnsi"/>
          <w:lang w:val="en-GB"/>
        </w:rPr>
        <w:fldChar w:fldCharType="end"/>
      </w:r>
      <w:r w:rsidR="004B0B89" w:rsidRPr="007E44F7">
        <w:rPr>
          <w:rFonts w:eastAsia="AdvPS4C9543" w:cstheme="minorHAnsi"/>
          <w:lang w:val="en-GB"/>
        </w:rPr>
        <w:t xml:space="preserve"> </w:t>
      </w:r>
      <w:r w:rsidRPr="007E44F7">
        <w:rPr>
          <w:rFonts w:eastAsia="AdvPS4C9543" w:cstheme="minorHAnsi"/>
          <w:lang w:val="en-GB"/>
        </w:rPr>
        <w:t>Recently, among 2236 patients with stable coronary artery disease, rivaroxaban monotherapy was non-inferior to a combination of rivaroxaban and antiplatelet treatment for the composite outcome of stroke, systemic embolism, myocardial infarction, unstable angina requiring revascularization, or death from any cause (HR 0.72; 95% CI, 0.55 to 0.95; P&lt;0.001 for noninferiority). Also, it was associated with a lower risk of major bleeding (HR 0.59, 95% CI, 0.39 to 0.89; P=0.01 for superiority).</w:t>
      </w:r>
      <w:r w:rsidR="00921D65" w:rsidRPr="007E44F7">
        <w:rPr>
          <w:rFonts w:eastAsia="AdvPS4C9543" w:cstheme="minorHAnsi"/>
          <w:lang w:val="en-GB"/>
        </w:rPr>
        <w:fldChar w:fldCharType="begin"/>
      </w:r>
      <w:r w:rsidR="00C430E4" w:rsidRPr="007E44F7">
        <w:rPr>
          <w:rFonts w:eastAsia="AdvPS4C9543" w:cstheme="minorHAnsi"/>
          <w:lang w:val="en-GB"/>
        </w:rPr>
        <w:instrText xml:space="preserve"> ADDIN EN.CITE &lt;EndNote&gt;&lt;Cite&gt;&lt;Author&gt;Yasuda&lt;/Author&gt;&lt;Year&gt;2019&lt;/Year&gt;&lt;RecNum&gt;3&lt;/RecNum&gt;&lt;DisplayText&gt;&lt;style face="superscript"&gt;33&lt;/style&gt;&lt;/DisplayText&gt;&lt;record&gt;&lt;rec-number&gt;3&lt;/rec-number&gt;&lt;foreign-keys&gt;&lt;key app="EN" db-id="edwr0rxrjve25qeepts59s0xta0v92z2d9zx" timestamp="1655894830"&gt;3&lt;/key&gt;&lt;/foreign-keys&gt;&lt;ref-type name="Journal Article"&gt;17&lt;/ref-type&gt;&lt;contributors&gt;&lt;authors&gt;&lt;author&gt;Yasuda, Satoshi&lt;/author&gt;&lt;author&gt;Kaikita, Koichi&lt;/author&gt;&lt;author&gt;Akao, Masaharu&lt;/author&gt;&lt;author&gt;Ako, Junya&lt;/author&gt;&lt;author&gt;Matoba, Tetsuya&lt;/author&gt;&lt;author&gt;Nakamura, Masato&lt;/author&gt;&lt;author&gt;Miyauchi, Katsumi&lt;/author&gt;&lt;author&gt;Hagiwara, Nobuhisa&lt;/author&gt;&lt;author&gt;Kimura, Kazuo&lt;/author&gt;&lt;author&gt;Hirayama, Atsushi&lt;/author&gt;&lt;author&gt;Matsui, Kunihiko&lt;/author&gt;&lt;author&gt;Ogawa, Hisao&lt;/author&gt;&lt;/authors&gt;&lt;/contributors&gt;&lt;titles&gt;&lt;title&gt;Antithrombotic Therapy for Atrial Fibrillation with Stable Coronary Disease&lt;/title&gt;&lt;secondary-title&gt;New England Journal of Medicine&lt;/secondary-title&gt;&lt;/titles&gt;&lt;periodical&gt;&lt;full-title&gt;New England Journal of Medicine&lt;/full-title&gt;&lt;/periodical&gt;&lt;pages&gt;1103-1113&lt;/pages&gt;&lt;volume&gt;381&lt;/volume&gt;&lt;number&gt;12&lt;/number&gt;&lt;dates&gt;&lt;year&gt;2019&lt;/year&gt;&lt;/dates&gt;&lt;accession-num&gt;31475793&lt;/accession-num&gt;&lt;urls&gt;&lt;related-urls&gt;&lt;url&gt;https://www.nejm.org/doi/full/10.1056/NEJMoa1904143&lt;/url&gt;&lt;/related-urls&gt;&lt;/urls&gt;&lt;electronic-resource-num&gt;10.1056/NEJMoa1904143&lt;/electronic-resource-num&gt;&lt;/record&gt;&lt;/Cite&gt;&lt;/EndNote&gt;</w:instrText>
      </w:r>
      <w:r w:rsidR="00921D65" w:rsidRPr="007E44F7">
        <w:rPr>
          <w:rFonts w:eastAsia="AdvPS4C9543" w:cstheme="minorHAnsi"/>
          <w:lang w:val="en-GB"/>
        </w:rPr>
        <w:fldChar w:fldCharType="separate"/>
      </w:r>
      <w:r w:rsidR="00C430E4" w:rsidRPr="007E44F7">
        <w:rPr>
          <w:rFonts w:eastAsia="AdvPS4C9543" w:cstheme="minorHAnsi"/>
          <w:noProof/>
          <w:vertAlign w:val="superscript"/>
          <w:lang w:val="en-GB"/>
        </w:rPr>
        <w:t>33</w:t>
      </w:r>
      <w:r w:rsidR="00921D65" w:rsidRPr="007E44F7">
        <w:rPr>
          <w:rFonts w:eastAsia="AdvPS4C9543" w:cstheme="minorHAnsi"/>
          <w:lang w:val="en-GB"/>
        </w:rPr>
        <w:fldChar w:fldCharType="end"/>
      </w:r>
      <w:r w:rsidR="00B47E7B" w:rsidRPr="007E44F7">
        <w:rPr>
          <w:rFonts w:eastAsia="AdvPS4C9543" w:cstheme="minorHAnsi"/>
          <w:lang w:val="en-GB"/>
        </w:rPr>
        <w:t xml:space="preserve"> </w:t>
      </w:r>
      <w:r w:rsidRPr="007E44F7">
        <w:rPr>
          <w:rFonts w:eastAsia="AdvPS4C9543" w:cstheme="minorHAnsi"/>
          <w:lang w:val="en-GB"/>
        </w:rPr>
        <w:t>Combination therapy can be considered in patients with AF presenting with acute coronary syndromes, especially when undergoing coronary stenting, when it may reduce the possibility of stent thrombosis.</w:t>
      </w:r>
      <w:r w:rsidR="005C3CCF" w:rsidRPr="007E44F7">
        <w:rPr>
          <w:rFonts w:eastAsia="AdvPS4C9543" w:cstheme="minorHAnsi"/>
          <w:lang w:val="en-GB"/>
        </w:rPr>
        <w:fldChar w:fldCharType="begin">
          <w:fldData xml:space="preserve">PEVuZE5vdGU+PENpdGU+PEF1dGhvcj5MaXA8L0F1dGhvcj48WWVhcj4yMDE4PC9ZZWFyPjxSZWNO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</w:fldData>
        </w:fldChar>
      </w:r>
      <w:r w:rsidR="00C430E4" w:rsidRPr="007E44F7">
        <w:rPr>
          <w:rFonts w:eastAsia="AdvPS4C9543" w:cstheme="minorHAnsi"/>
          <w:lang w:val="en-GB"/>
        </w:rPr>
        <w:instrText xml:space="preserve"> ADDIN EN.CITE </w:instrText>
      </w:r>
      <w:r w:rsidR="00C430E4" w:rsidRPr="007E44F7">
        <w:rPr>
          <w:rFonts w:eastAsia="AdvPS4C9543" w:cstheme="minorHAnsi"/>
          <w:lang w:val="en-GB"/>
        </w:rPr>
        <w:fldChar w:fldCharType="begin">
          <w:fldData xml:space="preserve">PEVuZE5vdGU+PENpdGU+PEF1dGhvcj5MaXA8L0F1dGhvcj48WWVhcj4yMDE4PC9ZZWFyPjxSZWNO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</w:fldData>
        </w:fldChar>
      </w:r>
      <w:r w:rsidR="00C430E4" w:rsidRPr="007E44F7">
        <w:rPr>
          <w:rFonts w:eastAsia="AdvPS4C9543" w:cstheme="minorHAnsi"/>
          <w:lang w:val="en-GB"/>
        </w:rPr>
        <w:instrText xml:space="preserve"> ADDIN EN.CITE.DATA </w:instrText>
      </w:r>
      <w:r w:rsidR="00C430E4" w:rsidRPr="007E44F7">
        <w:rPr>
          <w:rFonts w:eastAsia="AdvPS4C9543" w:cstheme="minorHAnsi"/>
          <w:lang w:val="en-GB"/>
        </w:rPr>
      </w:r>
      <w:r w:rsidR="00C430E4" w:rsidRPr="007E44F7">
        <w:rPr>
          <w:rFonts w:eastAsia="AdvPS4C9543" w:cstheme="minorHAnsi"/>
          <w:lang w:val="en-GB"/>
        </w:rPr>
        <w:fldChar w:fldCharType="end"/>
      </w:r>
      <w:r w:rsidR="005C3CCF" w:rsidRPr="007E44F7">
        <w:rPr>
          <w:rFonts w:eastAsia="AdvPS4C9543" w:cstheme="minorHAnsi"/>
          <w:lang w:val="en-GB"/>
        </w:rPr>
      </w:r>
      <w:r w:rsidR="005C3CCF" w:rsidRPr="007E44F7">
        <w:rPr>
          <w:rFonts w:eastAsia="AdvPS4C9543" w:cstheme="minorHAnsi"/>
          <w:lang w:val="en-GB"/>
        </w:rPr>
        <w:fldChar w:fldCharType="separate"/>
      </w:r>
      <w:r w:rsidR="00C430E4" w:rsidRPr="007E44F7">
        <w:rPr>
          <w:rFonts w:eastAsia="AdvPS4C9543" w:cstheme="minorHAnsi"/>
          <w:noProof/>
          <w:vertAlign w:val="superscript"/>
          <w:lang w:val="en-GB"/>
        </w:rPr>
        <w:t>34</w:t>
      </w:r>
      <w:r w:rsidR="005C3CCF" w:rsidRPr="007E44F7">
        <w:rPr>
          <w:rFonts w:eastAsia="AdvPS4C9543" w:cstheme="minorHAnsi"/>
          <w:lang w:val="en-GB"/>
        </w:rPr>
        <w:fldChar w:fldCharType="end"/>
      </w:r>
      <w:r w:rsidR="00B4775F" w:rsidRPr="007E44F7">
        <w:rPr>
          <w:rFonts w:eastAsia="AdvPS4C9543" w:cstheme="minorHAnsi"/>
          <w:lang w:val="en-GB"/>
        </w:rPr>
        <w:t xml:space="preserve"> </w:t>
      </w:r>
      <w:r w:rsidRPr="007E44F7">
        <w:rPr>
          <w:rFonts w:eastAsia="AdvPS4C9543" w:cstheme="minorHAnsi"/>
          <w:lang w:val="en-GB"/>
        </w:rPr>
        <w:t>In these patients, the duration of triple antithrombotic therapy may vary from 1 to 6 months, balancing the risk of stent thrombosis and bleeding, with dual antithrombotic typically continued for no more than 1 year and followed by OAC alone.</w:t>
      </w:r>
      <w:r w:rsidR="005C3CCF" w:rsidRPr="007E44F7">
        <w:rPr>
          <w:rFonts w:eastAsia="AdvPS4C9543" w:cstheme="minorHAnsi"/>
          <w:lang w:val="en-GB"/>
        </w:rPr>
        <w:fldChar w:fldCharType="begin">
          <w:fldData xml:space="preserve">PEVuZE5vdGU+PENpdGU+PEF1dGhvcj5MaXA8L0F1dGhvcj48WWVhcj4yMDE4PC9ZZWFyPjxSZWNO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</w:fldData>
        </w:fldChar>
      </w:r>
      <w:r w:rsidR="00C430E4" w:rsidRPr="007E44F7">
        <w:rPr>
          <w:rFonts w:eastAsia="AdvPS4C9543" w:cstheme="minorHAnsi"/>
          <w:lang w:val="en-GB"/>
        </w:rPr>
        <w:instrText xml:space="preserve"> ADDIN EN.CITE </w:instrText>
      </w:r>
      <w:r w:rsidR="00C430E4" w:rsidRPr="007E44F7">
        <w:rPr>
          <w:rFonts w:eastAsia="AdvPS4C9543" w:cstheme="minorHAnsi"/>
          <w:lang w:val="en-GB"/>
        </w:rPr>
        <w:fldChar w:fldCharType="begin">
          <w:fldData xml:space="preserve">PEVuZE5vdGU+PENpdGU+PEF1dGhvcj5MaXA8L0F1dGhvcj48WWVhcj4yMDE4PC9ZZWFyPjxSZWNO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</w:fldData>
        </w:fldChar>
      </w:r>
      <w:r w:rsidR="00C430E4" w:rsidRPr="007E44F7">
        <w:rPr>
          <w:rFonts w:eastAsia="AdvPS4C9543" w:cstheme="minorHAnsi"/>
          <w:lang w:val="en-GB"/>
        </w:rPr>
        <w:instrText xml:space="preserve"> ADDIN EN.CITE.DATA </w:instrText>
      </w:r>
      <w:r w:rsidR="00C430E4" w:rsidRPr="007E44F7">
        <w:rPr>
          <w:rFonts w:eastAsia="AdvPS4C9543" w:cstheme="minorHAnsi"/>
          <w:lang w:val="en-GB"/>
        </w:rPr>
      </w:r>
      <w:r w:rsidR="00C430E4" w:rsidRPr="007E44F7">
        <w:rPr>
          <w:rFonts w:eastAsia="AdvPS4C9543" w:cstheme="minorHAnsi"/>
          <w:lang w:val="en-GB"/>
        </w:rPr>
        <w:fldChar w:fldCharType="end"/>
      </w:r>
      <w:r w:rsidR="005C3CCF" w:rsidRPr="007E44F7">
        <w:rPr>
          <w:rFonts w:eastAsia="AdvPS4C9543" w:cstheme="minorHAnsi"/>
          <w:lang w:val="en-GB"/>
        </w:rPr>
      </w:r>
      <w:r w:rsidR="005C3CCF" w:rsidRPr="007E44F7">
        <w:rPr>
          <w:rFonts w:eastAsia="AdvPS4C9543" w:cstheme="minorHAnsi"/>
          <w:lang w:val="en-GB"/>
        </w:rPr>
        <w:fldChar w:fldCharType="separate"/>
      </w:r>
      <w:r w:rsidR="00C430E4" w:rsidRPr="007E44F7">
        <w:rPr>
          <w:rFonts w:eastAsia="AdvPS4C9543" w:cstheme="minorHAnsi"/>
          <w:noProof/>
          <w:vertAlign w:val="superscript"/>
          <w:lang w:val="en-GB"/>
        </w:rPr>
        <w:t>34</w:t>
      </w:r>
      <w:r w:rsidR="005C3CCF" w:rsidRPr="007E44F7">
        <w:rPr>
          <w:rFonts w:eastAsia="AdvPS4C9543" w:cstheme="minorHAnsi"/>
          <w:lang w:val="en-GB"/>
        </w:rPr>
        <w:fldChar w:fldCharType="end"/>
      </w:r>
    </w:p>
    <w:p w14:paraId="2B887156" w14:textId="77777777" w:rsidR="001F0CCA" w:rsidRPr="007E44F7" w:rsidRDefault="001F0CCA" w:rsidP="00AC3513">
      <w:pPr>
        <w:spacing w:line="360" w:lineRule="auto"/>
        <w:jc w:val="both"/>
        <w:rPr>
          <w:rFonts w:cstheme="minorHAnsi"/>
          <w:lang w:val="en-GB"/>
        </w:rPr>
      </w:pPr>
    </w:p>
    <w:p w14:paraId="2A2CCD61" w14:textId="3F8EB7E3" w:rsidR="005832E8" w:rsidRPr="007E44F7" w:rsidRDefault="00F5061E" w:rsidP="00AC3513">
      <w:pPr>
        <w:spacing w:line="360" w:lineRule="auto"/>
        <w:jc w:val="both"/>
        <w:rPr>
          <w:rFonts w:cstheme="minorHAnsi"/>
          <w:lang w:val="en-GB"/>
        </w:rPr>
      </w:pPr>
      <w:r w:rsidRPr="007E44F7">
        <w:rPr>
          <w:rFonts w:cstheme="minorHAnsi"/>
          <w:lang w:val="en-GB"/>
        </w:rPr>
        <w:t>Apart from AF, anticoagulation therapy in secondary stroke prevention may be considered with caution in other situations. In patients with a mechanical valve, irrespective of AF, dabigatran was associated with increased thromboembolic risk and bleeding complications compared with warfarin.</w:t>
      </w:r>
      <w:r w:rsidR="00E27CC7" w:rsidRPr="007E44F7">
        <w:rPr>
          <w:rFonts w:cstheme="minorHAnsi"/>
          <w:lang w:val="en-GB"/>
        </w:rPr>
        <w:fldChar w:fldCharType="begin">
          <w:fldData xml:space="preserve">PEVuZE5vdGU+PENpdGU+PEF1dGhvcj5FaWtlbGJvb208L0F1dGhvcj48WWVhcj4yMDEzPC9ZZWFy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</w:fldData>
        </w:fldChar>
      </w:r>
      <w:r w:rsidR="00C430E4" w:rsidRPr="007E44F7">
        <w:rPr>
          <w:rFonts w:cstheme="minorHAnsi"/>
          <w:lang w:val="en-GB"/>
        </w:rPr>
        <w:instrText xml:space="preserve"> ADDIN EN.CITE </w:instrText>
      </w:r>
      <w:r w:rsidR="00C430E4" w:rsidRPr="007E44F7">
        <w:rPr>
          <w:rFonts w:cstheme="minorHAnsi"/>
          <w:lang w:val="en-GB"/>
        </w:rPr>
        <w:fldChar w:fldCharType="begin">
          <w:fldData xml:space="preserve">PEVuZE5vdGU+PENpdGU+PEF1dGhvcj5FaWtlbGJvb208L0F1dGhvcj48WWVhcj4yMDEzPC9ZZWFy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</w:fldData>
        </w:fldChar>
      </w:r>
      <w:r w:rsidR="00C430E4" w:rsidRPr="007E44F7">
        <w:rPr>
          <w:rFonts w:cstheme="minorHAnsi"/>
          <w:lang w:val="en-GB"/>
        </w:rPr>
        <w:instrText xml:space="preserve"> ADDIN EN.CITE.DATA </w:instrText>
      </w:r>
      <w:r w:rsidR="00C430E4" w:rsidRPr="007E44F7">
        <w:rPr>
          <w:rFonts w:cstheme="minorHAnsi"/>
          <w:lang w:val="en-GB"/>
        </w:rPr>
      </w:r>
      <w:r w:rsidR="00C430E4" w:rsidRPr="007E44F7">
        <w:rPr>
          <w:rFonts w:cstheme="minorHAnsi"/>
          <w:lang w:val="en-GB"/>
        </w:rPr>
        <w:fldChar w:fldCharType="end"/>
      </w:r>
      <w:r w:rsidR="00E27CC7" w:rsidRPr="007E44F7">
        <w:rPr>
          <w:rFonts w:cstheme="minorHAnsi"/>
          <w:lang w:val="en-GB"/>
        </w:rPr>
      </w:r>
      <w:r w:rsidR="00E27CC7" w:rsidRPr="007E44F7">
        <w:rPr>
          <w:rFonts w:cstheme="minorHAnsi"/>
          <w:lang w:val="en-GB"/>
        </w:rPr>
        <w:fldChar w:fldCharType="separate"/>
      </w:r>
      <w:r w:rsidR="00C430E4" w:rsidRPr="007E44F7">
        <w:rPr>
          <w:rFonts w:cstheme="minorHAnsi"/>
          <w:noProof/>
          <w:vertAlign w:val="superscript"/>
          <w:lang w:val="en-GB"/>
        </w:rPr>
        <w:t>35</w:t>
      </w:r>
      <w:r w:rsidR="00E27CC7" w:rsidRPr="007E44F7">
        <w:rPr>
          <w:rFonts w:cstheme="minorHAnsi"/>
          <w:lang w:val="en-GB"/>
        </w:rPr>
        <w:fldChar w:fldCharType="end"/>
      </w:r>
      <w:r w:rsidR="007677FB" w:rsidRPr="007E44F7">
        <w:rPr>
          <w:rFonts w:cstheme="minorHAnsi"/>
          <w:lang w:val="en-GB"/>
        </w:rPr>
        <w:t xml:space="preserve"> </w:t>
      </w:r>
      <w:r w:rsidRPr="007E44F7">
        <w:rPr>
          <w:rFonts w:cstheme="minorHAnsi"/>
          <w:lang w:val="en-GB"/>
        </w:rPr>
        <w:t>Thus, NOACs are contraindicated in patients with mechanical valves. Recent data suggest that in patients with AF and a bioprosthetic mitral valve placed more than 3 months previously, rivaroxaban was non-inferior to VKA.</w:t>
      </w:r>
      <w:r w:rsidR="00F70FED" w:rsidRPr="007E44F7">
        <w:rPr>
          <w:rFonts w:cstheme="minorHAnsi"/>
          <w:lang w:val="en-GB"/>
        </w:rPr>
        <w:fldChar w:fldCharType="begin">
          <w:fldData xml:space="preserve">PEVuZE5vdGU+PENpdGU+PEF1dGhvcj5HdWltYXLDo2VzPC9BdXRob3I+PFllYXI+MjAyMDwvWWVh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</w:fldData>
        </w:fldChar>
      </w:r>
      <w:r w:rsidR="00C430E4" w:rsidRPr="007E44F7">
        <w:rPr>
          <w:rFonts w:cstheme="minorHAnsi"/>
          <w:lang w:val="en-GB"/>
        </w:rPr>
        <w:instrText xml:space="preserve"> ADDIN EN.CITE </w:instrText>
      </w:r>
      <w:r w:rsidR="00C430E4" w:rsidRPr="007E44F7">
        <w:rPr>
          <w:rFonts w:cstheme="minorHAnsi"/>
          <w:lang w:val="en-GB"/>
        </w:rPr>
        <w:fldChar w:fldCharType="begin">
          <w:fldData xml:space="preserve">PEVuZE5vdGU+PENpdGU+PEF1dGhvcj5HdWltYXLDo2VzPC9BdXRob3I+PFllYXI+MjAyMDwvWWVh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</w:fldData>
        </w:fldChar>
      </w:r>
      <w:r w:rsidR="00C430E4" w:rsidRPr="007E44F7">
        <w:rPr>
          <w:rFonts w:cstheme="minorHAnsi"/>
          <w:lang w:val="en-GB"/>
        </w:rPr>
        <w:instrText xml:space="preserve"> ADDIN EN.CITE.DATA </w:instrText>
      </w:r>
      <w:r w:rsidR="00C430E4" w:rsidRPr="007E44F7">
        <w:rPr>
          <w:rFonts w:cstheme="minorHAnsi"/>
          <w:lang w:val="en-GB"/>
        </w:rPr>
      </w:r>
      <w:r w:rsidR="00C430E4" w:rsidRPr="007E44F7">
        <w:rPr>
          <w:rFonts w:cstheme="minorHAnsi"/>
          <w:lang w:val="en-GB"/>
        </w:rPr>
        <w:fldChar w:fldCharType="end"/>
      </w:r>
      <w:r w:rsidR="00F70FED" w:rsidRPr="007E44F7">
        <w:rPr>
          <w:rFonts w:cstheme="minorHAnsi"/>
          <w:lang w:val="en-GB"/>
        </w:rPr>
      </w:r>
      <w:r w:rsidR="00F70FED" w:rsidRPr="007E44F7">
        <w:rPr>
          <w:rFonts w:cstheme="minorHAnsi"/>
          <w:lang w:val="en-GB"/>
        </w:rPr>
        <w:fldChar w:fldCharType="separate"/>
      </w:r>
      <w:r w:rsidR="00C430E4" w:rsidRPr="007E44F7">
        <w:rPr>
          <w:rFonts w:cstheme="minorHAnsi"/>
          <w:noProof/>
          <w:vertAlign w:val="superscript"/>
          <w:lang w:val="en-GB"/>
        </w:rPr>
        <w:t>36</w:t>
      </w:r>
      <w:r w:rsidR="00F70FED" w:rsidRPr="007E44F7">
        <w:rPr>
          <w:rFonts w:cstheme="minorHAnsi"/>
          <w:lang w:val="en-GB"/>
        </w:rPr>
        <w:fldChar w:fldCharType="end"/>
      </w:r>
      <w:r w:rsidR="00DB69BF" w:rsidRPr="007E44F7">
        <w:rPr>
          <w:rFonts w:cstheme="minorHAnsi"/>
          <w:lang w:val="en-GB"/>
        </w:rPr>
        <w:t xml:space="preserve"> </w:t>
      </w:r>
      <w:r w:rsidRPr="007E44F7">
        <w:rPr>
          <w:rFonts w:cstheme="minorHAnsi"/>
          <w:lang w:val="en-GB"/>
        </w:rPr>
        <w:t>These data point towards the use of NOACs also in patients with bioprosthetic valves.</w:t>
      </w:r>
    </w:p>
    <w:p w14:paraId="72C27019" w14:textId="77777777" w:rsidR="00D73069" w:rsidRPr="007E44F7" w:rsidRDefault="00D73069" w:rsidP="00AC3513">
      <w:pPr>
        <w:spacing w:line="360" w:lineRule="auto"/>
        <w:jc w:val="both"/>
        <w:rPr>
          <w:rFonts w:cstheme="minorHAnsi"/>
          <w:lang w:val="en-GB"/>
        </w:rPr>
      </w:pPr>
    </w:p>
    <w:p w14:paraId="59A5BC10" w14:textId="0B504617" w:rsidR="00A43C6D" w:rsidRPr="007E44F7" w:rsidRDefault="00F5061E" w:rsidP="00AC3513">
      <w:pPr>
        <w:autoSpaceDE w:val="0"/>
        <w:autoSpaceDN w:val="0"/>
        <w:adjustRightInd w:val="0"/>
        <w:spacing w:line="360" w:lineRule="auto"/>
        <w:jc w:val="both"/>
        <w:rPr>
          <w:rFonts w:cstheme="minorHAnsi"/>
          <w:lang w:val="en-GB"/>
        </w:rPr>
      </w:pPr>
      <w:r w:rsidRPr="007E44F7">
        <w:rPr>
          <w:rFonts w:cstheme="minorHAnsi"/>
        </w:rPr>
        <w:t>Finally, it is common for patients with AF to have concomitant atherosclerotic disease related to multiple cardiovascular risk factors.</w:t>
      </w:r>
      <w:r w:rsidR="00847416" w:rsidRPr="007E44F7">
        <w:rPr>
          <w:rFonts w:cstheme="minorHAnsi"/>
        </w:rPr>
        <w:fldChar w:fldCharType="begin">
          <w:fldData xml:space="preserve">PEVuZE5vdGU+PENpdGU+PEF1dGhvcj5DaGVuPC9BdXRob3I+PFllYXI+MjAxNjwvWWVhcj48UmVj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</w:fldData>
        </w:fldChar>
      </w:r>
      <w:r w:rsidR="00C430E4" w:rsidRPr="007E44F7">
        <w:rPr>
          <w:rFonts w:cstheme="minorHAnsi"/>
        </w:rPr>
        <w:instrText xml:space="preserve"> ADDIN EN.CITE </w:instrText>
      </w:r>
      <w:r w:rsidR="00C430E4" w:rsidRPr="007E44F7">
        <w:rPr>
          <w:rFonts w:cstheme="minorHAnsi"/>
        </w:rPr>
        <w:fldChar w:fldCharType="begin">
          <w:fldData xml:space="preserve">PEVuZE5vdGU+PENpdGU+PEF1dGhvcj5DaGVuPC9BdXRob3I+PFllYXI+MjAxNjwvWWVhcj48UmVj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</w:fldData>
        </w:fldChar>
      </w:r>
      <w:r w:rsidR="00C430E4" w:rsidRPr="007E44F7">
        <w:rPr>
          <w:rFonts w:cstheme="minorHAnsi"/>
        </w:rPr>
        <w:instrText xml:space="preserve"> ADDIN EN.CITE.DATA </w:instrText>
      </w:r>
      <w:r w:rsidR="00C430E4" w:rsidRPr="007E44F7">
        <w:rPr>
          <w:rFonts w:cstheme="minorHAnsi"/>
        </w:rPr>
      </w:r>
      <w:r w:rsidR="00C430E4" w:rsidRPr="007E44F7">
        <w:rPr>
          <w:rFonts w:cstheme="minorHAnsi"/>
        </w:rPr>
        <w:fldChar w:fldCharType="end"/>
      </w:r>
      <w:r w:rsidR="00847416" w:rsidRPr="007E44F7">
        <w:rPr>
          <w:rFonts w:cstheme="minorHAnsi"/>
        </w:rPr>
      </w:r>
      <w:r w:rsidR="00847416" w:rsidRPr="007E44F7">
        <w:rPr>
          <w:rFonts w:cstheme="minorHAnsi"/>
        </w:rPr>
        <w:fldChar w:fldCharType="separate"/>
      </w:r>
      <w:r w:rsidR="00C430E4" w:rsidRPr="007E44F7">
        <w:rPr>
          <w:rFonts w:cstheme="minorHAnsi"/>
          <w:noProof/>
          <w:vertAlign w:val="superscript"/>
        </w:rPr>
        <w:t>37</w:t>
      </w:r>
      <w:r w:rsidR="00847416" w:rsidRPr="007E44F7">
        <w:rPr>
          <w:rFonts w:cstheme="minorHAnsi"/>
        </w:rPr>
        <w:fldChar w:fldCharType="end"/>
      </w:r>
      <w:r w:rsidR="006E5BAE" w:rsidRPr="007E44F7">
        <w:rPr>
          <w:rFonts w:cstheme="minorHAnsi"/>
          <w:bCs/>
        </w:rPr>
        <w:t xml:space="preserve"> </w:t>
      </w:r>
      <w:r w:rsidRPr="007E44F7">
        <w:rPr>
          <w:rFonts w:cstheme="minorHAnsi"/>
          <w:bCs/>
        </w:rPr>
        <w:t xml:space="preserve">The presence of high-grade carotid stenosis in patients with </w:t>
      </w:r>
      <w:r w:rsidRPr="007E44F7">
        <w:rPr>
          <w:rFonts w:cstheme="minorHAnsi"/>
          <w:bCs/>
        </w:rPr>
        <w:lastRenderedPageBreak/>
        <w:t xml:space="preserve">stroke has therapeutic implications for other aspects of secondary prevention such as high-intensity lipid-lowering treatment or carotid </w:t>
      </w:r>
      <w:proofErr w:type="spellStart"/>
      <w:r w:rsidRPr="007E44F7">
        <w:rPr>
          <w:rFonts w:cstheme="minorHAnsi"/>
          <w:bCs/>
        </w:rPr>
        <w:t>revascularisation</w:t>
      </w:r>
      <w:proofErr w:type="spellEnd"/>
      <w:r w:rsidRPr="007E44F7">
        <w:rPr>
          <w:rFonts w:cstheme="minorHAnsi"/>
          <w:bCs/>
        </w:rPr>
        <w:t xml:space="preserve"> interventions.</w:t>
      </w:r>
      <w:r w:rsidR="007C288C" w:rsidRPr="007E44F7">
        <w:rPr>
          <w:rFonts w:cstheme="minorHAnsi"/>
          <w:bCs/>
        </w:rPr>
        <w:fldChar w:fldCharType="begin">
          <w:fldData xml:space="preserve">PEVuZE5vdGU+PENpdGU+PEF1dGhvcj5Cb25hdGk8L0F1dGhvcj48WWVhcj4yMDIxPC9ZZWFyPjxS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=
</w:fldData>
        </w:fldChar>
      </w:r>
      <w:r w:rsidR="00C430E4" w:rsidRPr="007E44F7">
        <w:rPr>
          <w:rFonts w:cstheme="minorHAnsi"/>
          <w:bCs/>
        </w:rPr>
        <w:instrText xml:space="preserve"> ADDIN EN.CITE </w:instrText>
      </w:r>
      <w:r w:rsidR="00C430E4" w:rsidRPr="007E44F7">
        <w:rPr>
          <w:rFonts w:cstheme="minorHAnsi"/>
          <w:bCs/>
        </w:rPr>
        <w:fldChar w:fldCharType="begin">
          <w:fldData xml:space="preserve">PEVuZE5vdGU+PENpdGU+PEF1dGhvcj5Cb25hdGk8L0F1dGhvcj48WWVhcj4yMDIxPC9ZZWFyPjxS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=
</w:fldData>
        </w:fldChar>
      </w:r>
      <w:r w:rsidR="00C430E4" w:rsidRPr="007E44F7">
        <w:rPr>
          <w:rFonts w:cstheme="minorHAnsi"/>
          <w:bCs/>
        </w:rPr>
        <w:instrText xml:space="preserve"> ADDIN EN.CITE.DATA </w:instrText>
      </w:r>
      <w:r w:rsidR="00C430E4" w:rsidRPr="007E44F7">
        <w:rPr>
          <w:rFonts w:cstheme="minorHAnsi"/>
          <w:bCs/>
        </w:rPr>
      </w:r>
      <w:r w:rsidR="00C430E4" w:rsidRPr="007E44F7">
        <w:rPr>
          <w:rFonts w:cstheme="minorHAnsi"/>
          <w:bCs/>
        </w:rPr>
        <w:fldChar w:fldCharType="end"/>
      </w:r>
      <w:r w:rsidR="007C288C" w:rsidRPr="007E44F7">
        <w:rPr>
          <w:rFonts w:cstheme="minorHAnsi"/>
          <w:bCs/>
        </w:rPr>
      </w:r>
      <w:r w:rsidR="007C288C" w:rsidRPr="007E44F7">
        <w:rPr>
          <w:rFonts w:cstheme="minorHAnsi"/>
          <w:bCs/>
        </w:rPr>
        <w:fldChar w:fldCharType="separate"/>
      </w:r>
      <w:r w:rsidR="00C430E4" w:rsidRPr="007E44F7">
        <w:rPr>
          <w:rFonts w:cstheme="minorHAnsi"/>
          <w:bCs/>
          <w:noProof/>
          <w:vertAlign w:val="superscript"/>
        </w:rPr>
        <w:t>38, 39</w:t>
      </w:r>
      <w:r w:rsidR="007C288C" w:rsidRPr="007E44F7">
        <w:rPr>
          <w:rFonts w:cstheme="minorHAnsi"/>
          <w:bCs/>
        </w:rPr>
        <w:fldChar w:fldCharType="end"/>
      </w:r>
      <w:r w:rsidR="007C288C" w:rsidRPr="007E44F7">
        <w:rPr>
          <w:rFonts w:cstheme="minorHAnsi"/>
          <w:lang w:val="en-GB"/>
        </w:rPr>
        <w:t xml:space="preserve"> </w:t>
      </w:r>
    </w:p>
    <w:p w14:paraId="5AA91F96" w14:textId="77777777" w:rsidR="0095235E" w:rsidRPr="007E44F7" w:rsidRDefault="0095235E" w:rsidP="00AC3513">
      <w:pPr>
        <w:spacing w:line="360" w:lineRule="auto"/>
        <w:jc w:val="both"/>
        <w:rPr>
          <w:rFonts w:cstheme="minorHAnsi"/>
          <w:color w:val="000000"/>
          <w:lang w:val="en-GB"/>
        </w:rPr>
      </w:pPr>
    </w:p>
    <w:p w14:paraId="539569A5" w14:textId="0ABA8E8E" w:rsidR="0095235E" w:rsidRPr="007E44F7" w:rsidRDefault="006F528F" w:rsidP="00AC3513">
      <w:pPr>
        <w:spacing w:line="360" w:lineRule="auto"/>
        <w:jc w:val="both"/>
        <w:rPr>
          <w:rFonts w:cstheme="minorHAnsi"/>
          <w:color w:val="000000"/>
          <w:lang w:val="en-GB"/>
        </w:rPr>
      </w:pPr>
      <w:r w:rsidRPr="007E44F7">
        <w:rPr>
          <w:rFonts w:cstheme="minorHAnsi"/>
          <w:color w:val="000000"/>
          <w:lang w:val="en-GB"/>
        </w:rPr>
        <w:t>Overall</w:t>
      </w:r>
      <w:r w:rsidR="0095235E" w:rsidRPr="007E44F7">
        <w:rPr>
          <w:rFonts w:cstheme="minorHAnsi"/>
          <w:color w:val="000000"/>
          <w:lang w:val="en-GB"/>
        </w:rPr>
        <w:t xml:space="preserve">, the selection of different antiplatelet and anticoagulant therapies for preventing secondary stroke relies on the stroke aetiology, bleeding risk profile, compliance, tolerance to the treatment and </w:t>
      </w:r>
      <w:r w:rsidR="003D7116" w:rsidRPr="007E44F7">
        <w:rPr>
          <w:rFonts w:cstheme="minorHAnsi"/>
          <w:color w:val="000000"/>
          <w:lang w:val="en-GB"/>
        </w:rPr>
        <w:t>potentially</w:t>
      </w:r>
      <w:r w:rsidR="00017C8A" w:rsidRPr="007E44F7">
        <w:rPr>
          <w:rFonts w:cstheme="minorHAnsi"/>
          <w:color w:val="000000"/>
          <w:lang w:val="en-GB"/>
        </w:rPr>
        <w:t xml:space="preserve">, </w:t>
      </w:r>
      <w:r w:rsidR="003D7116" w:rsidRPr="007E44F7">
        <w:rPr>
          <w:rFonts w:cstheme="minorHAnsi"/>
          <w:color w:val="000000"/>
          <w:lang w:val="en-GB"/>
        </w:rPr>
        <w:t>drug resistance</w:t>
      </w:r>
      <w:r w:rsidR="00017C8A" w:rsidRPr="007E44F7">
        <w:rPr>
          <w:rFonts w:cstheme="minorHAnsi"/>
          <w:color w:val="000000"/>
          <w:lang w:val="en-GB"/>
        </w:rPr>
        <w:t xml:space="preserve"> </w:t>
      </w:r>
      <w:r w:rsidR="003D7116" w:rsidRPr="007E44F7">
        <w:rPr>
          <w:rFonts w:cstheme="minorHAnsi"/>
          <w:color w:val="000000"/>
          <w:lang w:val="en-GB"/>
        </w:rPr>
        <w:t>(defined as treatment failure or by laboratory tests).</w:t>
      </w:r>
      <w:r w:rsidR="001512C9" w:rsidRPr="007E44F7">
        <w:rPr>
          <w:rFonts w:cstheme="minorHAnsi"/>
          <w:color w:val="000000"/>
          <w:lang w:val="en-GB"/>
        </w:rPr>
        <w:t xml:space="preserve"> </w:t>
      </w:r>
      <w:r w:rsidR="003D7116" w:rsidRPr="007E44F7">
        <w:rPr>
          <w:rFonts w:cstheme="minorHAnsi"/>
          <w:color w:val="000000"/>
          <w:lang w:val="en-GB"/>
        </w:rPr>
        <w:t>B</w:t>
      </w:r>
      <w:r w:rsidR="001512C9" w:rsidRPr="007E44F7">
        <w:rPr>
          <w:rFonts w:cstheme="minorHAnsi"/>
          <w:color w:val="000000"/>
          <w:lang w:val="en-GB"/>
        </w:rPr>
        <w:t xml:space="preserve">efore commencing an antiplatelet/anticoagulant treatment doctors should carefully consider the relative benefits and bleeding risks for each patient. </w:t>
      </w:r>
      <w:r w:rsidR="00686D22" w:rsidRPr="007E44F7">
        <w:rPr>
          <w:rFonts w:cstheme="minorHAnsi"/>
          <w:color w:val="000000"/>
          <w:lang w:val="en-GB"/>
        </w:rPr>
        <w:t>Further</w:t>
      </w:r>
      <w:r w:rsidR="003D7116" w:rsidRPr="007E44F7">
        <w:rPr>
          <w:rFonts w:cstheme="minorHAnsi"/>
          <w:color w:val="000000"/>
          <w:lang w:val="en-GB"/>
        </w:rPr>
        <w:t xml:space="preserve"> research is needed to clarify optimal duration of</w:t>
      </w:r>
      <w:r w:rsidR="00017C8A" w:rsidRPr="007E44F7">
        <w:rPr>
          <w:rFonts w:cstheme="minorHAnsi"/>
          <w:color w:val="000000"/>
          <w:lang w:val="en-GB"/>
        </w:rPr>
        <w:t xml:space="preserve"> </w:t>
      </w:r>
      <w:r w:rsidR="001512C9" w:rsidRPr="007E44F7">
        <w:rPr>
          <w:rFonts w:cstheme="minorHAnsi"/>
          <w:color w:val="000000"/>
          <w:lang w:val="en-GB"/>
        </w:rPr>
        <w:t>dual-antiplatelet therapy</w:t>
      </w:r>
      <w:r w:rsidR="0017798F" w:rsidRPr="007E44F7">
        <w:rPr>
          <w:rFonts w:cstheme="minorHAnsi"/>
          <w:color w:val="000000"/>
          <w:lang w:val="en-GB"/>
        </w:rPr>
        <w:t xml:space="preserve"> in patients with symptomatic intracranial atherosclerosis</w:t>
      </w:r>
      <w:r w:rsidR="001512C9" w:rsidRPr="007E44F7">
        <w:rPr>
          <w:rFonts w:cstheme="minorHAnsi"/>
          <w:color w:val="000000"/>
          <w:lang w:val="en-GB"/>
        </w:rPr>
        <w:t xml:space="preserve"> since </w:t>
      </w:r>
      <w:r w:rsidR="0017798F" w:rsidRPr="007E44F7">
        <w:rPr>
          <w:rFonts w:cstheme="minorHAnsi"/>
          <w:color w:val="000000"/>
          <w:lang w:val="en-GB"/>
        </w:rPr>
        <w:t>the benefits are primarily seen short</w:t>
      </w:r>
      <w:r w:rsidR="003D7116" w:rsidRPr="007E44F7">
        <w:rPr>
          <w:rFonts w:cstheme="minorHAnsi"/>
          <w:color w:val="000000"/>
          <w:lang w:val="en-GB"/>
        </w:rPr>
        <w:t>-</w:t>
      </w:r>
      <w:r w:rsidR="0017798F" w:rsidRPr="007E44F7">
        <w:rPr>
          <w:rFonts w:cstheme="minorHAnsi"/>
          <w:color w:val="000000"/>
          <w:lang w:val="en-GB"/>
        </w:rPr>
        <w:t xml:space="preserve">term while the bleeding risk is high throughout the prolonged therapy. </w:t>
      </w:r>
      <w:r w:rsidR="006D0F9F" w:rsidRPr="007E44F7">
        <w:rPr>
          <w:rFonts w:cstheme="minorHAnsi"/>
          <w:color w:val="000000"/>
          <w:lang w:val="en-GB"/>
        </w:rPr>
        <w:t xml:space="preserve">Currently, there is </w:t>
      </w:r>
      <w:r w:rsidRPr="007E44F7">
        <w:rPr>
          <w:rFonts w:cstheme="minorHAnsi"/>
          <w:color w:val="000000"/>
          <w:lang w:val="en-GB"/>
        </w:rPr>
        <w:t>inadequate</w:t>
      </w:r>
      <w:r w:rsidR="006D0F9F" w:rsidRPr="007E44F7">
        <w:rPr>
          <w:rFonts w:cstheme="minorHAnsi"/>
          <w:color w:val="000000"/>
          <w:lang w:val="en-GB"/>
        </w:rPr>
        <w:t xml:space="preserve"> evidence to </w:t>
      </w:r>
      <w:r w:rsidRPr="007E44F7">
        <w:rPr>
          <w:rFonts w:cstheme="minorHAnsi"/>
          <w:color w:val="000000"/>
          <w:lang w:val="en-GB"/>
        </w:rPr>
        <w:t>advocate</w:t>
      </w:r>
      <w:r w:rsidR="006D0F9F" w:rsidRPr="007E44F7">
        <w:rPr>
          <w:rFonts w:cstheme="minorHAnsi"/>
          <w:color w:val="000000"/>
          <w:lang w:val="en-GB"/>
        </w:rPr>
        <w:t xml:space="preserve"> genetic testing as a standard of care</w:t>
      </w:r>
      <w:r w:rsidRPr="007E44F7">
        <w:rPr>
          <w:rFonts w:cstheme="minorHAnsi"/>
          <w:color w:val="000000"/>
          <w:lang w:val="en-GB"/>
        </w:rPr>
        <w:t xml:space="preserve"> and RCTs</w:t>
      </w:r>
      <w:r w:rsidR="006D0F9F" w:rsidRPr="007E44F7">
        <w:rPr>
          <w:rFonts w:cstheme="minorHAnsi"/>
          <w:color w:val="000000"/>
          <w:lang w:val="en-GB"/>
        </w:rPr>
        <w:t xml:space="preserve"> are required to </w:t>
      </w:r>
      <w:r w:rsidRPr="007E44F7">
        <w:rPr>
          <w:rFonts w:cstheme="minorHAnsi"/>
          <w:color w:val="000000"/>
          <w:lang w:val="en-GB"/>
        </w:rPr>
        <w:t xml:space="preserve">assess </w:t>
      </w:r>
      <w:r w:rsidR="006D0F9F" w:rsidRPr="007E44F7">
        <w:rPr>
          <w:rFonts w:cstheme="minorHAnsi"/>
          <w:color w:val="000000"/>
          <w:lang w:val="en-GB"/>
        </w:rPr>
        <w:t>CYP2C19 gene testing-based antiplatelet therapy for stroke prevention.</w:t>
      </w:r>
    </w:p>
    <w:bookmarkEnd w:id="0"/>
    <w:p w14:paraId="021D1296" w14:textId="275AC181" w:rsidR="00AA7A7A" w:rsidRPr="007E44F7" w:rsidRDefault="00AA7A7A" w:rsidP="00AC3513">
      <w:pPr>
        <w:spacing w:line="360" w:lineRule="auto"/>
        <w:jc w:val="both"/>
        <w:rPr>
          <w:rFonts w:cstheme="minorHAnsi"/>
          <w:lang w:val="en-GB"/>
        </w:rPr>
      </w:pPr>
    </w:p>
    <w:p w14:paraId="65CF377D" w14:textId="17C39B9D" w:rsidR="002E6B42" w:rsidRPr="007E44F7" w:rsidRDefault="00911EDC" w:rsidP="00AC3513">
      <w:pPr>
        <w:spacing w:line="360" w:lineRule="auto"/>
        <w:jc w:val="both"/>
        <w:rPr>
          <w:rFonts w:eastAsia="Times New Roman" w:cstheme="minorHAnsi"/>
          <w:b/>
          <w:bCs/>
          <w:color w:val="000000"/>
          <w:lang w:val="en-GB" w:eastAsia="el-GR"/>
        </w:rPr>
      </w:pPr>
      <w:r w:rsidRPr="007E44F7">
        <w:rPr>
          <w:rFonts w:eastAsia="Times New Roman" w:cstheme="minorHAnsi"/>
          <w:b/>
          <w:bCs/>
          <w:color w:val="000000"/>
          <w:lang w:val="en-GB" w:eastAsia="el-GR"/>
        </w:rPr>
        <w:t>[</w:t>
      </w:r>
      <w:r w:rsidR="00384544" w:rsidRPr="007E44F7">
        <w:rPr>
          <w:rFonts w:eastAsia="Times New Roman" w:cstheme="minorHAnsi"/>
          <w:b/>
          <w:bCs/>
          <w:color w:val="000000"/>
          <w:lang w:val="en-GB" w:eastAsia="el-GR"/>
        </w:rPr>
        <w:t>B</w:t>
      </w:r>
      <w:r w:rsidRPr="007E44F7">
        <w:rPr>
          <w:rFonts w:eastAsia="Times New Roman" w:cstheme="minorHAnsi"/>
          <w:b/>
          <w:bCs/>
          <w:color w:val="000000"/>
          <w:lang w:val="en-GB" w:eastAsia="el-GR"/>
        </w:rPr>
        <w:t>]</w:t>
      </w:r>
      <w:proofErr w:type="spellStart"/>
      <w:r w:rsidR="00384544" w:rsidRPr="007E44F7">
        <w:rPr>
          <w:rFonts w:eastAsia="Times New Roman" w:cstheme="minorHAnsi"/>
          <w:b/>
          <w:bCs/>
          <w:color w:val="000000"/>
          <w:lang w:val="en-GB" w:eastAsia="el-GR"/>
        </w:rPr>
        <w:t>etter</w:t>
      </w:r>
      <w:proofErr w:type="spellEnd"/>
      <w:r w:rsidR="00384544" w:rsidRPr="007E44F7">
        <w:rPr>
          <w:rFonts w:eastAsia="Times New Roman" w:cstheme="minorHAnsi"/>
          <w:b/>
          <w:bCs/>
          <w:color w:val="000000"/>
          <w:lang w:val="en-GB" w:eastAsia="el-GR"/>
        </w:rPr>
        <w:t xml:space="preserve"> functional and psychological status</w:t>
      </w:r>
    </w:p>
    <w:p w14:paraId="17092925" w14:textId="168F8047" w:rsidR="00525D6B" w:rsidRPr="007E44F7" w:rsidRDefault="001B5725" w:rsidP="00AC3513">
      <w:pPr>
        <w:spacing w:line="360" w:lineRule="auto"/>
        <w:jc w:val="both"/>
        <w:rPr>
          <w:rFonts w:cstheme="minorHAnsi"/>
          <w:lang w:val="en-GB"/>
        </w:rPr>
      </w:pPr>
      <w:r w:rsidRPr="007E44F7">
        <w:rPr>
          <w:rFonts w:cstheme="minorHAnsi"/>
          <w:lang w:val="en-GB" w:eastAsia="el-GR"/>
        </w:rPr>
        <w:t>Improvements in the medical management of stroke patients led to a considerable reduction in post-stroke morbidity and mortality. Despite the expanding interventions in secondary stroke prevention, many stroke patients suffer from significant disabilities, resulting in impaired quality of life.</w:t>
      </w:r>
      <w:r w:rsidR="005B6060" w:rsidRPr="007E44F7">
        <w:rPr>
          <w:rFonts w:cstheme="minorHAnsi"/>
          <w:lang w:val="en-GB"/>
        </w:rPr>
        <w:fldChar w:fldCharType="begin">
          <w:fldData xml:space="preserve">PEVuZE5vdGU+PENpdGU+PEF1dGhvcj5NdXJyYXk8L0F1dGhvcj48WWVhcj4yMDEyPC9ZZWFyPjxS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==
</w:fldData>
        </w:fldChar>
      </w:r>
      <w:r w:rsidR="003F5FF7" w:rsidRPr="007E44F7">
        <w:rPr>
          <w:rFonts w:cstheme="minorHAnsi"/>
          <w:lang w:val="en-GB"/>
        </w:rPr>
        <w:instrText xml:space="preserve"> ADDIN EN.CITE </w:instrText>
      </w:r>
      <w:r w:rsidR="003F5FF7" w:rsidRPr="007E44F7">
        <w:rPr>
          <w:rFonts w:cstheme="minorHAnsi"/>
          <w:lang w:val="en-GB"/>
        </w:rPr>
        <w:fldChar w:fldCharType="begin">
          <w:fldData xml:space="preserve">PEVuZE5vdGU+PENpdGU+PEF1dGhvcj5NdXJyYXk8L0F1dGhvcj48WWVhcj4yMDEyPC9ZZWFyPjxS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==
</w:fldData>
        </w:fldChar>
      </w:r>
      <w:r w:rsidR="003F5FF7" w:rsidRPr="007E44F7">
        <w:rPr>
          <w:rFonts w:cstheme="minorHAnsi"/>
          <w:lang w:val="en-GB"/>
        </w:rPr>
        <w:instrText xml:space="preserve"> ADDIN EN.CITE.DATA </w:instrText>
      </w:r>
      <w:r w:rsidR="003F5FF7" w:rsidRPr="007E44F7">
        <w:rPr>
          <w:rFonts w:cstheme="minorHAnsi"/>
          <w:lang w:val="en-GB"/>
        </w:rPr>
      </w:r>
      <w:r w:rsidR="003F5FF7" w:rsidRPr="007E44F7">
        <w:rPr>
          <w:rFonts w:cstheme="minorHAnsi"/>
          <w:lang w:val="en-GB"/>
        </w:rPr>
        <w:fldChar w:fldCharType="end"/>
      </w:r>
      <w:r w:rsidR="005B6060" w:rsidRPr="007E44F7">
        <w:rPr>
          <w:rFonts w:cstheme="minorHAnsi"/>
          <w:lang w:val="en-GB"/>
        </w:rPr>
      </w:r>
      <w:r w:rsidR="005B6060" w:rsidRPr="007E44F7">
        <w:rPr>
          <w:rFonts w:cstheme="minorHAnsi"/>
          <w:lang w:val="en-GB"/>
        </w:rPr>
        <w:fldChar w:fldCharType="separate"/>
      </w:r>
      <w:r w:rsidR="003F5FF7" w:rsidRPr="007E44F7">
        <w:rPr>
          <w:rFonts w:cstheme="minorHAnsi"/>
          <w:noProof/>
          <w:vertAlign w:val="superscript"/>
          <w:lang w:val="en-GB"/>
        </w:rPr>
        <w:t>2</w:t>
      </w:r>
      <w:r w:rsidR="005B6060" w:rsidRPr="007E44F7">
        <w:rPr>
          <w:rFonts w:cstheme="minorHAnsi"/>
          <w:lang w:val="en-GB"/>
        </w:rPr>
        <w:fldChar w:fldCharType="end"/>
      </w:r>
      <w:r w:rsidR="005B6060" w:rsidRPr="007E44F7">
        <w:rPr>
          <w:rFonts w:cstheme="minorHAnsi"/>
          <w:lang w:val="en-GB"/>
        </w:rPr>
        <w:t xml:space="preserve"> </w:t>
      </w:r>
      <w:r w:rsidRPr="007E44F7">
        <w:rPr>
          <w:rFonts w:cstheme="minorHAnsi"/>
          <w:lang w:val="en-GB"/>
        </w:rPr>
        <w:t>Early recognition of patients who benefit more from intense rehabilitation programmes may result in better functional outcomes.</w:t>
      </w:r>
      <w:r w:rsidR="00931598" w:rsidRPr="007E44F7">
        <w:rPr>
          <w:rFonts w:cstheme="minorHAnsi"/>
          <w:lang w:val="en-GB"/>
        </w:rPr>
        <w:fldChar w:fldCharType="begin">
          <w:fldData xml:space="preserve">PEVuZE5vdGU+PENpdGU+PEF1dGhvcj5IYWxsPC9BdXRob3I+PFllYXI+MjAxNjwvWWVhcj48UmVj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</w:fldData>
        </w:fldChar>
      </w:r>
      <w:r w:rsidR="00C430E4" w:rsidRPr="007E44F7">
        <w:rPr>
          <w:rFonts w:cstheme="minorHAnsi"/>
          <w:lang w:val="en-GB"/>
        </w:rPr>
        <w:instrText xml:space="preserve"> ADDIN EN.CITE </w:instrText>
      </w:r>
      <w:r w:rsidR="00C430E4" w:rsidRPr="007E44F7">
        <w:rPr>
          <w:rFonts w:cstheme="minorHAnsi"/>
          <w:lang w:val="en-GB"/>
        </w:rPr>
        <w:fldChar w:fldCharType="begin">
          <w:fldData xml:space="preserve">PEVuZE5vdGU+PENpdGU+PEF1dGhvcj5IYWxsPC9BdXRob3I+PFllYXI+MjAxNjwvWWVhcj48UmVj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</w:fldData>
        </w:fldChar>
      </w:r>
      <w:r w:rsidR="00C430E4" w:rsidRPr="007E44F7">
        <w:rPr>
          <w:rFonts w:cstheme="minorHAnsi"/>
          <w:lang w:val="en-GB"/>
        </w:rPr>
        <w:instrText xml:space="preserve"> ADDIN EN.CITE.DATA </w:instrText>
      </w:r>
      <w:r w:rsidR="00C430E4" w:rsidRPr="007E44F7">
        <w:rPr>
          <w:rFonts w:cstheme="minorHAnsi"/>
          <w:lang w:val="en-GB"/>
        </w:rPr>
      </w:r>
      <w:r w:rsidR="00C430E4" w:rsidRPr="007E44F7">
        <w:rPr>
          <w:rFonts w:cstheme="minorHAnsi"/>
          <w:lang w:val="en-GB"/>
        </w:rPr>
        <w:fldChar w:fldCharType="end"/>
      </w:r>
      <w:r w:rsidR="00931598" w:rsidRPr="007E44F7">
        <w:rPr>
          <w:rFonts w:cstheme="minorHAnsi"/>
          <w:lang w:val="en-GB"/>
        </w:rPr>
      </w:r>
      <w:r w:rsidR="00931598" w:rsidRPr="007E44F7">
        <w:rPr>
          <w:rFonts w:cstheme="minorHAnsi"/>
          <w:lang w:val="en-GB"/>
        </w:rPr>
        <w:fldChar w:fldCharType="separate"/>
      </w:r>
      <w:r w:rsidR="00C430E4" w:rsidRPr="007E44F7">
        <w:rPr>
          <w:rFonts w:cstheme="minorHAnsi"/>
          <w:noProof/>
          <w:vertAlign w:val="superscript"/>
          <w:lang w:val="en-GB"/>
        </w:rPr>
        <w:t>40</w:t>
      </w:r>
      <w:r w:rsidR="00931598" w:rsidRPr="007E44F7">
        <w:rPr>
          <w:rFonts w:cstheme="minorHAnsi"/>
          <w:lang w:val="en-GB"/>
        </w:rPr>
        <w:fldChar w:fldCharType="end"/>
      </w:r>
      <w:r w:rsidR="000253F8" w:rsidRPr="007E44F7">
        <w:rPr>
          <w:rFonts w:cstheme="minorHAnsi"/>
          <w:lang w:val="en-GB"/>
        </w:rPr>
        <w:t xml:space="preserve"> </w:t>
      </w:r>
      <w:r w:rsidRPr="007E44F7">
        <w:rPr>
          <w:rFonts w:cstheme="minorHAnsi"/>
          <w:lang w:val="en-GB"/>
        </w:rPr>
        <w:t>Therefore, to provide holistic post-stroke care and achieve the best functional recovery in stroke patients, an integrated care system must incorporate a network between stroke physicians, GPs and rehabilitation teams.</w:t>
      </w:r>
      <w:r w:rsidR="009D1AFB" w:rsidRPr="007E44F7">
        <w:rPr>
          <w:rFonts w:cstheme="minorHAnsi"/>
          <w:lang w:val="en-GB"/>
        </w:rPr>
        <w:t xml:space="preserve"> </w:t>
      </w:r>
      <w:r w:rsidRPr="007E44F7">
        <w:rPr>
          <w:rFonts w:cstheme="minorHAnsi"/>
          <w:lang w:val="en-GB"/>
        </w:rPr>
        <w:t>Several medical societies provide recommendations to guide post-stroke rehabilitation interventions, including speech and language therapy by early community stroke team and orthoptist input on vision and spasticity management; however, these recommendations may vary according to guidelines and countries.</w:t>
      </w:r>
      <w:r w:rsidR="002F1EA4" w:rsidRPr="007E44F7">
        <w:rPr>
          <w:rFonts w:cstheme="minorHAnsi"/>
          <w:lang w:val="en-GB"/>
        </w:rPr>
        <w:fldChar w:fldCharType="begin">
          <w:fldData xml:space="preserve">PEVuZE5vdGU+PENpdGU+PEF1dGhvcj5RdWlubjwvQXV0aG9yPjxZZWFyPjIwMjE8L1llYXI+PFJl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</w:fldData>
        </w:fldChar>
      </w:r>
      <w:r w:rsidR="00C430E4" w:rsidRPr="007E44F7">
        <w:rPr>
          <w:rFonts w:cstheme="minorHAnsi"/>
          <w:lang w:val="en-GB"/>
        </w:rPr>
        <w:instrText xml:space="preserve"> ADDIN EN.CITE </w:instrText>
      </w:r>
      <w:r w:rsidR="00C430E4" w:rsidRPr="007E44F7">
        <w:rPr>
          <w:rFonts w:cstheme="minorHAnsi"/>
          <w:lang w:val="en-GB"/>
        </w:rPr>
        <w:fldChar w:fldCharType="begin">
          <w:fldData xml:space="preserve">PEVuZE5vdGU+PENpdGU+PEF1dGhvcj5RdWlubjwvQXV0aG9yPjxZZWFyPjIwMjE8L1llYXI+PFJl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</w:fldData>
        </w:fldChar>
      </w:r>
      <w:r w:rsidR="00C430E4" w:rsidRPr="007E44F7">
        <w:rPr>
          <w:rFonts w:cstheme="minorHAnsi"/>
          <w:lang w:val="en-GB"/>
        </w:rPr>
        <w:instrText xml:space="preserve"> ADDIN EN.CITE.DATA </w:instrText>
      </w:r>
      <w:r w:rsidR="00C430E4" w:rsidRPr="007E44F7">
        <w:rPr>
          <w:rFonts w:cstheme="minorHAnsi"/>
          <w:lang w:val="en-GB"/>
        </w:rPr>
      </w:r>
      <w:r w:rsidR="00C430E4" w:rsidRPr="007E44F7">
        <w:rPr>
          <w:rFonts w:cstheme="minorHAnsi"/>
          <w:lang w:val="en-GB"/>
        </w:rPr>
        <w:fldChar w:fldCharType="end"/>
      </w:r>
      <w:r w:rsidR="002F1EA4" w:rsidRPr="007E44F7">
        <w:rPr>
          <w:rFonts w:cstheme="minorHAnsi"/>
          <w:lang w:val="en-GB"/>
        </w:rPr>
      </w:r>
      <w:r w:rsidR="002F1EA4" w:rsidRPr="007E44F7">
        <w:rPr>
          <w:rFonts w:cstheme="minorHAnsi"/>
          <w:lang w:val="en-GB"/>
        </w:rPr>
        <w:fldChar w:fldCharType="separate"/>
      </w:r>
      <w:r w:rsidR="00C430E4" w:rsidRPr="007E44F7">
        <w:rPr>
          <w:rFonts w:cstheme="minorHAnsi"/>
          <w:noProof/>
          <w:vertAlign w:val="superscript"/>
          <w:lang w:val="en-GB"/>
        </w:rPr>
        <w:t>41</w:t>
      </w:r>
      <w:r w:rsidR="002F1EA4" w:rsidRPr="007E44F7">
        <w:rPr>
          <w:rFonts w:cstheme="minorHAnsi"/>
          <w:lang w:val="en-GB"/>
        </w:rPr>
        <w:fldChar w:fldCharType="end"/>
      </w:r>
      <w:r w:rsidR="005F0018" w:rsidRPr="007E44F7">
        <w:rPr>
          <w:rFonts w:cstheme="minorHAnsi"/>
          <w:lang w:val="en-GB"/>
        </w:rPr>
        <w:t xml:space="preserve"> Therefore, they should be tailored to each patient.</w:t>
      </w:r>
    </w:p>
    <w:p w14:paraId="33854907" w14:textId="77777777" w:rsidR="00D04E47" w:rsidRPr="007E44F7" w:rsidRDefault="00D04E47" w:rsidP="00AC3513">
      <w:pPr>
        <w:spacing w:line="360" w:lineRule="auto"/>
        <w:jc w:val="both"/>
        <w:rPr>
          <w:rFonts w:cstheme="minorHAnsi"/>
          <w:lang w:val="en-GB"/>
        </w:rPr>
      </w:pPr>
    </w:p>
    <w:p w14:paraId="7E41EEF6" w14:textId="5BDCCB08" w:rsidR="00F752E5" w:rsidRPr="007E44F7" w:rsidRDefault="00EA1DBC" w:rsidP="00AC3513">
      <w:pPr>
        <w:spacing w:line="360" w:lineRule="auto"/>
        <w:jc w:val="both"/>
        <w:rPr>
          <w:rFonts w:cstheme="minorHAnsi"/>
          <w:lang w:val="en-GB"/>
        </w:rPr>
      </w:pPr>
      <w:r w:rsidRPr="007E44F7">
        <w:rPr>
          <w:rFonts w:cstheme="minorHAnsi"/>
          <w:lang w:val="en-GB"/>
        </w:rPr>
        <w:t>Due to moderate to severe disability, stroke survivors need assistance, and family caregivers are the key to taking care of stroke patients. Primary care plays a vital role in the long-term care of stroke survivors, with effective follow-up and information supply and facilitating transfer back to specialist services if required. Training caregivers in basic skills of moving and handling, facilitation of activities of daily living, and simple nursing tasks reduces the burden of care and improves the quality of life of patients and caregivers.</w:t>
      </w:r>
      <w:r w:rsidR="00E2593E" w:rsidRPr="007E44F7">
        <w:rPr>
          <w:rFonts w:cstheme="minorHAnsi"/>
          <w:lang w:val="en-GB"/>
        </w:rPr>
        <w:fldChar w:fldCharType="begin"/>
      </w:r>
      <w:r w:rsidR="00C430E4" w:rsidRPr="007E44F7">
        <w:rPr>
          <w:rFonts w:cstheme="minorHAnsi"/>
          <w:lang w:val="en-GB"/>
        </w:rPr>
        <w:instrText xml:space="preserve"> ADDIN EN.CITE &lt;EndNote&gt;&lt;Cite&gt;&lt;Author&gt;Kalra&lt;/Author&gt;&lt;Year&gt;2004&lt;/Year&gt;&lt;RecNum&gt;17&lt;/RecNum&gt;&lt;DisplayText&gt;&lt;style face="superscript"&gt;42&lt;/style&gt;&lt;/DisplayText&gt;&lt;record&gt;&lt;rec-number&gt;17&lt;/rec-number&gt;&lt;foreign-keys&gt;&lt;key app="EN" db-id="td5eesaft5dr5zev5vnxxxw0wspwa0rf9ef9" timestamp="1649251772"&gt;17&lt;/key&gt;&lt;/foreign-keys&gt;&lt;ref-type name="Journal Article"&gt;17&lt;/ref-type&gt;&lt;contributors&gt;&lt;authors&gt;&lt;author&gt;Kalra, L.&lt;/author&gt;&lt;author&gt;Evans, A.&lt;/author&gt;&lt;author&gt;Perez, I.&lt;/author&gt;&lt;author&gt;Melbourn, A.&lt;/author&gt;&lt;author&gt;Patel, A.&lt;/author&gt;&lt;author&gt;Knapp, M.&lt;/author&gt;&lt;author&gt;Donaldson, N.&lt;/author&gt;&lt;/authors&gt;&lt;/contributors&gt;&lt;auth-address&gt;Department of Medicine, Guy&amp;apos;s, King&amp;apos;s and St Thomas&amp;apos;s School of Medicine, London SE5 9PJ. lalit.kalra@kcl.ac.uk&lt;/auth-address&gt;&lt;titles&gt;&lt;title&gt;Training carers of stroke patients: randomised controlled trial&lt;/title&gt;&lt;secondary-title&gt;Bmj&lt;/secondary-title&gt;&lt;/titles&gt;&lt;periodical&gt;&lt;full-title&gt;Bmj&lt;/full-title&gt;&lt;/periodical&gt;&lt;pages&gt;1099&lt;/pages&gt;&lt;volume&gt;328&lt;/volume&gt;&lt;number&gt;7448&lt;/number&gt;&lt;keywords&gt;&lt;keyword&gt;Aged&lt;/keyword&gt;&lt;keyword&gt;Aged, 80 and over&lt;/keyword&gt;&lt;keyword&gt;Caregivers/*education&lt;/keyword&gt;&lt;keyword&gt;Cost Savings&lt;/keyword&gt;&lt;keyword&gt;Female&lt;/keyword&gt;&lt;keyword&gt;Home Nursing/economics/*education&lt;/keyword&gt;&lt;keyword&gt;Humans&lt;/keyword&gt;&lt;keyword&gt;Male&lt;/keyword&gt;&lt;keyword&gt;Single-Blind Method&lt;/keyword&gt;&lt;keyword&gt;Stroke/economics/*nursing&lt;/keyword&gt;&lt;/keywords&gt;&lt;dates&gt;&lt;year&gt;2004&lt;/year&gt;&lt;pub-dates&gt;&lt;date&gt;May 8&lt;/date&gt;&lt;/pub-dates&gt;&lt;/dates&gt;&lt;isbn&gt;0959-8138 (Print)&amp;#xD;0959-8138&lt;/isbn&gt;&lt;accession-num&gt;15130977&lt;/accession-num&gt;&lt;urls&gt;&lt;related-urls&gt;&lt;url&gt;https://www.ncbi.nlm.nih.gov/pmc/articles/PMC406319/pdf/bmj32801099.pdf&lt;/url&gt;&lt;/related-urls&gt;&lt;/urls&gt;&lt;custom2&gt;PMC406319&lt;/custom2&gt;&lt;electronic-resource-num&gt;10.1136/bmj.328.7448.1099&lt;/electronic-resource-num&gt;&lt;remote-database-provider&gt;NLM&lt;/remote-database-provider&gt;&lt;language&gt;eng&lt;/language&gt;&lt;/record&gt;&lt;/Cite&gt;&lt;/EndNote&gt;</w:instrText>
      </w:r>
      <w:r w:rsidR="00E2593E" w:rsidRPr="007E44F7">
        <w:rPr>
          <w:rFonts w:cstheme="minorHAnsi"/>
          <w:lang w:val="en-GB"/>
        </w:rPr>
        <w:fldChar w:fldCharType="separate"/>
      </w:r>
      <w:r w:rsidR="00C430E4" w:rsidRPr="007E44F7">
        <w:rPr>
          <w:rFonts w:cstheme="minorHAnsi"/>
          <w:noProof/>
          <w:vertAlign w:val="superscript"/>
          <w:lang w:val="en-GB"/>
        </w:rPr>
        <w:t>42</w:t>
      </w:r>
      <w:r w:rsidR="00E2593E" w:rsidRPr="007E44F7">
        <w:rPr>
          <w:rFonts w:cstheme="minorHAnsi"/>
          <w:lang w:val="en-GB"/>
        </w:rPr>
        <w:fldChar w:fldCharType="end"/>
      </w:r>
      <w:r w:rsidR="00C37943" w:rsidRPr="007E44F7">
        <w:rPr>
          <w:rFonts w:cstheme="minorHAnsi"/>
          <w:lang w:val="en-GB"/>
        </w:rPr>
        <w:t xml:space="preserve"> </w:t>
      </w:r>
      <w:r w:rsidRPr="007E44F7">
        <w:rPr>
          <w:rFonts w:cstheme="minorHAnsi"/>
          <w:lang w:val="en-GB"/>
        </w:rPr>
        <w:t xml:space="preserve">Caregiver training has the additional advantages of reducing the costs of </w:t>
      </w:r>
      <w:r w:rsidRPr="007E44F7">
        <w:rPr>
          <w:rFonts w:cstheme="minorHAnsi"/>
          <w:lang w:val="en-GB"/>
        </w:rPr>
        <w:lastRenderedPageBreak/>
        <w:t>stroke care and improving patients’ quality of life. Also, it helps patients to gain independence at an earlier stage.</w:t>
      </w:r>
      <w:r w:rsidR="00E2593E" w:rsidRPr="007E44F7">
        <w:rPr>
          <w:rFonts w:cstheme="minorHAnsi"/>
          <w:lang w:val="en-GB"/>
        </w:rPr>
        <w:fldChar w:fldCharType="begin"/>
      </w:r>
      <w:r w:rsidR="00C430E4" w:rsidRPr="007E44F7">
        <w:rPr>
          <w:rFonts w:cstheme="minorHAnsi"/>
          <w:lang w:val="en-GB"/>
        </w:rPr>
        <w:instrText xml:space="preserve"> ADDIN EN.CITE &lt;EndNote&gt;&lt;Cite&gt;&lt;Author&gt;Kalra&lt;/Author&gt;&lt;Year&gt;2004&lt;/Year&gt;&lt;RecNum&gt;17&lt;/RecNum&gt;&lt;DisplayText&gt;&lt;style face="superscript"&gt;42&lt;/style&gt;&lt;/DisplayText&gt;&lt;record&gt;&lt;rec-number&gt;17&lt;/rec-number&gt;&lt;foreign-keys&gt;&lt;key app="EN" db-id="td5eesaft5dr5zev5vnxxxw0wspwa0rf9ef9" timestamp="1649251772"&gt;17&lt;/key&gt;&lt;/foreign-keys&gt;&lt;ref-type name="Journal Article"&gt;17&lt;/ref-type&gt;&lt;contributors&gt;&lt;authors&gt;&lt;author&gt;Kalra, L.&lt;/author&gt;&lt;author&gt;Evans, A.&lt;/author&gt;&lt;author&gt;Perez, I.&lt;/author&gt;&lt;author&gt;Melbourn, A.&lt;/author&gt;&lt;author&gt;Patel, A.&lt;/author&gt;&lt;author&gt;Knapp, M.&lt;/author&gt;&lt;author&gt;Donaldson, N.&lt;/author&gt;&lt;/authors&gt;&lt;/contributors&gt;&lt;auth-address&gt;Department of Medicine, Guy&amp;apos;s, King&amp;apos;s and St Thomas&amp;apos;s School of Medicine, London SE5 9PJ. lalit.kalra@kcl.ac.uk&lt;/auth-address&gt;&lt;titles&gt;&lt;title&gt;Training carers of stroke patients: randomised controlled trial&lt;/title&gt;&lt;secondary-title&gt;Bmj&lt;/secondary-title&gt;&lt;/titles&gt;&lt;periodical&gt;&lt;full-title&gt;Bmj&lt;/full-title&gt;&lt;/periodical&gt;&lt;pages&gt;1099&lt;/pages&gt;&lt;volume&gt;328&lt;/volume&gt;&lt;number&gt;7448&lt;/number&gt;&lt;keywords&gt;&lt;keyword&gt;Aged&lt;/keyword&gt;&lt;keyword&gt;Aged, 80 and over&lt;/keyword&gt;&lt;keyword&gt;Caregivers/*education&lt;/keyword&gt;&lt;keyword&gt;Cost Savings&lt;/keyword&gt;&lt;keyword&gt;Female&lt;/keyword&gt;&lt;keyword&gt;Home Nursing/economics/*education&lt;/keyword&gt;&lt;keyword&gt;Humans&lt;/keyword&gt;&lt;keyword&gt;Male&lt;/keyword&gt;&lt;keyword&gt;Single-Blind Method&lt;/keyword&gt;&lt;keyword&gt;Stroke/economics/*nursing&lt;/keyword&gt;&lt;/keywords&gt;&lt;dates&gt;&lt;year&gt;2004&lt;/year&gt;&lt;pub-dates&gt;&lt;date&gt;May 8&lt;/date&gt;&lt;/pub-dates&gt;&lt;/dates&gt;&lt;isbn&gt;0959-8138 (Print)&amp;#xD;0959-8138&lt;/isbn&gt;&lt;accession-num&gt;15130977&lt;/accession-num&gt;&lt;urls&gt;&lt;related-urls&gt;&lt;url&gt;https://www.ncbi.nlm.nih.gov/pmc/articles/PMC406319/pdf/bmj32801099.pdf&lt;/url&gt;&lt;/related-urls&gt;&lt;/urls&gt;&lt;custom2&gt;PMC406319&lt;/custom2&gt;&lt;electronic-resource-num&gt;10.1136/bmj.328.7448.1099&lt;/electronic-resource-num&gt;&lt;remote-database-provider&gt;NLM&lt;/remote-database-provider&gt;&lt;language&gt;eng&lt;/language&gt;&lt;/record&gt;&lt;/Cite&gt;&lt;/EndNote&gt;</w:instrText>
      </w:r>
      <w:r w:rsidR="00E2593E" w:rsidRPr="007E44F7">
        <w:rPr>
          <w:rFonts w:cstheme="minorHAnsi"/>
          <w:lang w:val="en-GB"/>
        </w:rPr>
        <w:fldChar w:fldCharType="separate"/>
      </w:r>
      <w:r w:rsidR="00C430E4" w:rsidRPr="007E44F7">
        <w:rPr>
          <w:rFonts w:cstheme="minorHAnsi"/>
          <w:noProof/>
          <w:vertAlign w:val="superscript"/>
          <w:lang w:val="en-GB"/>
        </w:rPr>
        <w:t>42</w:t>
      </w:r>
      <w:r w:rsidR="00E2593E" w:rsidRPr="007E44F7">
        <w:rPr>
          <w:rFonts w:cstheme="minorHAnsi"/>
          <w:lang w:val="en-GB"/>
        </w:rPr>
        <w:fldChar w:fldCharType="end"/>
      </w:r>
      <w:r w:rsidR="00F752E5" w:rsidRPr="007E44F7">
        <w:rPr>
          <w:rFonts w:cstheme="minorHAnsi"/>
          <w:lang w:val="en-GB"/>
        </w:rPr>
        <w:t xml:space="preserve"> </w:t>
      </w:r>
      <w:r w:rsidRPr="007E44F7">
        <w:rPr>
          <w:rFonts w:cstheme="minorHAnsi"/>
          <w:lang w:val="en-GB"/>
        </w:rPr>
        <w:t>However, due to a lack of holistic follow-up, stroke survivors and their caregivers may feel abandoned.</w:t>
      </w:r>
    </w:p>
    <w:p w14:paraId="727B9FB7" w14:textId="77777777" w:rsidR="00D04E47" w:rsidRPr="007E44F7" w:rsidRDefault="00D04E47" w:rsidP="00AC3513">
      <w:pPr>
        <w:spacing w:line="360" w:lineRule="auto"/>
        <w:jc w:val="both"/>
        <w:rPr>
          <w:rFonts w:cstheme="minorHAnsi"/>
          <w:lang w:val="en-GB"/>
        </w:rPr>
      </w:pPr>
    </w:p>
    <w:p w14:paraId="6A30B194" w14:textId="4A4DD3F8" w:rsidR="005B2050" w:rsidRPr="007E44F7" w:rsidRDefault="00EA1DBC" w:rsidP="00AC3513">
      <w:pPr>
        <w:spacing w:line="360" w:lineRule="auto"/>
        <w:jc w:val="both"/>
        <w:rPr>
          <w:rFonts w:cstheme="minorHAnsi"/>
          <w:lang w:val="en-GB"/>
        </w:rPr>
      </w:pPr>
      <w:r w:rsidRPr="007E44F7">
        <w:rPr>
          <w:rFonts w:cstheme="minorHAnsi"/>
          <w:lang w:val="en-GB"/>
        </w:rPr>
        <w:t>Depression is a major cause of loss of independence after stroke; within a year after stroke, a third of survivors experience post-stroke depression.</w:t>
      </w:r>
      <w:r w:rsidR="00941020" w:rsidRPr="007E44F7">
        <w:rPr>
          <w:rFonts w:cstheme="minorHAnsi"/>
          <w:lang w:val="en-GB"/>
        </w:rPr>
        <w:fldChar w:fldCharType="begin"/>
      </w:r>
      <w:r w:rsidR="00C430E4" w:rsidRPr="007E44F7">
        <w:rPr>
          <w:rFonts w:cstheme="minorHAnsi"/>
          <w:lang w:val="en-GB"/>
        </w:rPr>
        <w:instrText xml:space="preserve"> ADDIN EN.CITE &lt;EndNote&gt;&lt;Cite&gt;&lt;Author&gt;Hackett&lt;/Author&gt;&lt;Year&gt;2014&lt;/Year&gt;&lt;RecNum&gt;18&lt;/RecNum&gt;&lt;DisplayText&gt;&lt;style face="superscript"&gt;43&lt;/style&gt;&lt;/DisplayText&gt;&lt;record&gt;&lt;rec-number&gt;18&lt;/rec-number&gt;&lt;foreign-keys&gt;&lt;key app="EN" db-id="td5eesaft5dr5zev5vnxxxw0wspwa0rf9ef9" timestamp="1649412868"&gt;18&lt;/key&gt;&lt;/foreign-keys&gt;&lt;ref-type name="Journal Article"&gt;17&lt;/ref-type&gt;&lt;contributors&gt;&lt;authors&gt;&lt;author&gt;Hackett, M. L.&lt;/author&gt;&lt;author&gt;Pickles, K.&lt;/author&gt;&lt;/authors&gt;&lt;/contributors&gt;&lt;auth-address&gt;The George Institute for Global Health, The University of Sydney, Sydney, NSW, Australia; Reader in Epidemiology, The University of Central Lancashire, Preston, Lancashire, UK.&lt;/auth-address&gt;&lt;titles&gt;&lt;title&gt;Part I: frequency of depression after stroke: an updated systematic review and meta-analysis of observational studies&lt;/title&gt;&lt;secondary-title&gt;Int J Stroke&lt;/secondary-title&gt;&lt;/titles&gt;&lt;periodical&gt;&lt;full-title&gt;Int J Stroke&lt;/full-title&gt;&lt;/periodical&gt;&lt;pages&gt;1017-25&lt;/pages&gt;&lt;volume&gt;9&lt;/volume&gt;&lt;number&gt;8&lt;/number&gt;&lt;edition&gt;20140812&lt;/edition&gt;&lt;keywords&gt;&lt;keyword&gt;Depression/*epidemiology/*etiology&lt;/keyword&gt;&lt;keyword&gt;Humans&lt;/keyword&gt;&lt;keyword&gt;Observation&lt;/keyword&gt;&lt;keyword&gt;Stroke/*complications/*epidemiology&lt;/keyword&gt;&lt;keyword&gt;depression&lt;/keyword&gt;&lt;keyword&gt;frequency&lt;/keyword&gt;&lt;keyword&gt;meta-analysis&lt;/keyword&gt;&lt;keyword&gt;stroke&lt;/keyword&gt;&lt;keyword&gt;systematic review&lt;/keyword&gt;&lt;/keywords&gt;&lt;dates&gt;&lt;year&gt;2014&lt;/year&gt;&lt;pub-dates&gt;&lt;date&gt;Dec&lt;/date&gt;&lt;/pub-dates&gt;&lt;/dates&gt;&lt;isbn&gt;1747-4930&lt;/isbn&gt;&lt;accession-num&gt;25117911&lt;/accession-num&gt;&lt;urls&gt;&lt;related-urls&gt;&lt;url&gt;https://journals.sagepub.com/doi/pdf/10.1111/ijs.12357&lt;/url&gt;&lt;/related-urls&gt;&lt;/urls&gt;&lt;electronic-resource-num&gt;10.1111/ijs.12357&lt;/electronic-resource-num&gt;&lt;remote-database-provider&gt;NLM&lt;/remote-database-provider&gt;&lt;language&gt;eng&lt;/language&gt;&lt;/record&gt;&lt;/Cite&gt;&lt;/EndNote&gt;</w:instrText>
      </w:r>
      <w:r w:rsidR="00941020" w:rsidRPr="007E44F7">
        <w:rPr>
          <w:rFonts w:cstheme="minorHAnsi"/>
          <w:lang w:val="en-GB"/>
        </w:rPr>
        <w:fldChar w:fldCharType="separate"/>
      </w:r>
      <w:r w:rsidR="00C430E4" w:rsidRPr="007E44F7">
        <w:rPr>
          <w:rFonts w:cstheme="minorHAnsi"/>
          <w:noProof/>
          <w:vertAlign w:val="superscript"/>
          <w:lang w:val="en-GB"/>
        </w:rPr>
        <w:t>43</w:t>
      </w:r>
      <w:r w:rsidR="00941020" w:rsidRPr="007E44F7">
        <w:rPr>
          <w:rFonts w:cstheme="minorHAnsi"/>
          <w:lang w:val="en-GB"/>
        </w:rPr>
        <w:fldChar w:fldCharType="end"/>
      </w:r>
      <w:r w:rsidR="002D788D" w:rsidRPr="007E44F7">
        <w:rPr>
          <w:rFonts w:cstheme="minorHAnsi"/>
          <w:lang w:val="en-GB"/>
        </w:rPr>
        <w:t xml:space="preserve"> </w:t>
      </w:r>
      <w:r w:rsidRPr="007E44F7">
        <w:rPr>
          <w:rFonts w:cstheme="minorHAnsi"/>
          <w:lang w:val="en-GB"/>
        </w:rPr>
        <w:t>This affects their active participation in rehabilitation and treatment adherence and results in poor quality of life and higher mortality.</w:t>
      </w:r>
      <w:r w:rsidR="00847416" w:rsidRPr="007E44F7">
        <w:rPr>
          <w:rFonts w:cstheme="minorHAnsi"/>
          <w:lang w:val="en-GB"/>
        </w:rPr>
        <w:fldChar w:fldCharType="begin">
          <w:fldData xml:space="preserve">PEVuZE5vdGU+PENpdGU+PEF1dGhvcj5Ub3dmaWdoaTwvQXV0aG9yPjxZZWFyPjIwMTc8L1llYXI+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==
</w:fldData>
        </w:fldChar>
      </w:r>
      <w:r w:rsidR="00C430E4" w:rsidRPr="007E44F7">
        <w:rPr>
          <w:rFonts w:cstheme="minorHAnsi"/>
          <w:lang w:val="en-GB"/>
        </w:rPr>
        <w:instrText xml:space="preserve"> ADDIN EN.CITE </w:instrText>
      </w:r>
      <w:r w:rsidR="00C430E4" w:rsidRPr="007E44F7">
        <w:rPr>
          <w:rFonts w:cstheme="minorHAnsi"/>
          <w:lang w:val="en-GB"/>
        </w:rPr>
        <w:fldChar w:fldCharType="begin">
          <w:fldData xml:space="preserve">PEVuZE5vdGU+PENpdGU+PEF1dGhvcj5Ub3dmaWdoaTwvQXV0aG9yPjxZZWFyPjIwMTc8L1llYXI+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==
</w:fldData>
        </w:fldChar>
      </w:r>
      <w:r w:rsidR="00C430E4" w:rsidRPr="007E44F7">
        <w:rPr>
          <w:rFonts w:cstheme="minorHAnsi"/>
          <w:lang w:val="en-GB"/>
        </w:rPr>
        <w:instrText xml:space="preserve"> ADDIN EN.CITE.DATA </w:instrText>
      </w:r>
      <w:r w:rsidR="00C430E4" w:rsidRPr="007E44F7">
        <w:rPr>
          <w:rFonts w:cstheme="minorHAnsi"/>
          <w:lang w:val="en-GB"/>
        </w:rPr>
      </w:r>
      <w:r w:rsidR="00C430E4" w:rsidRPr="007E44F7">
        <w:rPr>
          <w:rFonts w:cstheme="minorHAnsi"/>
          <w:lang w:val="en-GB"/>
        </w:rPr>
        <w:fldChar w:fldCharType="end"/>
      </w:r>
      <w:r w:rsidR="00847416" w:rsidRPr="007E44F7">
        <w:rPr>
          <w:rFonts w:cstheme="minorHAnsi"/>
          <w:lang w:val="en-GB"/>
        </w:rPr>
      </w:r>
      <w:r w:rsidR="00847416" w:rsidRPr="007E44F7">
        <w:rPr>
          <w:rFonts w:cstheme="minorHAnsi"/>
          <w:lang w:val="en-GB"/>
        </w:rPr>
        <w:fldChar w:fldCharType="separate"/>
      </w:r>
      <w:r w:rsidR="00C430E4" w:rsidRPr="007E44F7">
        <w:rPr>
          <w:rFonts w:cstheme="minorHAnsi"/>
          <w:noProof/>
          <w:vertAlign w:val="superscript"/>
          <w:lang w:val="en-GB"/>
        </w:rPr>
        <w:t>44</w:t>
      </w:r>
      <w:r w:rsidR="00847416" w:rsidRPr="007E44F7">
        <w:rPr>
          <w:rFonts w:cstheme="minorHAnsi"/>
          <w:lang w:val="en-GB"/>
        </w:rPr>
        <w:fldChar w:fldCharType="end"/>
      </w:r>
      <w:r w:rsidR="00FE518C" w:rsidRPr="007E44F7">
        <w:rPr>
          <w:rFonts w:cstheme="minorHAnsi"/>
          <w:lang w:val="en-GB"/>
        </w:rPr>
        <w:t xml:space="preserve"> </w:t>
      </w:r>
      <w:r w:rsidRPr="007E44F7">
        <w:rPr>
          <w:rFonts w:cstheme="minorHAnsi"/>
          <w:lang w:val="en-GB"/>
        </w:rPr>
        <w:t>Dementia is another common post-stroke complication with a similar prevalence of approximately 30% among stroke survivors and is also one of the leading causes of dependency.</w:t>
      </w:r>
      <w:r w:rsidR="003060E6" w:rsidRPr="007E44F7">
        <w:rPr>
          <w:rFonts w:cstheme="minorHAnsi"/>
          <w:lang w:val="en-GB"/>
        </w:rPr>
        <w:fldChar w:fldCharType="begin">
          <w:fldData xml:space="preserve">PEVuZE5vdGU+PENpdGUgRXhjbHVkZVllYXI9IjEiPjxBdXRob3I+QW1hcmVuY288L0F1dGhvcj48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</w:fldData>
        </w:fldChar>
      </w:r>
      <w:r w:rsidR="00C430E4" w:rsidRPr="007E44F7">
        <w:rPr>
          <w:rFonts w:cstheme="minorHAnsi"/>
          <w:lang w:val="en-GB"/>
        </w:rPr>
        <w:instrText xml:space="preserve"> ADDIN EN.CITE </w:instrText>
      </w:r>
      <w:r w:rsidR="00C430E4" w:rsidRPr="007E44F7">
        <w:rPr>
          <w:rFonts w:cstheme="minorHAnsi"/>
          <w:lang w:val="en-GB"/>
        </w:rPr>
        <w:fldChar w:fldCharType="begin">
          <w:fldData xml:space="preserve">PEVuZE5vdGU+PENpdGUgRXhjbHVkZVllYXI9IjEiPjxBdXRob3I+QW1hcmVuY288L0F1dGhvcj48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</w:fldData>
        </w:fldChar>
      </w:r>
      <w:r w:rsidR="00C430E4" w:rsidRPr="007E44F7">
        <w:rPr>
          <w:rFonts w:cstheme="minorHAnsi"/>
          <w:lang w:val="en-GB"/>
        </w:rPr>
        <w:instrText xml:space="preserve"> ADDIN EN.CITE.DATA </w:instrText>
      </w:r>
      <w:r w:rsidR="00C430E4" w:rsidRPr="007E44F7">
        <w:rPr>
          <w:rFonts w:cstheme="minorHAnsi"/>
          <w:lang w:val="en-GB"/>
        </w:rPr>
      </w:r>
      <w:r w:rsidR="00C430E4" w:rsidRPr="007E44F7">
        <w:rPr>
          <w:rFonts w:cstheme="minorHAnsi"/>
          <w:lang w:val="en-GB"/>
        </w:rPr>
        <w:fldChar w:fldCharType="end"/>
      </w:r>
      <w:r w:rsidR="003060E6" w:rsidRPr="007E44F7">
        <w:rPr>
          <w:rFonts w:cstheme="minorHAnsi"/>
          <w:lang w:val="en-GB"/>
        </w:rPr>
      </w:r>
      <w:r w:rsidR="003060E6" w:rsidRPr="007E44F7">
        <w:rPr>
          <w:rFonts w:cstheme="minorHAnsi"/>
          <w:lang w:val="en-GB"/>
        </w:rPr>
        <w:fldChar w:fldCharType="separate"/>
      </w:r>
      <w:r w:rsidR="00C430E4" w:rsidRPr="007E44F7">
        <w:rPr>
          <w:rFonts w:cstheme="minorHAnsi"/>
          <w:noProof/>
          <w:vertAlign w:val="superscript"/>
          <w:lang w:val="en-GB"/>
        </w:rPr>
        <w:t>45</w:t>
      </w:r>
      <w:r w:rsidR="003060E6" w:rsidRPr="007E44F7">
        <w:rPr>
          <w:rFonts w:cstheme="minorHAnsi"/>
          <w:lang w:val="en-GB"/>
        </w:rPr>
        <w:fldChar w:fldCharType="end"/>
      </w:r>
      <w:r w:rsidR="00FE518C" w:rsidRPr="007E44F7">
        <w:rPr>
          <w:rFonts w:cstheme="minorHAnsi"/>
          <w:lang w:val="en-GB"/>
        </w:rPr>
        <w:t xml:space="preserve"> </w:t>
      </w:r>
      <w:r w:rsidRPr="007E44F7">
        <w:rPr>
          <w:rFonts w:cstheme="minorHAnsi"/>
          <w:lang w:val="en-GB"/>
        </w:rPr>
        <w:t>Cognitive impairment may co-exist with depression, especially in elderly stroke survivors. One randomised trial showed that early recognition and successful treatment of the depressive disorder improved post-stroke impairment of cognitive function.</w:t>
      </w:r>
      <w:r w:rsidR="001F66A2" w:rsidRPr="007E44F7">
        <w:rPr>
          <w:rFonts w:cstheme="minorHAnsi"/>
          <w:lang w:val="en-GB"/>
        </w:rPr>
        <w:fldChar w:fldCharType="begin">
          <w:fldData xml:space="preserve">PEVuZE5vdGU+PENpdGU+PEF1dGhvcj5LaW11cmE8L0F1dGhvcj48WWVhcj4yMDAwPC9ZZWFyPjxS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</w:fldData>
        </w:fldChar>
      </w:r>
      <w:r w:rsidR="00C430E4" w:rsidRPr="007E44F7">
        <w:rPr>
          <w:rFonts w:cstheme="minorHAnsi"/>
          <w:lang w:val="en-GB"/>
        </w:rPr>
        <w:instrText xml:space="preserve"> ADDIN EN.CITE </w:instrText>
      </w:r>
      <w:r w:rsidR="00C430E4" w:rsidRPr="007E44F7">
        <w:rPr>
          <w:rFonts w:cstheme="minorHAnsi"/>
          <w:lang w:val="en-GB"/>
        </w:rPr>
        <w:fldChar w:fldCharType="begin">
          <w:fldData xml:space="preserve">PEVuZE5vdGU+PENpdGU+PEF1dGhvcj5LaW11cmE8L0F1dGhvcj48WWVhcj4yMDAwPC9ZZWFyPjxS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</w:fldData>
        </w:fldChar>
      </w:r>
      <w:r w:rsidR="00C430E4" w:rsidRPr="007E44F7">
        <w:rPr>
          <w:rFonts w:cstheme="minorHAnsi"/>
          <w:lang w:val="en-GB"/>
        </w:rPr>
        <w:instrText xml:space="preserve"> ADDIN EN.CITE.DATA </w:instrText>
      </w:r>
      <w:r w:rsidR="00C430E4" w:rsidRPr="007E44F7">
        <w:rPr>
          <w:rFonts w:cstheme="minorHAnsi"/>
          <w:lang w:val="en-GB"/>
        </w:rPr>
      </w:r>
      <w:r w:rsidR="00C430E4" w:rsidRPr="007E44F7">
        <w:rPr>
          <w:rFonts w:cstheme="minorHAnsi"/>
          <w:lang w:val="en-GB"/>
        </w:rPr>
        <w:fldChar w:fldCharType="end"/>
      </w:r>
      <w:r w:rsidR="001F66A2" w:rsidRPr="007E44F7">
        <w:rPr>
          <w:rFonts w:cstheme="minorHAnsi"/>
          <w:lang w:val="en-GB"/>
        </w:rPr>
      </w:r>
      <w:r w:rsidR="001F66A2" w:rsidRPr="007E44F7">
        <w:rPr>
          <w:rFonts w:cstheme="minorHAnsi"/>
          <w:lang w:val="en-GB"/>
        </w:rPr>
        <w:fldChar w:fldCharType="separate"/>
      </w:r>
      <w:r w:rsidR="00C430E4" w:rsidRPr="007E44F7">
        <w:rPr>
          <w:rFonts w:cstheme="minorHAnsi"/>
          <w:noProof/>
          <w:vertAlign w:val="superscript"/>
          <w:lang w:val="en-GB"/>
        </w:rPr>
        <w:t>46</w:t>
      </w:r>
      <w:r w:rsidR="001F66A2" w:rsidRPr="007E44F7">
        <w:rPr>
          <w:rFonts w:cstheme="minorHAnsi"/>
          <w:lang w:val="en-GB"/>
        </w:rPr>
        <w:fldChar w:fldCharType="end"/>
      </w:r>
      <w:r w:rsidR="00AE36A9" w:rsidRPr="007E44F7">
        <w:rPr>
          <w:rFonts w:cstheme="minorHAnsi"/>
          <w:lang w:val="en-GB"/>
        </w:rPr>
        <w:t xml:space="preserve"> </w:t>
      </w:r>
      <w:r w:rsidRPr="007E44F7">
        <w:rPr>
          <w:rFonts w:cstheme="minorHAnsi"/>
          <w:lang w:val="en-GB"/>
        </w:rPr>
        <w:t>Awareness of early psychological and biological risk factors for depression and dementia after stroke will help to develop more tailored rehabilitation programs, including psychological interventions. In both situations, awareness and a multidisciplinary approach are required, with neuropsychological testing tailored to the clinical situation. Effective partnerships with patients, their families, and carers help recognise early symptoms of depression and dementia, assist primary care doctors in timely treatments, and connect with broader post-stroke services for early interventions.</w:t>
      </w:r>
    </w:p>
    <w:p w14:paraId="4B144A93" w14:textId="77777777" w:rsidR="000F7885" w:rsidRPr="007E44F7" w:rsidRDefault="000F7885" w:rsidP="00AC3513">
      <w:pPr>
        <w:spacing w:line="360" w:lineRule="auto"/>
        <w:jc w:val="both"/>
        <w:rPr>
          <w:rFonts w:cstheme="minorHAnsi"/>
          <w:lang w:val="en-GB"/>
        </w:rPr>
      </w:pPr>
    </w:p>
    <w:p w14:paraId="214016A4" w14:textId="523CE6F8" w:rsidR="000F7885" w:rsidRPr="007E44F7" w:rsidRDefault="000F7885" w:rsidP="00AC3513">
      <w:pPr>
        <w:spacing w:line="360" w:lineRule="auto"/>
        <w:jc w:val="both"/>
        <w:rPr>
          <w:rFonts w:cstheme="minorHAnsi"/>
          <w:lang w:val="en-GB" w:eastAsia="el-GR"/>
        </w:rPr>
      </w:pPr>
      <w:r w:rsidRPr="007E44F7">
        <w:rPr>
          <w:rFonts w:cstheme="minorHAnsi"/>
          <w:lang w:val="en-GB" w:eastAsia="el-GR"/>
        </w:rPr>
        <w:t>Finally, post-stroke care require</w:t>
      </w:r>
      <w:r w:rsidR="00BE453E" w:rsidRPr="007E44F7">
        <w:rPr>
          <w:rFonts w:cstheme="minorHAnsi"/>
          <w:lang w:val="en-GB" w:eastAsia="el-GR"/>
        </w:rPr>
        <w:t>s</w:t>
      </w:r>
      <w:r w:rsidRPr="007E44F7">
        <w:rPr>
          <w:rFonts w:cstheme="minorHAnsi"/>
          <w:lang w:val="en-GB" w:eastAsia="el-GR"/>
        </w:rPr>
        <w:t xml:space="preserve"> a well-organised comprehensive approach</w:t>
      </w:r>
      <w:r w:rsidR="003D7116" w:rsidRPr="007E44F7">
        <w:rPr>
          <w:rFonts w:cstheme="minorHAnsi"/>
          <w:lang w:val="en-GB" w:eastAsia="el-GR"/>
        </w:rPr>
        <w:t>,</w:t>
      </w:r>
      <w:r w:rsidRPr="007E44F7">
        <w:rPr>
          <w:rFonts w:cstheme="minorHAnsi"/>
          <w:lang w:val="en-GB" w:eastAsia="el-GR"/>
        </w:rPr>
        <w:t xml:space="preserve"> including early and intens</w:t>
      </w:r>
      <w:r w:rsidR="00BE453E" w:rsidRPr="007E44F7">
        <w:rPr>
          <w:rFonts w:cstheme="minorHAnsi"/>
          <w:lang w:val="en-GB" w:eastAsia="el-GR"/>
        </w:rPr>
        <w:t>ive</w:t>
      </w:r>
      <w:r w:rsidRPr="007E44F7">
        <w:rPr>
          <w:rFonts w:cstheme="minorHAnsi"/>
          <w:lang w:val="en-GB" w:eastAsia="el-GR"/>
        </w:rPr>
        <w:t xml:space="preserve"> rehabilitation,</w:t>
      </w:r>
      <w:r w:rsidR="00BE453E" w:rsidRPr="007E44F7">
        <w:rPr>
          <w:rFonts w:cstheme="minorHAnsi"/>
          <w:lang w:val="en-GB" w:eastAsia="el-GR"/>
        </w:rPr>
        <w:t xml:space="preserve"> </w:t>
      </w:r>
      <w:r w:rsidRPr="007E44F7">
        <w:rPr>
          <w:rFonts w:cstheme="minorHAnsi"/>
          <w:lang w:val="en-GB" w:eastAsia="el-GR"/>
        </w:rPr>
        <w:t>caregiver</w:t>
      </w:r>
      <w:r w:rsidR="00BE453E" w:rsidRPr="007E44F7">
        <w:rPr>
          <w:rFonts w:cstheme="minorHAnsi"/>
          <w:lang w:val="en-GB" w:eastAsia="el-GR"/>
        </w:rPr>
        <w:t xml:space="preserve"> training</w:t>
      </w:r>
      <w:r w:rsidRPr="007E44F7">
        <w:rPr>
          <w:rFonts w:cstheme="minorHAnsi"/>
          <w:lang w:val="en-GB" w:eastAsia="el-GR"/>
        </w:rPr>
        <w:t xml:space="preserve">, and early recognition of depression and dementia. </w:t>
      </w:r>
      <w:r w:rsidR="003D7116" w:rsidRPr="007E44F7">
        <w:rPr>
          <w:rFonts w:cstheme="minorHAnsi"/>
          <w:lang w:val="en-GB" w:eastAsia="el-GR"/>
        </w:rPr>
        <w:t>C</w:t>
      </w:r>
      <w:r w:rsidRPr="007E44F7">
        <w:rPr>
          <w:rFonts w:cstheme="minorHAnsi"/>
          <w:lang w:val="en-GB" w:eastAsia="el-GR"/>
        </w:rPr>
        <w:t xml:space="preserve">urrent medical practise is </w:t>
      </w:r>
      <w:r w:rsidR="003D7116" w:rsidRPr="007E44F7">
        <w:rPr>
          <w:rFonts w:cstheme="minorHAnsi"/>
          <w:lang w:val="en-GB" w:eastAsia="el-GR"/>
        </w:rPr>
        <w:t>often</w:t>
      </w:r>
      <w:r w:rsidR="00B635BC" w:rsidRPr="007E44F7">
        <w:rPr>
          <w:rFonts w:cstheme="minorHAnsi"/>
          <w:lang w:val="en-GB" w:eastAsia="el-GR"/>
        </w:rPr>
        <w:t xml:space="preserve"> </w:t>
      </w:r>
      <w:r w:rsidRPr="007E44F7">
        <w:rPr>
          <w:rFonts w:cstheme="minorHAnsi"/>
          <w:lang w:val="en-GB" w:eastAsia="el-GR"/>
        </w:rPr>
        <w:t xml:space="preserve">focused on inpatient rehabilitation and </w:t>
      </w:r>
      <w:r w:rsidR="003D7116" w:rsidRPr="007E44F7">
        <w:rPr>
          <w:rFonts w:cstheme="minorHAnsi"/>
          <w:lang w:val="en-GB" w:eastAsia="el-GR"/>
        </w:rPr>
        <w:t xml:space="preserve">better holistic transitional and community rehabilitation is needed following the transition </w:t>
      </w:r>
      <w:r w:rsidR="008819E9" w:rsidRPr="007E44F7">
        <w:rPr>
          <w:rFonts w:cstheme="minorHAnsi"/>
          <w:lang w:val="en-GB" w:eastAsia="el-GR"/>
        </w:rPr>
        <w:t xml:space="preserve">from acute </w:t>
      </w:r>
      <w:r w:rsidR="003D7116" w:rsidRPr="007E44F7">
        <w:rPr>
          <w:rFonts w:cstheme="minorHAnsi"/>
          <w:lang w:val="en-GB" w:eastAsia="el-GR"/>
        </w:rPr>
        <w:t xml:space="preserve">phase </w:t>
      </w:r>
      <w:r w:rsidR="008819E9" w:rsidRPr="007E44F7">
        <w:rPr>
          <w:rFonts w:cstheme="minorHAnsi"/>
          <w:lang w:val="en-GB" w:eastAsia="el-GR"/>
        </w:rPr>
        <w:t>to long-term</w:t>
      </w:r>
      <w:r w:rsidR="00B635BC" w:rsidRPr="007E44F7">
        <w:rPr>
          <w:rFonts w:cstheme="minorHAnsi"/>
          <w:lang w:val="en-GB" w:eastAsia="el-GR"/>
        </w:rPr>
        <w:t xml:space="preserve"> </w:t>
      </w:r>
      <w:r w:rsidR="008819E9" w:rsidRPr="007E44F7">
        <w:rPr>
          <w:rFonts w:cstheme="minorHAnsi"/>
          <w:lang w:val="en-GB" w:eastAsia="el-GR"/>
        </w:rPr>
        <w:t>rehabilitation.</w:t>
      </w:r>
      <w:r w:rsidR="00B635BC" w:rsidRPr="007E44F7">
        <w:rPr>
          <w:rFonts w:cstheme="minorHAnsi"/>
          <w:lang w:val="en-GB" w:eastAsia="el-GR"/>
        </w:rPr>
        <w:fldChar w:fldCharType="begin">
          <w:fldData xml:space="preserve">PEVuZE5vdGU+PENpdGU+PEF1dGhvcj5LaW5vc2hpdGE8L0F1dGhvcj48WWVhcj4yMDIxPC9ZZWFy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</w:fldData>
        </w:fldChar>
      </w:r>
      <w:r w:rsidR="005773C8" w:rsidRPr="007E44F7">
        <w:rPr>
          <w:rFonts w:cstheme="minorHAnsi"/>
          <w:lang w:val="en-GB" w:eastAsia="el-GR"/>
        </w:rPr>
        <w:instrText xml:space="preserve"> ADDIN EN.CITE </w:instrText>
      </w:r>
      <w:r w:rsidR="005773C8" w:rsidRPr="007E44F7">
        <w:rPr>
          <w:rFonts w:cstheme="minorHAnsi"/>
          <w:lang w:val="en-GB" w:eastAsia="el-GR"/>
        </w:rPr>
        <w:fldChar w:fldCharType="begin">
          <w:fldData xml:space="preserve">PEVuZE5vdGU+PENpdGU+PEF1dGhvcj5LaW5vc2hpdGE8L0F1dGhvcj48WWVhcj4yMDIxPC9ZZWFy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</w:fldData>
        </w:fldChar>
      </w:r>
      <w:r w:rsidR="005773C8" w:rsidRPr="007E44F7">
        <w:rPr>
          <w:rFonts w:cstheme="minorHAnsi"/>
          <w:lang w:val="en-GB" w:eastAsia="el-GR"/>
        </w:rPr>
        <w:instrText xml:space="preserve"> ADDIN EN.CITE.DATA </w:instrText>
      </w:r>
      <w:r w:rsidR="005773C8" w:rsidRPr="007E44F7">
        <w:rPr>
          <w:rFonts w:cstheme="minorHAnsi"/>
          <w:lang w:val="en-GB" w:eastAsia="el-GR"/>
        </w:rPr>
      </w:r>
      <w:r w:rsidR="005773C8" w:rsidRPr="007E44F7">
        <w:rPr>
          <w:rFonts w:cstheme="minorHAnsi"/>
          <w:lang w:val="en-GB" w:eastAsia="el-GR"/>
        </w:rPr>
        <w:fldChar w:fldCharType="end"/>
      </w:r>
      <w:r w:rsidR="00B635BC" w:rsidRPr="007E44F7">
        <w:rPr>
          <w:rFonts w:cstheme="minorHAnsi"/>
          <w:lang w:val="en-GB" w:eastAsia="el-GR"/>
        </w:rPr>
      </w:r>
      <w:r w:rsidR="00B635BC" w:rsidRPr="007E44F7">
        <w:rPr>
          <w:rFonts w:cstheme="minorHAnsi"/>
          <w:lang w:val="en-GB" w:eastAsia="el-GR"/>
        </w:rPr>
        <w:fldChar w:fldCharType="separate"/>
      </w:r>
      <w:r w:rsidR="005773C8" w:rsidRPr="007E44F7">
        <w:rPr>
          <w:rFonts w:cstheme="minorHAnsi"/>
          <w:noProof/>
          <w:vertAlign w:val="superscript"/>
          <w:lang w:val="en-GB" w:eastAsia="el-GR"/>
        </w:rPr>
        <w:t>47-49</w:t>
      </w:r>
      <w:r w:rsidR="00B635BC" w:rsidRPr="007E44F7">
        <w:rPr>
          <w:rFonts w:cstheme="minorHAnsi"/>
          <w:lang w:val="en-GB" w:eastAsia="el-GR"/>
        </w:rPr>
        <w:fldChar w:fldCharType="end"/>
      </w:r>
      <w:r w:rsidR="008819E9" w:rsidRPr="007E44F7">
        <w:rPr>
          <w:rFonts w:cstheme="minorHAnsi"/>
          <w:lang w:val="en-GB" w:eastAsia="el-GR"/>
        </w:rPr>
        <w:t xml:space="preserve"> Furthermore, insufficient long-term community and outpatient rehabilitation resources contribute to unmet needs during long-term rehabilitation and care for post-stroke patients. </w:t>
      </w:r>
      <w:r w:rsidR="00364FD4" w:rsidRPr="007E44F7">
        <w:rPr>
          <w:rFonts w:cstheme="minorHAnsi"/>
          <w:lang w:val="en-GB" w:eastAsia="el-GR"/>
        </w:rPr>
        <w:t xml:space="preserve">Further improvements are required </w:t>
      </w:r>
      <w:r w:rsidR="003D7116" w:rsidRPr="007E44F7">
        <w:rPr>
          <w:rFonts w:cstheme="minorHAnsi"/>
          <w:lang w:val="en-GB" w:eastAsia="el-GR"/>
        </w:rPr>
        <w:t>to</w:t>
      </w:r>
      <w:r w:rsidR="00364FD4" w:rsidRPr="007E44F7">
        <w:rPr>
          <w:rFonts w:cstheme="minorHAnsi"/>
          <w:lang w:val="en-GB" w:eastAsia="el-GR"/>
        </w:rPr>
        <w:t xml:space="preserve"> e</w:t>
      </w:r>
      <w:r w:rsidR="008819E9" w:rsidRPr="007E44F7">
        <w:rPr>
          <w:rFonts w:cstheme="minorHAnsi"/>
          <w:lang w:val="en-GB" w:eastAsia="el-GR"/>
        </w:rPr>
        <w:t>stablish a standardised rehabilitation delivery system and</w:t>
      </w:r>
      <w:r w:rsidR="00B635BC" w:rsidRPr="007E44F7">
        <w:rPr>
          <w:rFonts w:cstheme="minorHAnsi"/>
          <w:lang w:val="en-GB" w:eastAsia="el-GR"/>
        </w:rPr>
        <w:t xml:space="preserve"> to</w:t>
      </w:r>
      <w:r w:rsidR="008819E9" w:rsidRPr="007E44F7">
        <w:rPr>
          <w:rFonts w:cstheme="minorHAnsi"/>
          <w:lang w:val="en-GB" w:eastAsia="el-GR"/>
        </w:rPr>
        <w:t xml:space="preserve"> develop projects to promote </w:t>
      </w:r>
      <w:r w:rsidR="00B635BC" w:rsidRPr="007E44F7">
        <w:rPr>
          <w:rFonts w:cstheme="minorHAnsi"/>
          <w:lang w:val="en-GB" w:eastAsia="el-GR"/>
        </w:rPr>
        <w:t>long-term</w:t>
      </w:r>
      <w:r w:rsidR="008819E9" w:rsidRPr="007E44F7">
        <w:rPr>
          <w:rFonts w:cstheme="minorHAnsi"/>
          <w:lang w:val="en-GB" w:eastAsia="el-GR"/>
        </w:rPr>
        <w:t xml:space="preserve"> rehabilitation.</w:t>
      </w:r>
      <w:r w:rsidR="001E1E7F" w:rsidRPr="007E44F7">
        <w:rPr>
          <w:rFonts w:cstheme="minorHAnsi"/>
          <w:lang w:val="en-GB" w:eastAsia="el-GR"/>
        </w:rPr>
        <w:t xml:space="preserve"> </w:t>
      </w:r>
      <w:r w:rsidR="00EE2A2B" w:rsidRPr="007E44F7">
        <w:rPr>
          <w:rFonts w:cstheme="minorHAnsi"/>
          <w:lang w:val="en-GB" w:eastAsia="el-GR"/>
        </w:rPr>
        <w:t>The provision of adequate therapy for post-stroke patients necessitates active board-certified physiatrist involvement; however, due to a lack of board-certified physiatrists. Additionally, m</w:t>
      </w:r>
      <w:r w:rsidR="001E1E7F" w:rsidRPr="007E44F7">
        <w:rPr>
          <w:rFonts w:cstheme="minorHAnsi"/>
          <w:lang w:val="en-GB" w:eastAsia="el-GR"/>
        </w:rPr>
        <w:t xml:space="preserve">any medical schools lack a department </w:t>
      </w:r>
      <w:r w:rsidR="00EE2A2B" w:rsidRPr="007E44F7">
        <w:rPr>
          <w:rFonts w:cstheme="minorHAnsi"/>
          <w:lang w:val="en-GB" w:eastAsia="el-GR"/>
        </w:rPr>
        <w:t>dedicated to teaching</w:t>
      </w:r>
      <w:r w:rsidR="001E1E7F" w:rsidRPr="007E44F7">
        <w:rPr>
          <w:rFonts w:cstheme="minorHAnsi"/>
          <w:lang w:val="en-GB" w:eastAsia="el-GR"/>
        </w:rPr>
        <w:t xml:space="preserve"> rehabilitation medicine</w:t>
      </w:r>
      <w:r w:rsidR="003D7116" w:rsidRPr="007E44F7">
        <w:rPr>
          <w:rFonts w:cstheme="minorHAnsi"/>
          <w:lang w:val="en-GB" w:eastAsia="el-GR"/>
        </w:rPr>
        <w:t>. E</w:t>
      </w:r>
      <w:r w:rsidR="001E1E7F" w:rsidRPr="007E44F7">
        <w:rPr>
          <w:rFonts w:cstheme="minorHAnsi"/>
          <w:lang w:val="en-GB" w:eastAsia="el-GR"/>
        </w:rPr>
        <w:t>stablishing such a department would help students</w:t>
      </w:r>
      <w:r w:rsidR="00EE2A2B" w:rsidRPr="007E44F7">
        <w:rPr>
          <w:rFonts w:cstheme="minorHAnsi"/>
          <w:lang w:val="en-GB" w:eastAsia="el-GR"/>
        </w:rPr>
        <w:t xml:space="preserve"> to learn about</w:t>
      </w:r>
      <w:r w:rsidR="001E1E7F" w:rsidRPr="007E44F7">
        <w:rPr>
          <w:rFonts w:cstheme="minorHAnsi"/>
          <w:lang w:val="en-GB" w:eastAsia="el-GR"/>
        </w:rPr>
        <w:t xml:space="preserve"> medical care and comprehensive</w:t>
      </w:r>
      <w:r w:rsidR="00EE2A2B" w:rsidRPr="007E44F7">
        <w:rPr>
          <w:rFonts w:cstheme="minorHAnsi"/>
          <w:lang w:val="en-GB" w:eastAsia="el-GR"/>
        </w:rPr>
        <w:t xml:space="preserve"> post-</w:t>
      </w:r>
      <w:r w:rsidR="001E1E7F" w:rsidRPr="007E44F7">
        <w:rPr>
          <w:rFonts w:cstheme="minorHAnsi"/>
          <w:lang w:val="en-GB" w:eastAsia="el-GR"/>
        </w:rPr>
        <w:t>stroke rehabilitation.</w:t>
      </w:r>
    </w:p>
    <w:p w14:paraId="4F354481" w14:textId="77777777" w:rsidR="00B635BC" w:rsidRPr="007E44F7" w:rsidRDefault="00B635BC" w:rsidP="00AC3513">
      <w:pPr>
        <w:spacing w:line="360" w:lineRule="auto"/>
        <w:jc w:val="both"/>
        <w:rPr>
          <w:rFonts w:cstheme="minorHAnsi"/>
          <w:lang w:val="en-GB" w:eastAsia="el-GR"/>
        </w:rPr>
      </w:pPr>
    </w:p>
    <w:p w14:paraId="2AC984C6" w14:textId="0BB4AF54" w:rsidR="00911EDC" w:rsidRPr="007E44F7" w:rsidRDefault="00014410" w:rsidP="00AC3513">
      <w:pPr>
        <w:spacing w:line="360" w:lineRule="auto"/>
        <w:jc w:val="both"/>
        <w:rPr>
          <w:rFonts w:eastAsia="Times New Roman" w:cstheme="minorHAnsi"/>
          <w:b/>
          <w:bCs/>
          <w:color w:val="000000"/>
          <w:lang w:val="en-GB" w:eastAsia="el-GR"/>
        </w:rPr>
      </w:pPr>
      <w:r w:rsidRPr="007E44F7">
        <w:rPr>
          <w:rFonts w:eastAsia="Times New Roman" w:cstheme="minorHAnsi"/>
          <w:b/>
          <w:bCs/>
          <w:color w:val="000000"/>
          <w:lang w:val="en-GB" w:eastAsia="el-GR"/>
        </w:rPr>
        <w:lastRenderedPageBreak/>
        <w:t>[</w:t>
      </w:r>
      <w:r w:rsidR="00384544" w:rsidRPr="007E44F7">
        <w:rPr>
          <w:rFonts w:eastAsia="Times New Roman" w:cstheme="minorHAnsi"/>
          <w:b/>
          <w:bCs/>
          <w:color w:val="000000"/>
          <w:lang w:val="en-GB" w:eastAsia="el-GR"/>
        </w:rPr>
        <w:t>C</w:t>
      </w:r>
      <w:r w:rsidRPr="007E44F7">
        <w:rPr>
          <w:rFonts w:eastAsia="Times New Roman" w:cstheme="minorHAnsi"/>
          <w:b/>
          <w:bCs/>
          <w:color w:val="000000"/>
          <w:lang w:val="en-GB" w:eastAsia="el-GR"/>
        </w:rPr>
        <w:t>]</w:t>
      </w:r>
      <w:proofErr w:type="spellStart"/>
      <w:r w:rsidR="00384544" w:rsidRPr="007E44F7">
        <w:rPr>
          <w:rFonts w:eastAsia="Times New Roman" w:cstheme="minorHAnsi"/>
          <w:b/>
          <w:bCs/>
          <w:color w:val="000000"/>
          <w:lang w:val="en-GB" w:eastAsia="el-GR"/>
        </w:rPr>
        <w:t>omorbidities</w:t>
      </w:r>
      <w:proofErr w:type="spellEnd"/>
      <w:r w:rsidR="00384544" w:rsidRPr="007E44F7">
        <w:rPr>
          <w:rFonts w:eastAsia="Times New Roman" w:cstheme="minorHAnsi"/>
          <w:b/>
          <w:bCs/>
          <w:color w:val="000000"/>
          <w:lang w:val="en-GB" w:eastAsia="el-GR"/>
        </w:rPr>
        <w:t xml:space="preserve"> and lifestyle, patient values and preferences</w:t>
      </w:r>
    </w:p>
    <w:p w14:paraId="06964A28" w14:textId="60FBF06B" w:rsidR="00944EAC" w:rsidRPr="007E44F7" w:rsidRDefault="00E411C7" w:rsidP="00AC3513">
      <w:pPr>
        <w:spacing w:line="360" w:lineRule="auto"/>
        <w:jc w:val="both"/>
        <w:rPr>
          <w:rFonts w:cstheme="minorHAnsi"/>
          <w:lang w:val="en-GB"/>
        </w:rPr>
      </w:pPr>
      <w:r w:rsidRPr="007E44F7">
        <w:rPr>
          <w:rFonts w:cstheme="minorHAnsi"/>
          <w:lang w:val="en-GB"/>
        </w:rPr>
        <w:t>Patients with ischaemic stroke usually suffer from other major cardiovascular events due to the increased prevalence of multiple cardiovascular risk factors.</w:t>
      </w:r>
      <w:r w:rsidR="001F66A2" w:rsidRPr="007E44F7">
        <w:rPr>
          <w:rFonts w:cstheme="minorHAnsi"/>
          <w:lang w:val="en-GB"/>
        </w:rPr>
        <w:fldChar w:fldCharType="begin"/>
      </w:r>
      <w:r w:rsidR="005773C8" w:rsidRPr="007E44F7">
        <w:rPr>
          <w:rFonts w:cstheme="minorHAnsi"/>
          <w:lang w:val="en-GB"/>
        </w:rPr>
        <w:instrText xml:space="preserve"> ADDIN EN.CITE &lt;EndNote&gt;&lt;Cite&gt;&lt;Author&gt;Zhang&lt;/Author&gt;&lt;Year&gt;2021&lt;/Year&gt;&lt;RecNum&gt;22&lt;/RecNum&gt;&lt;DisplayText&gt;&lt;style face="superscript"&gt;50&lt;/style&gt;&lt;/DisplayText&gt;&lt;record&gt;&lt;rec-number&gt;22&lt;/rec-number&gt;&lt;foreign-keys&gt;&lt;key app="EN" db-id="edwr0rxrjve25qeepts59s0xta0v92z2d9zx" timestamp="1658748950"&gt;22&lt;/key&gt;&lt;/foreign-keys&gt;&lt;ref-type name="Journal Article"&gt;17&lt;/ref-type&gt;&lt;contributors&gt;&lt;authors&gt;&lt;author&gt;Zhang, Ya&lt;/author&gt;&lt;author&gt;Wang, Cuicui&lt;/author&gt;&lt;author&gt;Liu, Dong&lt;/author&gt;&lt;author&gt;Zhou, Zhengyuan&lt;/author&gt;&lt;author&gt;Gu, Shujun&lt;/author&gt;&lt;author&gt;Zuo, Hui&lt;/author&gt;&lt;/authors&gt;&lt;/contributors&gt;&lt;titles&gt;&lt;title&gt;Association of total pre-existing comorbidities with stroke risk: a large-scale community-based cohort study from China&lt;/title&gt;&lt;secondary-title&gt;BMC Public Health&lt;/secondary-title&gt;&lt;/titles&gt;&lt;periodical&gt;&lt;full-title&gt;BMC Public Health&lt;/full-title&gt;&lt;/periodical&gt;&lt;pages&gt;1910&lt;/pages&gt;&lt;volume&gt;21&lt;/volume&gt;&lt;number&gt;1&lt;/number&gt;&lt;dates&gt;&lt;year&gt;2021&lt;/year&gt;&lt;pub-dates&gt;&lt;date&gt;2021/10/21&lt;/date&gt;&lt;/pub-dates&gt;&lt;/dates&gt;&lt;isbn&gt;1471-2458&lt;/isbn&gt;&lt;urls&gt;&lt;related-urls&gt;&lt;url&gt;https://doi.org/10.1186/s12889-021-12002-1&lt;/url&gt;&lt;/related-urls&gt;&lt;/urls&gt;&lt;electronic-resource-num&gt;10.1186/s12889-021-12002-1&lt;/electronic-resource-num&gt;&lt;/record&gt;&lt;/Cite&gt;&lt;/EndNote&gt;</w:instrText>
      </w:r>
      <w:r w:rsidR="001F66A2" w:rsidRPr="007E44F7">
        <w:rPr>
          <w:rFonts w:cstheme="minorHAnsi"/>
          <w:lang w:val="en-GB"/>
        </w:rPr>
        <w:fldChar w:fldCharType="separate"/>
      </w:r>
      <w:r w:rsidR="005773C8" w:rsidRPr="007E44F7">
        <w:rPr>
          <w:rFonts w:cstheme="minorHAnsi"/>
          <w:noProof/>
          <w:vertAlign w:val="superscript"/>
          <w:lang w:val="en-GB"/>
        </w:rPr>
        <w:t>50</w:t>
      </w:r>
      <w:r w:rsidR="001F66A2" w:rsidRPr="007E44F7">
        <w:rPr>
          <w:rFonts w:cstheme="minorHAnsi"/>
          <w:lang w:val="en-GB"/>
        </w:rPr>
        <w:fldChar w:fldCharType="end"/>
      </w:r>
      <w:r w:rsidR="00165B0B" w:rsidRPr="007E44F7">
        <w:rPr>
          <w:rFonts w:cstheme="minorHAnsi"/>
          <w:lang w:val="en-GB"/>
        </w:rPr>
        <w:t xml:space="preserve"> </w:t>
      </w:r>
      <w:r w:rsidRPr="007E44F7">
        <w:rPr>
          <w:rFonts w:cstheme="minorHAnsi"/>
          <w:lang w:val="en-GB"/>
        </w:rPr>
        <w:t>Management of these risk factors (including diabetes, smoking cessation, hyperlipidaemia, and especially hypertension) is vital in secondary stroke prevention. To optimise chronic disease management and minimise future major cardiovascular adverse events, a collaboration of physicians in a joint multidisciplinary team is essential. Since, in many countries, GPs are the first point of contact with the healthcare system, they can play an important role in care coordination (Figure 2).</w:t>
      </w:r>
    </w:p>
    <w:p w14:paraId="024C1C18" w14:textId="180DA8AB" w:rsidR="00165B0B" w:rsidRPr="007E44F7" w:rsidRDefault="00165B0B" w:rsidP="00AC3513">
      <w:pPr>
        <w:spacing w:line="360" w:lineRule="auto"/>
        <w:jc w:val="both"/>
        <w:rPr>
          <w:rFonts w:cstheme="minorHAnsi"/>
          <w:lang w:val="en-GB"/>
        </w:rPr>
      </w:pPr>
    </w:p>
    <w:p w14:paraId="02C5E132" w14:textId="07FE5B91" w:rsidR="00504693" w:rsidRPr="007E44F7" w:rsidRDefault="00433A9F" w:rsidP="00AC3513">
      <w:pPr>
        <w:spacing w:line="360" w:lineRule="auto"/>
        <w:jc w:val="both"/>
        <w:rPr>
          <w:rFonts w:cstheme="minorHAnsi"/>
          <w:b/>
          <w:bCs/>
          <w:lang w:val="en-GB"/>
        </w:rPr>
      </w:pPr>
      <w:r w:rsidRPr="007E44F7">
        <w:rPr>
          <w:rFonts w:cstheme="minorHAnsi"/>
          <w:i/>
          <w:iCs/>
          <w:lang w:val="en-GB"/>
        </w:rPr>
        <w:t xml:space="preserve">Management of </w:t>
      </w:r>
      <w:r w:rsidR="00A33978" w:rsidRPr="007E44F7">
        <w:rPr>
          <w:rFonts w:cstheme="minorHAnsi"/>
          <w:i/>
          <w:iCs/>
          <w:lang w:val="en-GB"/>
        </w:rPr>
        <w:t>diabetes</w:t>
      </w:r>
      <w:r w:rsidR="0098745D" w:rsidRPr="007E44F7">
        <w:rPr>
          <w:rFonts w:cstheme="minorHAnsi"/>
          <w:i/>
          <w:iCs/>
          <w:lang w:val="en-GB"/>
        </w:rPr>
        <w:t xml:space="preserve"> </w:t>
      </w:r>
      <w:r w:rsidR="00A33978" w:rsidRPr="007E44F7">
        <w:rPr>
          <w:rFonts w:cstheme="minorHAnsi"/>
          <w:i/>
          <w:iCs/>
          <w:lang w:val="en-GB"/>
        </w:rPr>
        <w:t>mellitus</w:t>
      </w:r>
    </w:p>
    <w:p w14:paraId="1DEF82A6" w14:textId="18AFC8BF" w:rsidR="0096230A" w:rsidRPr="007E44F7" w:rsidRDefault="00E411C7" w:rsidP="00AC3513">
      <w:pPr>
        <w:spacing w:line="360" w:lineRule="auto"/>
        <w:jc w:val="both"/>
        <w:rPr>
          <w:rFonts w:cstheme="minorHAnsi"/>
          <w:color w:val="131413"/>
          <w:lang w:val="en-GB"/>
        </w:rPr>
      </w:pPr>
      <w:r w:rsidRPr="007E44F7">
        <w:rPr>
          <w:rFonts w:cstheme="minorHAnsi"/>
          <w:lang w:val="en-GB"/>
        </w:rPr>
        <w:t>Several studies have shown that stroke patients with diabetes have poorer functional and rehabilitation outcomes increased mortality, and longer hospital stays.</w:t>
      </w:r>
      <w:r w:rsidR="009009FA" w:rsidRPr="007E44F7">
        <w:rPr>
          <w:rFonts w:cstheme="minorHAnsi"/>
          <w:lang w:val="en-GB"/>
        </w:rPr>
        <w:fldChar w:fldCharType="begin">
          <w:fldData xml:space="preserve">PEVuZE5vdGU+PENpdGU+PEF1dGhvcj5MZWk8L0F1dGhvcj48WWVhcj4yMDE1PC9ZZWFyPjxSZWNO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</w:fldData>
        </w:fldChar>
      </w:r>
      <w:r w:rsidR="005773C8" w:rsidRPr="007E44F7">
        <w:rPr>
          <w:rFonts w:cstheme="minorHAnsi"/>
          <w:lang w:val="en-GB"/>
        </w:rPr>
        <w:instrText xml:space="preserve"> ADDIN EN.CITE </w:instrText>
      </w:r>
      <w:r w:rsidR="005773C8" w:rsidRPr="007E44F7">
        <w:rPr>
          <w:rFonts w:cstheme="minorHAnsi"/>
          <w:lang w:val="en-GB"/>
        </w:rPr>
        <w:fldChar w:fldCharType="begin">
          <w:fldData xml:space="preserve">PEVuZE5vdGU+PENpdGU+PEF1dGhvcj5MZWk8L0F1dGhvcj48WWVhcj4yMDE1PC9ZZWFyPjxSZWNO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</w:fldData>
        </w:fldChar>
      </w:r>
      <w:r w:rsidR="005773C8" w:rsidRPr="007E44F7">
        <w:rPr>
          <w:rFonts w:cstheme="minorHAnsi"/>
          <w:lang w:val="en-GB"/>
        </w:rPr>
        <w:instrText xml:space="preserve"> ADDIN EN.CITE.DATA </w:instrText>
      </w:r>
      <w:r w:rsidR="005773C8" w:rsidRPr="007E44F7">
        <w:rPr>
          <w:rFonts w:cstheme="minorHAnsi"/>
          <w:lang w:val="en-GB"/>
        </w:rPr>
      </w:r>
      <w:r w:rsidR="005773C8" w:rsidRPr="007E44F7">
        <w:rPr>
          <w:rFonts w:cstheme="minorHAnsi"/>
          <w:lang w:val="en-GB"/>
        </w:rPr>
        <w:fldChar w:fldCharType="end"/>
      </w:r>
      <w:r w:rsidR="009009FA" w:rsidRPr="007E44F7">
        <w:rPr>
          <w:rFonts w:cstheme="minorHAnsi"/>
          <w:lang w:val="en-GB"/>
        </w:rPr>
      </w:r>
      <w:r w:rsidR="009009FA" w:rsidRPr="007E44F7">
        <w:rPr>
          <w:rFonts w:cstheme="minorHAnsi"/>
          <w:lang w:val="en-GB"/>
        </w:rPr>
        <w:fldChar w:fldCharType="separate"/>
      </w:r>
      <w:r w:rsidR="005773C8" w:rsidRPr="007E44F7">
        <w:rPr>
          <w:rFonts w:cstheme="minorHAnsi"/>
          <w:noProof/>
          <w:vertAlign w:val="superscript"/>
          <w:lang w:val="en-GB"/>
        </w:rPr>
        <w:t>51</w:t>
      </w:r>
      <w:r w:rsidR="009009FA" w:rsidRPr="007E44F7">
        <w:rPr>
          <w:rFonts w:cstheme="minorHAnsi"/>
          <w:lang w:val="en-GB"/>
        </w:rPr>
        <w:fldChar w:fldCharType="end"/>
      </w:r>
      <w:r w:rsidR="00B0512D" w:rsidRPr="007E44F7">
        <w:rPr>
          <w:rFonts w:cstheme="minorHAnsi"/>
          <w:color w:val="000000"/>
          <w:lang w:val="en-GB"/>
        </w:rPr>
        <w:t xml:space="preserve"> </w:t>
      </w:r>
      <w:r w:rsidRPr="007E44F7">
        <w:rPr>
          <w:rFonts w:cstheme="minorHAnsi"/>
          <w:lang w:val="en-GB"/>
        </w:rPr>
        <w:t>About 30% of patients with acute ischaemic stroke have prediabetes or type 2 diabetes,</w:t>
      </w:r>
      <w:r w:rsidR="0075724D" w:rsidRPr="007E44F7">
        <w:rPr>
          <w:rFonts w:cstheme="minorHAnsi"/>
          <w:lang w:val="en-GB"/>
        </w:rPr>
        <w:t xml:space="preserve"> which is related to an increase in the risk of stroke recurrence</w:t>
      </w:r>
      <w:r w:rsidR="00B427A3" w:rsidRPr="007E44F7">
        <w:rPr>
          <w:rFonts w:cstheme="minorHAnsi"/>
          <w:lang w:val="en-GB"/>
        </w:rPr>
        <w:t>.</w:t>
      </w:r>
      <w:r w:rsidR="0075724D" w:rsidRPr="007E44F7">
        <w:rPr>
          <w:rFonts w:cstheme="minorHAnsi"/>
          <w:lang w:val="en-GB"/>
        </w:rPr>
        <w:fldChar w:fldCharType="begin">
          <w:fldData xml:space="preserve">PEVuZE5vdGU+PENpdGU+PEF1dGhvcj5QYW48L0F1dGhvcj48WWVhcj4yMDE5PC9ZZWFyPjxSZWNO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</w:fldData>
        </w:fldChar>
      </w:r>
      <w:r w:rsidR="005773C8" w:rsidRPr="007E44F7">
        <w:rPr>
          <w:rFonts w:cstheme="minorHAnsi"/>
          <w:lang w:val="en-GB"/>
        </w:rPr>
        <w:instrText xml:space="preserve"> ADDIN EN.CITE </w:instrText>
      </w:r>
      <w:r w:rsidR="005773C8" w:rsidRPr="007E44F7">
        <w:rPr>
          <w:rFonts w:cstheme="minorHAnsi"/>
          <w:lang w:val="en-GB"/>
        </w:rPr>
        <w:fldChar w:fldCharType="begin">
          <w:fldData xml:space="preserve">PEVuZE5vdGU+PENpdGU+PEF1dGhvcj5QYW48L0F1dGhvcj48WWVhcj4yMDE5PC9ZZWFyPjxSZWNO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</w:fldData>
        </w:fldChar>
      </w:r>
      <w:r w:rsidR="005773C8" w:rsidRPr="007E44F7">
        <w:rPr>
          <w:rFonts w:cstheme="minorHAnsi"/>
          <w:lang w:val="en-GB"/>
        </w:rPr>
        <w:instrText xml:space="preserve"> ADDIN EN.CITE.DATA </w:instrText>
      </w:r>
      <w:r w:rsidR="005773C8" w:rsidRPr="007E44F7">
        <w:rPr>
          <w:rFonts w:cstheme="minorHAnsi"/>
          <w:lang w:val="en-GB"/>
        </w:rPr>
      </w:r>
      <w:r w:rsidR="005773C8" w:rsidRPr="007E44F7">
        <w:rPr>
          <w:rFonts w:cstheme="minorHAnsi"/>
          <w:lang w:val="en-GB"/>
        </w:rPr>
        <w:fldChar w:fldCharType="end"/>
      </w:r>
      <w:r w:rsidR="0075724D" w:rsidRPr="007E44F7">
        <w:rPr>
          <w:rFonts w:cstheme="minorHAnsi"/>
          <w:lang w:val="en-GB"/>
        </w:rPr>
      </w:r>
      <w:r w:rsidR="0075724D" w:rsidRPr="007E44F7">
        <w:rPr>
          <w:rFonts w:cstheme="minorHAnsi"/>
          <w:lang w:val="en-GB"/>
        </w:rPr>
        <w:fldChar w:fldCharType="separate"/>
      </w:r>
      <w:r w:rsidR="005773C8" w:rsidRPr="007E44F7">
        <w:rPr>
          <w:rFonts w:cstheme="minorHAnsi"/>
          <w:noProof/>
          <w:vertAlign w:val="superscript"/>
          <w:lang w:val="en-GB"/>
        </w:rPr>
        <w:t>52, 53</w:t>
      </w:r>
      <w:r w:rsidR="0075724D" w:rsidRPr="007E44F7">
        <w:rPr>
          <w:rFonts w:cstheme="minorHAnsi"/>
          <w:lang w:val="en-GB"/>
        </w:rPr>
        <w:fldChar w:fldCharType="end"/>
      </w:r>
      <w:r w:rsidR="008F5F46" w:rsidRPr="007E44F7">
        <w:rPr>
          <w:rFonts w:cstheme="minorHAnsi"/>
          <w:color w:val="000000"/>
          <w:lang w:val="en-GB"/>
        </w:rPr>
        <w:t xml:space="preserve"> </w:t>
      </w:r>
      <w:r w:rsidR="00495D1B" w:rsidRPr="007E44F7">
        <w:rPr>
          <w:rFonts w:cstheme="minorHAnsi"/>
          <w:color w:val="000000"/>
          <w:lang w:val="en-GB"/>
        </w:rPr>
        <w:t>In such patients, good glycaemic control improves outcome, with a glycosylated haemoglobin A1c (HbA1c) target of &lt;53 mmol/mol (7%) recommended.</w:t>
      </w:r>
      <w:r w:rsidR="009009FA" w:rsidRPr="007E44F7">
        <w:rPr>
          <w:rFonts w:cstheme="minorHAnsi"/>
          <w:color w:val="000000"/>
          <w:lang w:val="en-GB"/>
        </w:rPr>
        <w:fldChar w:fldCharType="begin"/>
      </w:r>
      <w:r w:rsidR="005773C8" w:rsidRPr="007E44F7">
        <w:rPr>
          <w:rFonts w:cstheme="minorHAnsi"/>
          <w:color w:val="000000"/>
          <w:lang w:val="en-GB"/>
        </w:rPr>
        <w:instrText xml:space="preserve"> ADDIN EN.CITE &lt;EndNote&gt;&lt;Cite&gt;&lt;Author&gt;Dawson&lt;/Author&gt;&lt;RecNum&gt;30&lt;/RecNum&gt;&lt;DisplayText&gt;&lt;style face="superscript"&gt;54&lt;/style&gt;&lt;/DisplayText&gt;&lt;record&gt;&lt;rec-number&gt;30&lt;/rec-number&gt;&lt;foreign-keys&gt;&lt;key app="EN" db-id="v0vw5w52k9a2awe5rtrxa2rnp29p2f2w25zx" timestamp="1682796732"&gt;30&lt;/key&gt;&lt;/foreign-keys&gt;&lt;ref-type name="Journal Article"&gt;17&lt;/ref-type&gt;&lt;contributors&gt;&lt;authors&gt;&lt;author&gt;Dawson, Jesse&lt;/author&gt;&lt;author&gt;Béjot, Yannick&lt;/author&gt;&lt;author&gt;Christensen, Louisa M&lt;/author&gt;&lt;author&gt;De Marchis, Gian Marco&lt;/author&gt;&lt;author&gt;Dichgans, Martin&lt;/author&gt;&lt;author&gt;Hagberg, Guri&lt;/author&gt;&lt;author&gt;Heldner, Mirjam R&lt;/author&gt;&lt;author&gt;Milionis, Haralampos&lt;/author&gt;&lt;author&gt;Li, Linxin&lt;/author&gt;&lt;author&gt;Pezzella, Francesca Romana&lt;/author&gt;&lt;author&gt;Taylor Rowan, Martin&lt;/author&gt;&lt;author&gt;Tiu, Cristina&lt;/author&gt;&lt;author&gt;Webb, Alastair&lt;/author&gt;&lt;/authors&gt;&lt;/contributors&gt;&lt;titles&gt;&lt;title&gt;European Stroke Organisation (ESO) guideline on pharmacological interventions for long-term secondary prevention after ischaemic stroke or transient ischaemic attack&lt;/title&gt;&lt;secondary-title&gt;European Stroke Journal&lt;/secondary-title&gt;&lt;/titles&gt;&lt;pages&gt;23969873221100032&lt;/pages&gt;&lt;volume&gt;0&lt;/volume&gt;&lt;number&gt;0&lt;/number&gt;&lt;keywords&gt;&lt;keyword&gt;Guideline,systematic review,stroke,hypertension,dyslipidaemia,diabetes,antiplatelet&lt;/keyword&gt;&lt;/keywords&gt;&lt;dates&gt;&lt;/dates&gt;&lt;urls&gt;&lt;related-urls&gt;&lt;url&gt;https://journals.sagepub.com/doi/abs/10.1177/23969873221100032&lt;/url&gt;&lt;/related-urls&gt;&lt;/urls&gt;&lt;electronic-resource-num&gt;10.1177/23969873221100032&lt;/electronic-resource-num&gt;&lt;/record&gt;&lt;/Cite&gt;&lt;/EndNote&gt;</w:instrText>
      </w:r>
      <w:r w:rsidR="009009FA" w:rsidRPr="007E44F7">
        <w:rPr>
          <w:rFonts w:cstheme="minorHAnsi"/>
          <w:color w:val="000000"/>
          <w:lang w:val="en-GB"/>
        </w:rPr>
        <w:fldChar w:fldCharType="separate"/>
      </w:r>
      <w:r w:rsidR="005773C8" w:rsidRPr="007E44F7">
        <w:rPr>
          <w:rFonts w:cstheme="minorHAnsi"/>
          <w:noProof/>
          <w:color w:val="000000"/>
          <w:vertAlign w:val="superscript"/>
          <w:lang w:val="en-GB"/>
        </w:rPr>
        <w:t>54</w:t>
      </w:r>
      <w:r w:rsidR="009009FA" w:rsidRPr="007E44F7">
        <w:rPr>
          <w:rFonts w:cstheme="minorHAnsi"/>
          <w:color w:val="000000"/>
          <w:lang w:val="en-GB"/>
        </w:rPr>
        <w:fldChar w:fldCharType="end"/>
      </w:r>
      <w:r w:rsidR="00467C68" w:rsidRPr="007E44F7">
        <w:rPr>
          <w:rFonts w:cstheme="minorHAnsi"/>
          <w:lang w:val="en-GB"/>
        </w:rPr>
        <w:t xml:space="preserve"> </w:t>
      </w:r>
      <w:r w:rsidR="00495D1B" w:rsidRPr="007E44F7">
        <w:rPr>
          <w:rFonts w:cstheme="minorHAnsi"/>
          <w:lang w:val="en-GB"/>
        </w:rPr>
        <w:t>Pioglitazone has been shown to reduce the risk of future stroke,</w:t>
      </w:r>
      <w:r w:rsidR="00467C68" w:rsidRPr="007E44F7">
        <w:rPr>
          <w:rFonts w:cstheme="minorHAnsi"/>
          <w:lang w:val="en-GB"/>
        </w:rPr>
        <w:fldChar w:fldCharType="begin"/>
      </w:r>
      <w:r w:rsidR="005773C8" w:rsidRPr="007E44F7">
        <w:rPr>
          <w:rFonts w:cstheme="minorHAnsi"/>
          <w:lang w:val="en-GB"/>
        </w:rPr>
        <w:instrText xml:space="preserve"> ADDIN EN.CITE &lt;EndNote&gt;&lt;Cite ExcludeYear="1"&gt;&lt;Author&gt;Dawson&lt;/Author&gt;&lt;RecNum&gt;23&lt;/RecNum&gt;&lt;DisplayText&gt;&lt;style face="superscript"&gt;54&lt;/style&gt;&lt;/DisplayText&gt;&lt;record&gt;&lt;rec-number&gt;23&lt;/rec-number&gt;&lt;foreign-keys&gt;&lt;key app="EN" db-id="edwr0rxrjve25qeepts59s0xta0v92z2d9zx" timestamp="1658754451"&gt;23&lt;/key&gt;&lt;/foreign-keys&gt;&lt;ref-type name="Journal Article"&gt;17&lt;/ref-type&gt;&lt;contributors&gt;&lt;authors&gt;&lt;author&gt;Dawson, Jesse&lt;/author&gt;&lt;author&gt;Béjot, Yannick&lt;/author&gt;&lt;author&gt;Christensen, Louisa M&lt;/author&gt;&lt;author&gt;De Marchis, Gian Marco&lt;/author&gt;&lt;author&gt;Dichgans, Martin&lt;/author&gt;&lt;author&gt;Hagberg, Guri&lt;/author&gt;&lt;author&gt;Heldner, Mirjam R&lt;/author&gt;&lt;author&gt;Milionis, Haralampos&lt;/author&gt;&lt;author&gt;Li, Linxin&lt;/author&gt;&lt;author&gt;Pezzella, Francesca Romana&lt;/author&gt;&lt;author&gt;Taylor Rowan, Martin&lt;/author&gt;&lt;author&gt;Tiu, Cristina&lt;/author&gt;&lt;author&gt;Webb, Alastair&lt;/author&gt;&lt;/authors&gt;&lt;/contributors&gt;&lt;titles&gt;&lt;title&gt;European Stroke Organisation (ESO) guideline on pharmacological interventions for long-term secondary prevention after ischaemic stroke or transient ischaemic attack&lt;/title&gt;&lt;secondary-title&gt;European Stroke Journal&lt;/secondary-title&gt;&lt;/titles&gt;&lt;periodical&gt;&lt;full-title&gt;European Stroke Journal&lt;/full-title&gt;&lt;/periodical&gt;&lt;pages&gt;23969873221100032&lt;/pages&gt;&lt;volume&gt;0&lt;/volume&gt;&lt;number&gt;0&lt;/number&gt;&lt;keywords&gt;&lt;keyword&gt;Guideline,systematic review,stroke,hypertension,dyslipidaemia,diabetes,antiplatelet&lt;/keyword&gt;&lt;/keywords&gt;&lt;dates&gt;&lt;/dates&gt;&lt;urls&gt;&lt;related-urls&gt;&lt;url&gt;https://journals.sagepub.com/doi/abs/10.1177/23969873221100032&lt;/url&gt;&lt;/related-urls&gt;&lt;/urls&gt;&lt;electronic-resource-num&gt;10.1177/23969873221100032&lt;/electronic-resource-num&gt;&lt;/record&gt;&lt;/Cite&gt;&lt;/EndNote&gt;</w:instrText>
      </w:r>
      <w:r w:rsidR="00467C68" w:rsidRPr="007E44F7">
        <w:rPr>
          <w:rFonts w:cstheme="minorHAnsi"/>
          <w:lang w:val="en-GB"/>
        </w:rPr>
        <w:fldChar w:fldCharType="separate"/>
      </w:r>
      <w:r w:rsidR="005773C8" w:rsidRPr="007E44F7">
        <w:rPr>
          <w:rFonts w:cstheme="minorHAnsi"/>
          <w:noProof/>
          <w:vertAlign w:val="superscript"/>
          <w:lang w:val="en-GB"/>
        </w:rPr>
        <w:t>54</w:t>
      </w:r>
      <w:r w:rsidR="00467C68" w:rsidRPr="007E44F7">
        <w:rPr>
          <w:rFonts w:cstheme="minorHAnsi"/>
          <w:lang w:val="en-GB"/>
        </w:rPr>
        <w:fldChar w:fldCharType="end"/>
      </w:r>
      <w:r w:rsidR="00467C68" w:rsidRPr="007E44F7" w:rsidDel="00745125">
        <w:rPr>
          <w:rFonts w:cstheme="minorHAnsi"/>
          <w:lang w:val="en-GB"/>
        </w:rPr>
        <w:t xml:space="preserve"> </w:t>
      </w:r>
      <w:r w:rsidR="00495D1B" w:rsidRPr="007E44F7">
        <w:rPr>
          <w:rFonts w:cstheme="minorHAnsi"/>
          <w:lang w:val="en-GB"/>
        </w:rPr>
        <w:t>but its adverse events especially related to bone fractures, weight gain and heart failure, have restricted its use.</w:t>
      </w:r>
      <w:r w:rsidR="006C1F91" w:rsidRPr="007E44F7">
        <w:rPr>
          <w:rFonts w:cstheme="minorHAnsi"/>
          <w:lang w:val="en-GB"/>
        </w:rPr>
        <w:fldChar w:fldCharType="begin">
          <w:fldData xml:space="preserve">PEVuZE5vdGU+PENpdGU+PEF1dGhvcj5LYW5pczwvQXV0aG9yPjxZZWFyPjIwMDE8L1llYXI+PFJl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</w:fldData>
        </w:fldChar>
      </w:r>
      <w:r w:rsidR="005773C8" w:rsidRPr="007E44F7">
        <w:rPr>
          <w:rFonts w:cstheme="minorHAnsi"/>
          <w:lang w:val="en-GB"/>
        </w:rPr>
        <w:instrText xml:space="preserve"> ADDIN EN.CITE </w:instrText>
      </w:r>
      <w:r w:rsidR="005773C8" w:rsidRPr="007E44F7">
        <w:rPr>
          <w:rFonts w:cstheme="minorHAnsi"/>
          <w:lang w:val="en-GB"/>
        </w:rPr>
        <w:fldChar w:fldCharType="begin">
          <w:fldData xml:space="preserve">PEVuZE5vdGU+PENpdGU+PEF1dGhvcj5LYW5pczwvQXV0aG9yPjxZZWFyPjIwMDE8L1llYXI+PFJl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</w:fldData>
        </w:fldChar>
      </w:r>
      <w:r w:rsidR="005773C8" w:rsidRPr="007E44F7">
        <w:rPr>
          <w:rFonts w:cstheme="minorHAnsi"/>
          <w:lang w:val="en-GB"/>
        </w:rPr>
        <w:instrText xml:space="preserve"> ADDIN EN.CITE.DATA </w:instrText>
      </w:r>
      <w:r w:rsidR="005773C8" w:rsidRPr="007E44F7">
        <w:rPr>
          <w:rFonts w:cstheme="minorHAnsi"/>
          <w:lang w:val="en-GB"/>
        </w:rPr>
      </w:r>
      <w:r w:rsidR="005773C8" w:rsidRPr="007E44F7">
        <w:rPr>
          <w:rFonts w:cstheme="minorHAnsi"/>
          <w:lang w:val="en-GB"/>
        </w:rPr>
        <w:fldChar w:fldCharType="end"/>
      </w:r>
      <w:r w:rsidR="006C1F91" w:rsidRPr="007E44F7">
        <w:rPr>
          <w:rFonts w:cstheme="minorHAnsi"/>
          <w:lang w:val="en-GB"/>
        </w:rPr>
      </w:r>
      <w:r w:rsidR="006C1F91" w:rsidRPr="007E44F7">
        <w:rPr>
          <w:rFonts w:cstheme="minorHAnsi"/>
          <w:lang w:val="en-GB"/>
        </w:rPr>
        <w:fldChar w:fldCharType="separate"/>
      </w:r>
      <w:r w:rsidR="005773C8" w:rsidRPr="007E44F7">
        <w:rPr>
          <w:rFonts w:cstheme="minorHAnsi"/>
          <w:noProof/>
          <w:vertAlign w:val="superscript"/>
          <w:lang w:val="en-GB"/>
        </w:rPr>
        <w:t>55</w:t>
      </w:r>
      <w:r w:rsidR="006C1F91" w:rsidRPr="007E44F7">
        <w:rPr>
          <w:rFonts w:cstheme="minorHAnsi"/>
          <w:lang w:val="en-GB"/>
        </w:rPr>
        <w:fldChar w:fldCharType="end"/>
      </w:r>
      <w:r w:rsidR="00D80F43" w:rsidRPr="007E44F7">
        <w:rPr>
          <w:rFonts w:cstheme="minorHAnsi"/>
          <w:lang w:val="en-GB"/>
        </w:rPr>
        <w:t xml:space="preserve"> </w:t>
      </w:r>
      <w:r w:rsidR="00495D1B" w:rsidRPr="007E44F7">
        <w:rPr>
          <w:rFonts w:cstheme="minorHAnsi"/>
          <w:lang w:val="en-GB"/>
        </w:rPr>
        <w:t>Newer agents, such as glucagon-like peptide-1 (GLP-1) receptor agonists and sodium-glucose cotransporter 2 (SGLT2) inhibitors, are helpful in patients with established cardiovascular disease reducing the risk of cardiovascular outcomes.</w:t>
      </w:r>
      <w:r w:rsidR="0013688B" w:rsidRPr="007E44F7">
        <w:rPr>
          <w:rFonts w:cstheme="minorHAnsi"/>
          <w:lang w:val="en-GB"/>
        </w:rPr>
        <w:fldChar w:fldCharType="begin"/>
      </w:r>
      <w:r w:rsidR="005773C8" w:rsidRPr="007E44F7">
        <w:rPr>
          <w:rFonts w:cstheme="minorHAnsi"/>
          <w:lang w:val="en-GB"/>
        </w:rPr>
        <w:instrText xml:space="preserve"> ADDIN EN.CITE &lt;EndNote&gt;&lt;Cite&gt;&lt;Author&gt;Brown&lt;/Author&gt;&lt;Year&gt;2021&lt;/Year&gt;&lt;RecNum&gt;25&lt;/RecNum&gt;&lt;DisplayText&gt;&lt;style face="superscript"&gt;56&lt;/style&gt;&lt;/DisplayText&gt;&lt;record&gt;&lt;rec-number&gt;25&lt;/rec-number&gt;&lt;foreign-keys&gt;&lt;key app="EN" db-id="edwr0rxrjve25qeepts59s0xta0v92z2d9zx" timestamp="1658758223"&gt;25&lt;/key&gt;&lt;/foreign-keys&gt;&lt;ref-type name="Journal Article"&gt;17&lt;/ref-type&gt;&lt;contributors&gt;&lt;authors&gt;&lt;author&gt;Brown, Emily&lt;/author&gt;&lt;author&gt;Heerspink, Hiddo J. L.&lt;/author&gt;&lt;author&gt;Cuthbertson, Daniel J.&lt;/author&gt;&lt;author&gt;Wilding, John P. H.&lt;/author&gt;&lt;/authors&gt;&lt;/contributors&gt;&lt;titles&gt;&lt;title&gt;SGLT2 inhibitors and GLP-1 receptor agonists: established and emerging indications&lt;/title&gt;&lt;secondary-title&gt;The Lancet&lt;/secondary-title&gt;&lt;/titles&gt;&lt;periodical&gt;&lt;full-title&gt;The Lancet&lt;/full-title&gt;&lt;/periodical&gt;&lt;pages&gt;262-276&lt;/pages&gt;&lt;volume&gt;398&lt;/volume&gt;&lt;number&gt;10296&lt;/number&gt;&lt;dates&gt;&lt;year&gt;2021&lt;/year&gt;&lt;pub-dates&gt;&lt;date&gt;2021/07/17/&lt;/date&gt;&lt;/pub-dates&gt;&lt;/dates&gt;&lt;isbn&gt;0140-6736&lt;/isbn&gt;&lt;urls&gt;&lt;related-urls&gt;&lt;url&gt;https://www.sciencedirect.com/science/article/pii/S0140673621005365&lt;/url&gt;&lt;/related-urls&gt;&lt;/urls&gt;&lt;electronic-resource-num&gt;https://doi.org/10.1016/S0140-6736(21)00536-5&lt;/electronic-resource-num&gt;&lt;/record&gt;&lt;/Cite&gt;&lt;/EndNote&gt;</w:instrText>
      </w:r>
      <w:r w:rsidR="0013688B" w:rsidRPr="007E44F7">
        <w:rPr>
          <w:rFonts w:cstheme="minorHAnsi"/>
          <w:lang w:val="en-GB"/>
        </w:rPr>
        <w:fldChar w:fldCharType="separate"/>
      </w:r>
      <w:r w:rsidR="005773C8" w:rsidRPr="007E44F7">
        <w:rPr>
          <w:rFonts w:cstheme="minorHAnsi"/>
          <w:noProof/>
          <w:vertAlign w:val="superscript"/>
          <w:lang w:val="en-GB"/>
        </w:rPr>
        <w:t>56</w:t>
      </w:r>
      <w:r w:rsidR="0013688B" w:rsidRPr="007E44F7">
        <w:rPr>
          <w:rFonts w:cstheme="minorHAnsi"/>
          <w:lang w:val="en-GB"/>
        </w:rPr>
        <w:fldChar w:fldCharType="end"/>
      </w:r>
      <w:r w:rsidR="00B75B6F" w:rsidRPr="007E44F7">
        <w:rPr>
          <w:rFonts w:cstheme="minorHAnsi"/>
          <w:lang w:val="en-GB"/>
        </w:rPr>
        <w:t xml:space="preserve"> </w:t>
      </w:r>
      <w:r w:rsidR="00495D1B" w:rsidRPr="007E44F7">
        <w:rPr>
          <w:rFonts w:cstheme="minorHAnsi"/>
          <w:lang w:val="en-GB"/>
        </w:rPr>
        <w:t>SGLT-2 inhibitors are especially beneficial in those with heart failure or chronic kidney disease. In addition to pharmacological treatment, exercise, maintaining a healthy weight, and having a healthy diet can prevent the progression of prediabetes to type 2 diabetes</w:t>
      </w:r>
      <w:r w:rsidR="007C44BD" w:rsidRPr="007E44F7">
        <w:rPr>
          <w:rFonts w:cstheme="minorHAnsi"/>
          <w:lang w:val="en-GB"/>
        </w:rPr>
        <w:t>.</w:t>
      </w:r>
      <w:r w:rsidR="00124A62" w:rsidRPr="007E44F7">
        <w:rPr>
          <w:rFonts w:cstheme="minorHAnsi"/>
          <w:lang w:val="en-GB"/>
        </w:rPr>
        <w:fldChar w:fldCharType="begin">
          <w:fldData xml:space="preserve">PEVuZE5vdGU+PENpdGU+PEF1dGhvcj5UdW9taWxlaHRvPC9BdXRob3I+PFllYXI+MjAwMTwvWWVh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</w:fldData>
        </w:fldChar>
      </w:r>
      <w:r w:rsidR="005773C8" w:rsidRPr="007E44F7">
        <w:rPr>
          <w:rFonts w:cstheme="minorHAnsi"/>
          <w:lang w:val="en-GB"/>
        </w:rPr>
        <w:instrText xml:space="preserve"> ADDIN EN.CITE </w:instrText>
      </w:r>
      <w:r w:rsidR="005773C8" w:rsidRPr="007E44F7">
        <w:rPr>
          <w:rFonts w:cstheme="minorHAnsi"/>
          <w:lang w:val="en-GB"/>
        </w:rPr>
        <w:fldChar w:fldCharType="begin">
          <w:fldData xml:space="preserve">PEVuZE5vdGU+PENpdGU+PEF1dGhvcj5UdW9taWxlaHRvPC9BdXRob3I+PFllYXI+MjAwMTwvWWVh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</w:fldData>
        </w:fldChar>
      </w:r>
      <w:r w:rsidR="005773C8" w:rsidRPr="007E44F7">
        <w:rPr>
          <w:rFonts w:cstheme="minorHAnsi"/>
          <w:lang w:val="en-GB"/>
        </w:rPr>
        <w:instrText xml:space="preserve"> ADDIN EN.CITE.DATA </w:instrText>
      </w:r>
      <w:r w:rsidR="005773C8" w:rsidRPr="007E44F7">
        <w:rPr>
          <w:rFonts w:cstheme="minorHAnsi"/>
          <w:lang w:val="en-GB"/>
        </w:rPr>
      </w:r>
      <w:r w:rsidR="005773C8" w:rsidRPr="007E44F7">
        <w:rPr>
          <w:rFonts w:cstheme="minorHAnsi"/>
          <w:lang w:val="en-GB"/>
        </w:rPr>
        <w:fldChar w:fldCharType="end"/>
      </w:r>
      <w:r w:rsidR="00124A62" w:rsidRPr="007E44F7">
        <w:rPr>
          <w:rFonts w:cstheme="minorHAnsi"/>
          <w:lang w:val="en-GB"/>
        </w:rPr>
      </w:r>
      <w:r w:rsidR="00124A62" w:rsidRPr="007E44F7">
        <w:rPr>
          <w:rFonts w:cstheme="minorHAnsi"/>
          <w:lang w:val="en-GB"/>
        </w:rPr>
        <w:fldChar w:fldCharType="separate"/>
      </w:r>
      <w:r w:rsidR="005773C8" w:rsidRPr="007E44F7">
        <w:rPr>
          <w:rFonts w:cstheme="minorHAnsi"/>
          <w:noProof/>
          <w:vertAlign w:val="superscript"/>
          <w:lang w:val="en-GB"/>
        </w:rPr>
        <w:t>57</w:t>
      </w:r>
      <w:r w:rsidR="00124A62" w:rsidRPr="007E44F7">
        <w:rPr>
          <w:rFonts w:cstheme="minorHAnsi"/>
          <w:lang w:val="en-GB"/>
        </w:rPr>
        <w:fldChar w:fldCharType="end"/>
      </w:r>
      <w:r w:rsidR="005B0B32" w:rsidRPr="007E44F7">
        <w:rPr>
          <w:rFonts w:cstheme="minorHAnsi"/>
          <w:lang w:val="en-GB"/>
        </w:rPr>
        <w:t xml:space="preserve"> </w:t>
      </w:r>
    </w:p>
    <w:p w14:paraId="209EF51B" w14:textId="77777777" w:rsidR="00752C15" w:rsidRPr="007E44F7" w:rsidRDefault="00752C15" w:rsidP="00AC3513">
      <w:pPr>
        <w:spacing w:line="360" w:lineRule="auto"/>
        <w:jc w:val="both"/>
        <w:rPr>
          <w:rFonts w:cstheme="minorHAnsi"/>
          <w:b/>
          <w:bCs/>
          <w:lang w:val="en-GB"/>
        </w:rPr>
      </w:pPr>
    </w:p>
    <w:p w14:paraId="65E8771F" w14:textId="0FF35110" w:rsidR="00AF7DA4" w:rsidRPr="007E44F7" w:rsidRDefault="007117F8" w:rsidP="00AC3513">
      <w:pPr>
        <w:spacing w:line="360" w:lineRule="auto"/>
        <w:jc w:val="both"/>
        <w:rPr>
          <w:rFonts w:cstheme="minorHAnsi"/>
          <w:b/>
          <w:bCs/>
          <w:lang w:val="en-GB"/>
        </w:rPr>
      </w:pPr>
      <w:r w:rsidRPr="007E44F7">
        <w:rPr>
          <w:rFonts w:cstheme="minorHAnsi"/>
          <w:i/>
          <w:iCs/>
          <w:lang w:val="en-GB"/>
        </w:rPr>
        <w:t>Lipid modification</w:t>
      </w:r>
    </w:p>
    <w:p w14:paraId="4D94C073" w14:textId="1E93BB18" w:rsidR="00524E5E" w:rsidRPr="007E44F7" w:rsidRDefault="00E264FF" w:rsidP="00AC3513">
      <w:pPr>
        <w:autoSpaceDE w:val="0"/>
        <w:autoSpaceDN w:val="0"/>
        <w:adjustRightInd w:val="0"/>
        <w:spacing w:line="360" w:lineRule="auto"/>
        <w:jc w:val="both"/>
        <w:rPr>
          <w:rFonts w:cstheme="minorHAnsi"/>
        </w:rPr>
      </w:pPr>
      <w:r w:rsidRPr="007E44F7">
        <w:rPr>
          <w:rFonts w:cstheme="minorHAnsi"/>
          <w:lang w:val="en-GB"/>
        </w:rPr>
        <w:t>Lipid modification reduces cardiovascular events in stroke survivors. Current guidelines suggest intense statin therapy in patients after ischaemic stroke.</w:t>
      </w:r>
      <w:r w:rsidR="001E53F4" w:rsidRPr="007E44F7">
        <w:rPr>
          <w:rFonts w:cstheme="minorHAnsi"/>
          <w:lang w:val="en-GB"/>
        </w:rPr>
        <w:fldChar w:fldCharType="begin">
          <w:fldData xml:space="preserve">PEVuZE5vdGU+PENpdGU+PEF1dGhvcj5EYXdzb248L0F1dGhvcj48UmVjTnVtPjQ0PC9SZWNOdW0+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=
</w:fldData>
        </w:fldChar>
      </w:r>
      <w:r w:rsidR="005773C8" w:rsidRPr="007E44F7">
        <w:rPr>
          <w:rFonts w:cstheme="minorHAnsi"/>
          <w:lang w:val="en-GB"/>
        </w:rPr>
        <w:instrText xml:space="preserve"> ADDIN EN.CITE </w:instrText>
      </w:r>
      <w:r w:rsidR="005773C8" w:rsidRPr="007E44F7">
        <w:rPr>
          <w:rFonts w:cstheme="minorHAnsi"/>
          <w:lang w:val="en-GB"/>
        </w:rPr>
        <w:fldChar w:fldCharType="begin">
          <w:fldData xml:space="preserve">PEVuZE5vdGU+PENpdGU+PEF1dGhvcj5EYXdzb248L0F1dGhvcj48UmVjTnVtPjQ0PC9SZWNOdW0+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=
</w:fldData>
        </w:fldChar>
      </w:r>
      <w:r w:rsidR="005773C8" w:rsidRPr="007E44F7">
        <w:rPr>
          <w:rFonts w:cstheme="minorHAnsi"/>
          <w:lang w:val="en-GB"/>
        </w:rPr>
        <w:instrText xml:space="preserve"> ADDIN EN.CITE.DATA </w:instrText>
      </w:r>
      <w:r w:rsidR="005773C8" w:rsidRPr="007E44F7">
        <w:rPr>
          <w:rFonts w:cstheme="minorHAnsi"/>
          <w:lang w:val="en-GB"/>
        </w:rPr>
      </w:r>
      <w:r w:rsidR="005773C8" w:rsidRPr="007E44F7">
        <w:rPr>
          <w:rFonts w:cstheme="minorHAnsi"/>
          <w:lang w:val="en-GB"/>
        </w:rPr>
        <w:fldChar w:fldCharType="end"/>
      </w:r>
      <w:r w:rsidR="001E53F4" w:rsidRPr="007E44F7">
        <w:rPr>
          <w:rFonts w:cstheme="minorHAnsi"/>
          <w:lang w:val="en-GB"/>
        </w:rPr>
      </w:r>
      <w:r w:rsidR="001E53F4" w:rsidRPr="007E44F7">
        <w:rPr>
          <w:rFonts w:cstheme="minorHAnsi"/>
          <w:lang w:val="en-GB"/>
        </w:rPr>
        <w:fldChar w:fldCharType="separate"/>
      </w:r>
      <w:r w:rsidR="005773C8" w:rsidRPr="007E44F7">
        <w:rPr>
          <w:rFonts w:cstheme="minorHAnsi"/>
          <w:noProof/>
          <w:vertAlign w:val="superscript"/>
          <w:lang w:val="en-GB"/>
        </w:rPr>
        <w:t>8, 54</w:t>
      </w:r>
      <w:r w:rsidR="001E53F4" w:rsidRPr="007E44F7">
        <w:rPr>
          <w:rFonts w:cstheme="minorHAnsi"/>
          <w:lang w:val="en-GB"/>
        </w:rPr>
        <w:fldChar w:fldCharType="end"/>
      </w:r>
      <w:r w:rsidR="00653288" w:rsidRPr="007E44F7">
        <w:rPr>
          <w:rFonts w:cstheme="minorHAnsi"/>
          <w:lang w:val="en-GB"/>
        </w:rPr>
        <w:t xml:space="preserve"> </w:t>
      </w:r>
      <w:r w:rsidR="008D4FEE" w:rsidRPr="007E44F7">
        <w:rPr>
          <w:rFonts w:cstheme="minorHAnsi"/>
          <w:lang w:val="en-GB"/>
        </w:rPr>
        <w:t>In patients with established atherosclerotic cardiovascular disease, strict treatment targets a reduction of more than 50% in low-density cholesterol (LDL-C) and LDL-C &lt;1.4 mmol/L (&lt;55mg/dl).</w:t>
      </w:r>
      <w:r w:rsidR="009009FA" w:rsidRPr="007E44F7">
        <w:rPr>
          <w:rFonts w:cstheme="minorHAnsi"/>
          <w:lang w:val="en-GB"/>
        </w:rPr>
        <w:fldChar w:fldCharType="begin">
          <w:fldData xml:space="preserve">PEVuZE5vdGU+PENpdGU+PEF1dGhvcj5TYWdyaXM8L0F1dGhvcj48WWVhcj4yMDIxPC9ZZWFyPjxS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</w:fldData>
        </w:fldChar>
      </w:r>
      <w:r w:rsidR="00C430E4" w:rsidRPr="007E44F7">
        <w:rPr>
          <w:rFonts w:cstheme="minorHAnsi"/>
          <w:lang w:val="en-GB"/>
        </w:rPr>
        <w:instrText xml:space="preserve"> ADDIN EN.CITE </w:instrText>
      </w:r>
      <w:r w:rsidR="00C430E4" w:rsidRPr="007E44F7">
        <w:rPr>
          <w:rFonts w:cstheme="minorHAnsi"/>
          <w:lang w:val="en-GB"/>
        </w:rPr>
        <w:fldChar w:fldCharType="begin">
          <w:fldData xml:space="preserve">PEVuZE5vdGU+PENpdGU+PEF1dGhvcj5TYWdyaXM8L0F1dGhvcj48WWVhcj4yMDIxPC9ZZWFyPjxS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</w:fldData>
        </w:fldChar>
      </w:r>
      <w:r w:rsidR="00C430E4" w:rsidRPr="007E44F7">
        <w:rPr>
          <w:rFonts w:cstheme="minorHAnsi"/>
          <w:lang w:val="en-GB"/>
        </w:rPr>
        <w:instrText xml:space="preserve"> ADDIN EN.CITE.DATA </w:instrText>
      </w:r>
      <w:r w:rsidR="00C430E4" w:rsidRPr="007E44F7">
        <w:rPr>
          <w:rFonts w:cstheme="minorHAnsi"/>
          <w:lang w:val="en-GB"/>
        </w:rPr>
      </w:r>
      <w:r w:rsidR="00C430E4" w:rsidRPr="007E44F7">
        <w:rPr>
          <w:rFonts w:cstheme="minorHAnsi"/>
          <w:lang w:val="en-GB"/>
        </w:rPr>
        <w:fldChar w:fldCharType="end"/>
      </w:r>
      <w:r w:rsidR="009009FA" w:rsidRPr="007E44F7">
        <w:rPr>
          <w:rFonts w:cstheme="minorHAnsi"/>
          <w:lang w:val="en-GB"/>
        </w:rPr>
      </w:r>
      <w:r w:rsidR="009009FA" w:rsidRPr="007E44F7">
        <w:rPr>
          <w:rFonts w:cstheme="minorHAnsi"/>
          <w:lang w:val="en-GB"/>
        </w:rPr>
        <w:fldChar w:fldCharType="separate"/>
      </w:r>
      <w:r w:rsidR="00C430E4" w:rsidRPr="007E44F7">
        <w:rPr>
          <w:rFonts w:cstheme="minorHAnsi"/>
          <w:noProof/>
          <w:vertAlign w:val="superscript"/>
          <w:lang w:val="en-GB"/>
        </w:rPr>
        <w:t>39</w:t>
      </w:r>
      <w:r w:rsidR="009009FA" w:rsidRPr="007E44F7">
        <w:rPr>
          <w:rFonts w:cstheme="minorHAnsi"/>
          <w:lang w:val="en-GB"/>
        </w:rPr>
        <w:fldChar w:fldCharType="end"/>
      </w:r>
      <w:r w:rsidR="00B75B6F" w:rsidRPr="007E44F7">
        <w:rPr>
          <w:rFonts w:cstheme="minorHAnsi"/>
          <w:lang w:val="en-GB"/>
        </w:rPr>
        <w:t xml:space="preserve"> </w:t>
      </w:r>
      <w:r w:rsidR="008D4FEE" w:rsidRPr="007E44F7">
        <w:rPr>
          <w:rFonts w:cstheme="minorHAnsi"/>
          <w:lang w:val="en-GB"/>
        </w:rPr>
        <w:t>However, the Stroke Prevention by Aggressive Reduction in Cholesterol Levels (SPARCL)</w:t>
      </w:r>
      <w:r w:rsidR="00C07B54" w:rsidRPr="007E44F7">
        <w:rPr>
          <w:rFonts w:cstheme="minorHAnsi"/>
          <w:lang w:val="en-GB"/>
        </w:rPr>
        <w:fldChar w:fldCharType="begin">
          <w:fldData xml:space="preserve">PEVuZE5vdGU+PENpdGU+PEF1dGhvcj5BbWFyZW5jbzwvQXV0aG9yPjxZZWFyPjIwMDY8L1llYXI+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</w:fldData>
        </w:fldChar>
      </w:r>
      <w:r w:rsidR="00C430E4" w:rsidRPr="007E44F7">
        <w:rPr>
          <w:rFonts w:cstheme="minorHAnsi"/>
          <w:lang w:val="en-GB"/>
        </w:rPr>
        <w:instrText xml:space="preserve"> ADDIN EN.CITE </w:instrText>
      </w:r>
      <w:r w:rsidR="00C430E4" w:rsidRPr="007E44F7">
        <w:rPr>
          <w:rFonts w:cstheme="minorHAnsi"/>
          <w:lang w:val="en-GB"/>
        </w:rPr>
        <w:fldChar w:fldCharType="begin">
          <w:fldData xml:space="preserve">PEVuZE5vdGU+PENpdGU+PEF1dGhvcj5BbWFyZW5jbzwvQXV0aG9yPjxZZWFyPjIwMDY8L1llYXI+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</w:fldData>
        </w:fldChar>
      </w:r>
      <w:r w:rsidR="00C430E4" w:rsidRPr="007E44F7">
        <w:rPr>
          <w:rFonts w:cstheme="minorHAnsi"/>
          <w:lang w:val="en-GB"/>
        </w:rPr>
        <w:instrText xml:space="preserve"> ADDIN EN.CITE.DATA </w:instrText>
      </w:r>
      <w:r w:rsidR="00C430E4" w:rsidRPr="007E44F7">
        <w:rPr>
          <w:rFonts w:cstheme="minorHAnsi"/>
          <w:lang w:val="en-GB"/>
        </w:rPr>
      </w:r>
      <w:r w:rsidR="00C430E4" w:rsidRPr="007E44F7">
        <w:rPr>
          <w:rFonts w:cstheme="minorHAnsi"/>
          <w:lang w:val="en-GB"/>
        </w:rPr>
        <w:fldChar w:fldCharType="end"/>
      </w:r>
      <w:r w:rsidR="00C07B54" w:rsidRPr="007E44F7">
        <w:rPr>
          <w:rFonts w:cstheme="minorHAnsi"/>
          <w:lang w:val="en-GB"/>
        </w:rPr>
      </w:r>
      <w:r w:rsidR="00C07B54" w:rsidRPr="007E44F7">
        <w:rPr>
          <w:rFonts w:cstheme="minorHAnsi"/>
          <w:lang w:val="en-GB"/>
        </w:rPr>
        <w:fldChar w:fldCharType="separate"/>
      </w:r>
      <w:r w:rsidR="00C430E4" w:rsidRPr="007E44F7">
        <w:rPr>
          <w:rFonts w:cstheme="minorHAnsi"/>
          <w:noProof/>
          <w:vertAlign w:val="superscript"/>
          <w:lang w:val="en-GB"/>
        </w:rPr>
        <w:t>45</w:t>
      </w:r>
      <w:r w:rsidR="00C07B54" w:rsidRPr="007E44F7">
        <w:rPr>
          <w:rFonts w:cstheme="minorHAnsi"/>
          <w:lang w:val="en-GB"/>
        </w:rPr>
        <w:fldChar w:fldCharType="end"/>
      </w:r>
      <w:r w:rsidR="00F55591" w:rsidRPr="007E44F7">
        <w:rPr>
          <w:rFonts w:cstheme="minorHAnsi"/>
          <w:lang w:val="en-GB"/>
        </w:rPr>
        <w:t xml:space="preserve"> </w:t>
      </w:r>
      <w:r w:rsidR="008D4FEE" w:rsidRPr="007E44F7">
        <w:rPr>
          <w:rFonts w:cstheme="minorHAnsi"/>
          <w:lang w:val="en-GB"/>
        </w:rPr>
        <w:t>and (Treat Stroke to Target) (TST)</w:t>
      </w:r>
      <w:r w:rsidR="00C07B54" w:rsidRPr="007E44F7">
        <w:rPr>
          <w:rFonts w:cstheme="minorHAnsi"/>
          <w:lang w:val="en-GB"/>
        </w:rPr>
        <w:fldChar w:fldCharType="begin">
          <w:fldData xml:space="preserve">PEVuZE5vdGU+PENpdGU+PEF1dGhvcj5BbWFyZW5jbzwvQXV0aG9yPjxZZWFyPjIwMjA8L1llYXI+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</w:fldData>
        </w:fldChar>
      </w:r>
      <w:r w:rsidR="005773C8" w:rsidRPr="007E44F7">
        <w:rPr>
          <w:rFonts w:cstheme="minorHAnsi"/>
          <w:lang w:val="en-GB"/>
        </w:rPr>
        <w:instrText xml:space="preserve"> ADDIN EN.CITE </w:instrText>
      </w:r>
      <w:r w:rsidR="005773C8" w:rsidRPr="007E44F7">
        <w:rPr>
          <w:rFonts w:cstheme="minorHAnsi"/>
          <w:lang w:val="en-GB"/>
        </w:rPr>
        <w:fldChar w:fldCharType="begin">
          <w:fldData xml:space="preserve">PEVuZE5vdGU+PENpdGU+PEF1dGhvcj5BbWFyZW5jbzwvQXV0aG9yPjxZZWFyPjIwMjA8L1llYXI+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</w:fldData>
        </w:fldChar>
      </w:r>
      <w:r w:rsidR="005773C8" w:rsidRPr="007E44F7">
        <w:rPr>
          <w:rFonts w:cstheme="minorHAnsi"/>
          <w:lang w:val="en-GB"/>
        </w:rPr>
        <w:instrText xml:space="preserve"> ADDIN EN.CITE.DATA </w:instrText>
      </w:r>
      <w:r w:rsidR="005773C8" w:rsidRPr="007E44F7">
        <w:rPr>
          <w:rFonts w:cstheme="minorHAnsi"/>
          <w:lang w:val="en-GB"/>
        </w:rPr>
      </w:r>
      <w:r w:rsidR="005773C8" w:rsidRPr="007E44F7">
        <w:rPr>
          <w:rFonts w:cstheme="minorHAnsi"/>
          <w:lang w:val="en-GB"/>
        </w:rPr>
        <w:fldChar w:fldCharType="end"/>
      </w:r>
      <w:r w:rsidR="00C07B54" w:rsidRPr="007E44F7">
        <w:rPr>
          <w:rFonts w:cstheme="minorHAnsi"/>
          <w:lang w:val="en-GB"/>
        </w:rPr>
      </w:r>
      <w:r w:rsidR="00C07B54" w:rsidRPr="007E44F7">
        <w:rPr>
          <w:rFonts w:cstheme="minorHAnsi"/>
          <w:lang w:val="en-GB"/>
        </w:rPr>
        <w:fldChar w:fldCharType="separate"/>
      </w:r>
      <w:r w:rsidR="005773C8" w:rsidRPr="007E44F7">
        <w:rPr>
          <w:rFonts w:cstheme="minorHAnsi"/>
          <w:noProof/>
          <w:vertAlign w:val="superscript"/>
          <w:lang w:val="en-GB"/>
        </w:rPr>
        <w:t>58</w:t>
      </w:r>
      <w:r w:rsidR="00C07B54" w:rsidRPr="007E44F7">
        <w:rPr>
          <w:rFonts w:cstheme="minorHAnsi"/>
          <w:lang w:val="en-GB"/>
        </w:rPr>
        <w:fldChar w:fldCharType="end"/>
      </w:r>
      <w:r w:rsidR="00F55591" w:rsidRPr="007E44F7">
        <w:rPr>
          <w:rFonts w:cstheme="minorHAnsi"/>
          <w:lang w:val="en-GB"/>
        </w:rPr>
        <w:t xml:space="preserve"> </w:t>
      </w:r>
      <w:r w:rsidR="008D4FEE" w:rsidRPr="007E44F7">
        <w:rPr>
          <w:rFonts w:cstheme="minorHAnsi"/>
          <w:lang w:val="en-GB"/>
        </w:rPr>
        <w:t xml:space="preserve">trials point to an LDL-C target of &lt;70mg/dl in patients with non-cardioembolic stroke. Studies investigating the additive effect of ezetimibe or PCSK-9 inhibitors suggest that lower levels of LDL-C are safe and </w:t>
      </w:r>
      <w:r w:rsidR="008D4FEE" w:rsidRPr="007E44F7">
        <w:rPr>
          <w:rFonts w:cstheme="minorHAnsi"/>
          <w:lang w:val="en-GB"/>
        </w:rPr>
        <w:lastRenderedPageBreak/>
        <w:t>effective in reducing further cardiovascular outcomes.</w:t>
      </w:r>
      <w:r w:rsidR="00502E0A" w:rsidRPr="007E44F7">
        <w:rPr>
          <w:rFonts w:cstheme="minorHAnsi"/>
          <w:lang w:val="en-GB"/>
        </w:rPr>
        <w:fldChar w:fldCharType="begin">
          <w:fldData xml:space="preserve">PEVuZE5vdGU+PENpdGU+PEF1dGhvcj5HaXVnbGlhbm88L0F1dGhvcj48UmVjTnVtPjQ5PC9SZWNO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</w:fldData>
        </w:fldChar>
      </w:r>
      <w:r w:rsidR="005773C8" w:rsidRPr="007E44F7">
        <w:rPr>
          <w:rFonts w:cstheme="minorHAnsi"/>
          <w:lang w:val="en-GB"/>
        </w:rPr>
        <w:instrText xml:space="preserve"> ADDIN EN.CITE </w:instrText>
      </w:r>
      <w:r w:rsidR="005773C8" w:rsidRPr="007E44F7">
        <w:rPr>
          <w:rFonts w:cstheme="minorHAnsi"/>
          <w:lang w:val="en-GB"/>
        </w:rPr>
        <w:fldChar w:fldCharType="begin">
          <w:fldData xml:space="preserve">PEVuZE5vdGU+PENpdGU+PEF1dGhvcj5HaXVnbGlhbm88L0F1dGhvcj48UmVjTnVtPjQ5PC9SZWNO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</w:fldData>
        </w:fldChar>
      </w:r>
      <w:r w:rsidR="005773C8" w:rsidRPr="007E44F7">
        <w:rPr>
          <w:rFonts w:cstheme="minorHAnsi"/>
          <w:lang w:val="en-GB"/>
        </w:rPr>
        <w:instrText xml:space="preserve"> ADDIN EN.CITE.DATA </w:instrText>
      </w:r>
      <w:r w:rsidR="005773C8" w:rsidRPr="007E44F7">
        <w:rPr>
          <w:rFonts w:cstheme="minorHAnsi"/>
          <w:lang w:val="en-GB"/>
        </w:rPr>
      </w:r>
      <w:r w:rsidR="005773C8" w:rsidRPr="007E44F7">
        <w:rPr>
          <w:rFonts w:cstheme="minorHAnsi"/>
          <w:lang w:val="en-GB"/>
        </w:rPr>
        <w:fldChar w:fldCharType="end"/>
      </w:r>
      <w:r w:rsidR="00502E0A" w:rsidRPr="007E44F7">
        <w:rPr>
          <w:rFonts w:cstheme="minorHAnsi"/>
          <w:lang w:val="en-GB"/>
        </w:rPr>
      </w:r>
      <w:r w:rsidR="00502E0A" w:rsidRPr="007E44F7">
        <w:rPr>
          <w:rFonts w:cstheme="minorHAnsi"/>
          <w:lang w:val="en-GB"/>
        </w:rPr>
        <w:fldChar w:fldCharType="separate"/>
      </w:r>
      <w:r w:rsidR="005773C8" w:rsidRPr="007E44F7">
        <w:rPr>
          <w:rFonts w:cstheme="minorHAnsi"/>
          <w:noProof/>
          <w:vertAlign w:val="superscript"/>
          <w:lang w:val="en-GB"/>
        </w:rPr>
        <w:t>59, 60</w:t>
      </w:r>
      <w:r w:rsidR="00502E0A" w:rsidRPr="007E44F7">
        <w:rPr>
          <w:rFonts w:cstheme="minorHAnsi"/>
          <w:lang w:val="en-GB"/>
        </w:rPr>
        <w:fldChar w:fldCharType="end"/>
      </w:r>
      <w:r w:rsidR="005257B9" w:rsidRPr="007E44F7">
        <w:rPr>
          <w:rFonts w:cstheme="minorHAnsi"/>
        </w:rPr>
        <w:t xml:space="preserve"> </w:t>
      </w:r>
      <w:r w:rsidR="008D4FEE" w:rsidRPr="007E44F7">
        <w:rPr>
          <w:rFonts w:cstheme="minorHAnsi"/>
        </w:rPr>
        <w:t>In most stroke patients, including those with AF (ESUS), intensive lipid-lowering should be pursued.</w:t>
      </w:r>
      <w:r w:rsidR="009009FA" w:rsidRPr="007E44F7">
        <w:rPr>
          <w:rFonts w:cstheme="minorHAnsi"/>
        </w:rPr>
        <w:fldChar w:fldCharType="begin"/>
      </w:r>
      <w:r w:rsidR="005773C8" w:rsidRPr="007E44F7">
        <w:rPr>
          <w:rFonts w:cstheme="minorHAnsi"/>
        </w:rPr>
        <w:instrText xml:space="preserve"> ADDIN EN.CITE &lt;EndNote&gt;&lt;Cite&gt;&lt;Author&gt;Choi&lt;/Author&gt;&lt;Year&gt;2019&lt;/Year&gt;&lt;RecNum&gt;37&lt;/RecNum&gt;&lt;DisplayText&gt;&lt;style face="superscript"&gt;61&lt;/style&gt;&lt;/DisplayText&gt;&lt;record&gt;&lt;rec-number&gt;37&lt;/rec-number&gt;&lt;foreign-keys&gt;&lt;key app="EN" db-id="v0vw5w52k9a2awe5rtrxa2rnp29p2f2w25zx" timestamp="1682796732"&gt;37&lt;/key&gt;&lt;/foreign-keys&gt;&lt;ref-type name="Journal Article"&gt;17&lt;/ref-type&gt;&lt;contributors&gt;&lt;authors&gt;&lt;author&gt;Kang‐Ho Choi&lt;/author&gt;&lt;author&gt;Woo‐Keun Seo&lt;/author&gt;&lt;author&gt;Man‐Seok Park&lt;/author&gt;&lt;author&gt;Joon‐Tae Kim&lt;/author&gt;&lt;author&gt;Jong‐Won Chung&lt;/author&gt;&lt;author&gt;Oh Young Bang&lt;/author&gt;&lt;author&gt;Gyeong‐Moon Kim&lt;/author&gt;&lt;author&gt;Tae‐Jin Song&lt;/author&gt;&lt;author&gt;Bum Joon Kim&lt;/author&gt;&lt;author&gt;Sung Hyuk Heo&lt;/author&gt;&lt;author&gt;Jin‐Man Jung&lt;/author&gt;&lt;author&gt;Kyung‐Mi Oh&lt;/author&gt;&lt;author&gt;Chi Kyung Kim&lt;/author&gt;&lt;author&gt;Sungwook Yu&lt;/author&gt;&lt;author&gt;Kwang‐Yeol Park&lt;/author&gt;&lt;author&gt;Jeong‐Min Kim&lt;/author&gt;&lt;author&gt;Jong‐Ho Park&lt;/author&gt;&lt;author&gt;Jay Chol Choi&lt;/author&gt;&lt;author&gt;Yang‐Ha Hwang&lt;/author&gt;&lt;author&gt;Yong‐Jae Kim&lt;/author&gt;&lt;/authors&gt;&lt;/contributors&gt;&lt;titles&gt;&lt;title&gt;Effect of Statin Therapy on Outcomes of Patients With Acute Ischemic Stroke and Atrial Fibrillation&lt;/title&gt;&lt;secondary-title&gt;Journal of the American Heart Association&lt;/secondary-title&gt;&lt;/titles&gt;&lt;pages&gt;e013941&lt;/pages&gt;&lt;volume&gt;8&lt;/volume&gt;&lt;number&gt;24&lt;/number&gt;&lt;dates&gt;&lt;year&gt;2019&lt;/year&gt;&lt;/dates&gt;&lt;urls&gt;&lt;related-urls&gt;&lt;url&gt;https://www.ahajournals.org/doi/abs/10.1161/JAHA.119.013941&lt;/url&gt;&lt;/related-urls&gt;&lt;/urls&gt;&lt;electronic-resource-num&gt;doi:10.1161/JAHA.119.013941&lt;/electronic-resource-num&gt;&lt;/record&gt;&lt;/Cite&gt;&lt;/EndNote&gt;</w:instrText>
      </w:r>
      <w:r w:rsidR="009009FA" w:rsidRPr="007E44F7">
        <w:rPr>
          <w:rFonts w:cstheme="minorHAnsi"/>
        </w:rPr>
        <w:fldChar w:fldCharType="separate"/>
      </w:r>
      <w:r w:rsidR="005773C8" w:rsidRPr="007E44F7">
        <w:rPr>
          <w:rFonts w:cstheme="minorHAnsi"/>
          <w:noProof/>
          <w:vertAlign w:val="superscript"/>
        </w:rPr>
        <w:t>61</w:t>
      </w:r>
      <w:r w:rsidR="009009FA" w:rsidRPr="007E44F7">
        <w:rPr>
          <w:rFonts w:cstheme="minorHAnsi"/>
        </w:rPr>
        <w:fldChar w:fldCharType="end"/>
      </w:r>
      <w:r w:rsidR="00E82BDA" w:rsidRPr="007E44F7">
        <w:rPr>
          <w:rFonts w:cstheme="minorHAnsi"/>
        </w:rPr>
        <w:t xml:space="preserve"> </w:t>
      </w:r>
    </w:p>
    <w:p w14:paraId="42F61553" w14:textId="77777777" w:rsidR="00653249" w:rsidRPr="007E44F7" w:rsidRDefault="00653249" w:rsidP="00AC3513">
      <w:pPr>
        <w:autoSpaceDE w:val="0"/>
        <w:autoSpaceDN w:val="0"/>
        <w:adjustRightInd w:val="0"/>
        <w:spacing w:line="360" w:lineRule="auto"/>
        <w:jc w:val="both"/>
        <w:rPr>
          <w:rFonts w:cstheme="minorHAnsi"/>
          <w:i/>
          <w:iCs/>
          <w:lang w:val="en-GB"/>
        </w:rPr>
      </w:pPr>
    </w:p>
    <w:p w14:paraId="031C7AC4" w14:textId="5A8371C1" w:rsidR="006731B3" w:rsidRPr="007E44F7" w:rsidRDefault="00481716" w:rsidP="00AC3513">
      <w:pPr>
        <w:autoSpaceDE w:val="0"/>
        <w:autoSpaceDN w:val="0"/>
        <w:adjustRightInd w:val="0"/>
        <w:spacing w:line="360" w:lineRule="auto"/>
        <w:jc w:val="both"/>
        <w:rPr>
          <w:rFonts w:cstheme="minorHAnsi"/>
          <w:b/>
          <w:bCs/>
          <w:lang w:val="en-GB"/>
        </w:rPr>
      </w:pPr>
      <w:r w:rsidRPr="007E44F7">
        <w:rPr>
          <w:rFonts w:cstheme="minorHAnsi"/>
          <w:i/>
          <w:iCs/>
          <w:lang w:val="en-GB"/>
        </w:rPr>
        <w:t>Management of hypertension</w:t>
      </w:r>
    </w:p>
    <w:p w14:paraId="7E9E373D" w14:textId="4D66F01B" w:rsidR="005C4894" w:rsidRPr="007E44F7" w:rsidRDefault="00F25920" w:rsidP="00AC3513">
      <w:pPr>
        <w:autoSpaceDE w:val="0"/>
        <w:autoSpaceDN w:val="0"/>
        <w:adjustRightInd w:val="0"/>
        <w:spacing w:line="360" w:lineRule="auto"/>
        <w:jc w:val="both"/>
        <w:rPr>
          <w:rFonts w:cstheme="minorHAnsi"/>
          <w:color w:val="010202"/>
          <w:lang w:val="en-GB"/>
        </w:rPr>
      </w:pPr>
      <w:r w:rsidRPr="007E44F7">
        <w:rPr>
          <w:rFonts w:cstheme="minorHAnsi"/>
          <w:color w:val="010202"/>
          <w:lang w:val="en-GB"/>
        </w:rPr>
        <w:t>High blood pressure (BP) is the strongest risk factor for stroke development, and it is a recurrence, so even a small degree of decrease in BP can reduce the risk of stroke.</w:t>
      </w:r>
      <w:r w:rsidR="00330DE9" w:rsidRPr="007E44F7">
        <w:rPr>
          <w:rFonts w:cstheme="minorHAnsi"/>
          <w:lang w:val="en-GB"/>
        </w:rPr>
        <w:fldChar w:fldCharType="begin"/>
      </w:r>
      <w:r w:rsidR="005773C8" w:rsidRPr="007E44F7">
        <w:rPr>
          <w:rFonts w:cstheme="minorHAnsi"/>
          <w:lang w:val="en-GB"/>
        </w:rPr>
        <w:instrText xml:space="preserve"> ADDIN EN.CITE &lt;EndNote&gt;&lt;Cite&gt;&lt;Author&gt;Lawes&lt;/Author&gt;&lt;Year&gt;2004&lt;/Year&gt;&lt;RecNum&gt;35&lt;/RecNum&gt;&lt;DisplayText&gt;&lt;style face="superscript"&gt;62&lt;/style&gt;&lt;/DisplayText&gt;&lt;record&gt;&lt;rec-number&gt;35&lt;/rec-number&gt;&lt;foreign-keys&gt;&lt;key app="EN" db-id="td5eesaft5dr5zev5vnxxxw0wspwa0rf9ef9" timestamp="1650380838"&gt;35&lt;/key&gt;&lt;/foreign-keys&gt;&lt;ref-type name="Journal Article"&gt;17&lt;/ref-type&gt;&lt;contributors&gt;&lt;authors&gt;&lt;author&gt;Lawes, C. M.&lt;/author&gt;&lt;author&gt;Bennett, D. A.&lt;/author&gt;&lt;author&gt;Feigin, V. L.&lt;/author&gt;&lt;author&gt;Rodgers, A.&lt;/author&gt;&lt;/authors&gt;&lt;/contributors&gt;&lt;auth-address&gt;Clinical Trials Research Unit, Department of Medicine, University of Auckland, Auckland, New Zealand. c.lawes@ctru.auckland.ac.nz&lt;/auth-address&gt;&lt;titles&gt;&lt;title&gt;Blood pressure and stroke: an overview of published reviews&lt;/title&gt;&lt;secondary-title&gt;Stroke&lt;/secondary-title&gt;&lt;/titles&gt;&lt;periodical&gt;&lt;full-title&gt;Stroke&lt;/full-title&gt;&lt;/periodical&gt;&lt;pages&gt;1024&lt;/pages&gt;&lt;volume&gt;35&lt;/volume&gt;&lt;number&gt;4&lt;/number&gt;&lt;keywords&gt;&lt;keyword&gt;Aged&lt;/keyword&gt;&lt;keyword&gt;Antihypertensive Agents/therapeutic use&lt;/keyword&gt;&lt;keyword&gt;*Blood Pressure/drug effects&lt;/keyword&gt;&lt;keyword&gt;Cohort Studies&lt;/keyword&gt;&lt;keyword&gt;Female&lt;/keyword&gt;&lt;keyword&gt;Humans&lt;/keyword&gt;&lt;keyword&gt;Male&lt;/keyword&gt;&lt;keyword&gt;Middle Aged&lt;/keyword&gt;&lt;keyword&gt;Prospective Studies&lt;/keyword&gt;&lt;keyword&gt;Randomized Controlled Trials as Topic&lt;/keyword&gt;&lt;keyword&gt;Risk Factors&lt;/keyword&gt;&lt;keyword&gt;Stroke/*epidemiology/prevention &amp;amp; control&lt;/keyword&gt;&lt;/keywords&gt;&lt;dates&gt;&lt;year&gt;2004&lt;/year&gt;&lt;pub-dates&gt;&lt;date&gt;Apr&lt;/date&gt;&lt;/pub-dates&gt;&lt;/dates&gt;&lt;isbn&gt;0039-2499&lt;/isbn&gt;&lt;accession-num&gt;15053002&lt;/accession-num&gt;&lt;urls&gt;&lt;/urls&gt;&lt;remote-database-provider&gt;NLM&lt;/remote-database-provider&gt;&lt;language&gt;eng&lt;/language&gt;&lt;/record&gt;&lt;/Cite&gt;&lt;/EndNote&gt;</w:instrText>
      </w:r>
      <w:r w:rsidR="00330DE9" w:rsidRPr="007E44F7">
        <w:rPr>
          <w:rFonts w:cstheme="minorHAnsi"/>
          <w:lang w:val="en-GB"/>
        </w:rPr>
        <w:fldChar w:fldCharType="separate"/>
      </w:r>
      <w:r w:rsidR="005773C8" w:rsidRPr="007E44F7">
        <w:rPr>
          <w:rFonts w:cstheme="minorHAnsi"/>
          <w:noProof/>
          <w:vertAlign w:val="superscript"/>
          <w:lang w:val="en-GB"/>
        </w:rPr>
        <w:t>62</w:t>
      </w:r>
      <w:r w:rsidR="00330DE9" w:rsidRPr="007E44F7">
        <w:rPr>
          <w:rFonts w:cstheme="minorHAnsi"/>
          <w:lang w:val="en-GB"/>
        </w:rPr>
        <w:fldChar w:fldCharType="end"/>
      </w:r>
      <w:r w:rsidR="008C6DAF" w:rsidRPr="007E44F7">
        <w:rPr>
          <w:rFonts w:cstheme="minorHAnsi"/>
          <w:lang w:val="en-GB"/>
        </w:rPr>
        <w:t xml:space="preserve"> </w:t>
      </w:r>
      <w:r w:rsidRPr="007E44F7">
        <w:rPr>
          <w:rFonts w:cstheme="minorHAnsi"/>
          <w:lang w:val="en-GB"/>
        </w:rPr>
        <w:t>BP tends to be elevated in the hyperacute stage of stroke, though it may slowly subside to a lower level after a few days. However, increased BP persists in 25%-30% of stroke survivors at their discharge from the hospital.</w:t>
      </w:r>
      <w:r w:rsidR="00847416" w:rsidRPr="007E44F7">
        <w:rPr>
          <w:rFonts w:cstheme="minorHAnsi"/>
          <w:lang w:val="en-GB"/>
        </w:rPr>
        <w:fldChar w:fldCharType="begin"/>
      </w:r>
      <w:r w:rsidR="005773C8" w:rsidRPr="007E44F7">
        <w:rPr>
          <w:rFonts w:cstheme="minorHAnsi"/>
          <w:lang w:val="en-GB"/>
        </w:rPr>
        <w:instrText xml:space="preserve"> ADDIN EN.CITE &lt;EndNote&gt;&lt;Cite&gt;&lt;Author&gt;Grassi&lt;/Author&gt;&lt;Year&gt;2007&lt;/Year&gt;&lt;RecNum&gt;37&lt;/RecNum&gt;&lt;DisplayText&gt;&lt;style face="superscript"&gt;63&lt;/style&gt;&lt;/DisplayText&gt;&lt;record&gt;&lt;rec-number&gt;37&lt;/rec-number&gt;&lt;foreign-keys&gt;&lt;key app="EN" db-id="td5eesaft5dr5zev5vnxxxw0wspwa0rf9ef9" timestamp="1650445155"&gt;37&lt;/key&gt;&lt;/foreign-keys&gt;&lt;ref-type name="Journal Article"&gt;17&lt;/ref-type&gt;&lt;contributors&gt;&lt;authors&gt;&lt;author&gt;Grassi, G.&lt;/author&gt;&lt;author&gt;Arenare, F.&lt;/author&gt;&lt;author&gt;Trevano, F. Q.&lt;/author&gt;&lt;author&gt;Dell&amp;apos;Oro, R.&lt;/author&gt;&lt;author&gt;Mancia, A. G.&lt;/author&gt;&lt;/authors&gt;&lt;/contributors&gt;&lt;auth-address&gt;Clinica Medica, Ospedale S. Gerardo, Università Milano Bicocca, Via Pergolesi 33, 20052, Monza (Milan), Italy. guido.grassi@unimib.it&lt;/auth-address&gt;&lt;titles&gt;&lt;title&gt;Primary and secondary prevention of stroke by antihypertensive treatment in clinical trials&lt;/title&gt;&lt;secondary-title&gt;Curr Hypertens Rep&lt;/secondary-title&gt;&lt;/titles&gt;&lt;periodical&gt;&lt;full-title&gt;Curr Hypertens Rep&lt;/full-title&gt;&lt;/periodical&gt;&lt;pages&gt;299-304&lt;/pages&gt;&lt;volume&gt;9&lt;/volume&gt;&lt;number&gt;4&lt;/number&gt;&lt;keywords&gt;&lt;keyword&gt;Antihypertensive Agents/*therapeutic use&lt;/keyword&gt;&lt;keyword&gt;Blood Pressure/*drug effects&lt;/keyword&gt;&lt;keyword&gt;Clinical Trials as Topic&lt;/keyword&gt;&lt;keyword&gt;Humans&lt;/keyword&gt;&lt;keyword&gt;Hypertension/complications/*drug therapy/physiopathology&lt;/keyword&gt;&lt;keyword&gt;Primary Prevention/*methods&lt;/keyword&gt;&lt;keyword&gt;Risk Factors&lt;/keyword&gt;&lt;keyword&gt;Stroke/epidemiology/etiology/physiopathology/*prevention &amp;amp; control&lt;/keyword&gt;&lt;/keywords&gt;&lt;dates&gt;&lt;year&gt;2007&lt;/year&gt;&lt;pub-dates&gt;&lt;date&gt;Aug&lt;/date&gt;&lt;/pub-dates&gt;&lt;/dates&gt;&lt;isbn&gt;1522-6417 (Print)&amp;#xD;1522-6417&lt;/isbn&gt;&lt;accession-num&gt;17686381&lt;/accession-num&gt;&lt;urls&gt;&lt;related-urls&gt;&lt;url&gt;https://link.springer.com/content/pdf/10.1007/s11906-007-0055-x.pdf&lt;/url&gt;&lt;/related-urls&gt;&lt;/urls&gt;&lt;electronic-resource-num&gt;10.1007/s11906-007-0055-x&lt;/electronic-resource-num&gt;&lt;remote-database-provider&gt;NLM&lt;/remote-database-provider&gt;&lt;language&gt;eng&lt;/language&gt;&lt;/record&gt;&lt;/Cite&gt;&lt;/EndNote&gt;</w:instrText>
      </w:r>
      <w:r w:rsidR="00847416" w:rsidRPr="007E44F7">
        <w:rPr>
          <w:rFonts w:cstheme="minorHAnsi"/>
          <w:lang w:val="en-GB"/>
        </w:rPr>
        <w:fldChar w:fldCharType="separate"/>
      </w:r>
      <w:r w:rsidR="005773C8" w:rsidRPr="007E44F7">
        <w:rPr>
          <w:rFonts w:cstheme="minorHAnsi"/>
          <w:noProof/>
          <w:vertAlign w:val="superscript"/>
          <w:lang w:val="en-GB"/>
        </w:rPr>
        <w:t>63</w:t>
      </w:r>
      <w:r w:rsidR="00847416" w:rsidRPr="007E44F7">
        <w:rPr>
          <w:rFonts w:cstheme="minorHAnsi"/>
          <w:lang w:val="en-GB"/>
        </w:rPr>
        <w:fldChar w:fldCharType="end"/>
      </w:r>
      <w:r w:rsidR="00E968C1" w:rsidRPr="007E44F7">
        <w:rPr>
          <w:rFonts w:cstheme="minorHAnsi"/>
          <w:color w:val="010202"/>
          <w:lang w:val="en-GB"/>
        </w:rPr>
        <w:t xml:space="preserve"> </w:t>
      </w:r>
    </w:p>
    <w:p w14:paraId="502C914C" w14:textId="77777777" w:rsidR="00852D62" w:rsidRPr="007E44F7" w:rsidRDefault="00852D62" w:rsidP="00AC3513">
      <w:pPr>
        <w:autoSpaceDE w:val="0"/>
        <w:autoSpaceDN w:val="0"/>
        <w:adjustRightInd w:val="0"/>
        <w:spacing w:line="360" w:lineRule="auto"/>
        <w:jc w:val="both"/>
        <w:rPr>
          <w:rFonts w:cstheme="minorHAnsi"/>
          <w:color w:val="010202"/>
          <w:lang w:val="en-GB"/>
        </w:rPr>
      </w:pPr>
    </w:p>
    <w:p w14:paraId="62C4AC7B" w14:textId="2044FCF4" w:rsidR="00BD4B06" w:rsidRPr="007E44F7" w:rsidRDefault="00F25920" w:rsidP="00AC3513">
      <w:pPr>
        <w:autoSpaceDE w:val="0"/>
        <w:autoSpaceDN w:val="0"/>
        <w:adjustRightInd w:val="0"/>
        <w:spacing w:line="360" w:lineRule="auto"/>
        <w:jc w:val="both"/>
        <w:rPr>
          <w:rFonts w:cstheme="minorHAnsi"/>
          <w:color w:val="131413"/>
          <w:lang w:val="en-GB"/>
        </w:rPr>
      </w:pPr>
      <w:r w:rsidRPr="007E44F7">
        <w:rPr>
          <w:rFonts w:cstheme="minorHAnsi"/>
          <w:color w:val="010202"/>
          <w:lang w:val="en-GB"/>
        </w:rPr>
        <w:t>A systematic review and meta-analysis of 8 studies, including 33,774 patients with ischaemic stroke or transient ischaemic attacks, showed that, during a median of 25 months follow-up, subsequent stroke occurred in 7.9% of patients under BP-lowering treatments vs 9.7% in patients taking placebo. However, mortality was similar in both groups (7.3% and 7.9%, respectively</w:t>
      </w:r>
      <w:r w:rsidR="00213EFA" w:rsidRPr="007E44F7">
        <w:rPr>
          <w:rFonts w:cstheme="minorHAnsi"/>
          <w:color w:val="010202"/>
          <w:lang w:val="en-GB"/>
        </w:rPr>
        <w:t>)</w:t>
      </w:r>
      <w:r w:rsidRPr="007E44F7">
        <w:rPr>
          <w:rFonts w:cstheme="minorHAnsi"/>
          <w:color w:val="010202"/>
          <w:lang w:val="en-GB"/>
        </w:rPr>
        <w:t>.</w:t>
      </w:r>
      <w:r w:rsidR="00AE4CBC" w:rsidRPr="007E44F7">
        <w:rPr>
          <w:rFonts w:cstheme="minorHAnsi"/>
          <w:lang w:val="en-GB"/>
        </w:rPr>
        <w:fldChar w:fldCharType="begin">
          <w:fldData xml:space="preserve">PEVuZE5vdGU+PENpdGU+PEF1dGhvcj5Cb25jb3JhZ2xpbzwvQXV0aG9yPjxZZWFyPjIwMjE8L1ll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</w:fldData>
        </w:fldChar>
      </w:r>
      <w:r w:rsidR="005773C8" w:rsidRPr="007E44F7">
        <w:rPr>
          <w:rFonts w:cstheme="minorHAnsi"/>
          <w:lang w:val="en-GB"/>
        </w:rPr>
        <w:instrText xml:space="preserve"> ADDIN EN.CITE </w:instrText>
      </w:r>
      <w:r w:rsidR="005773C8" w:rsidRPr="007E44F7">
        <w:rPr>
          <w:rFonts w:cstheme="minorHAnsi"/>
          <w:lang w:val="en-GB"/>
        </w:rPr>
        <w:fldChar w:fldCharType="begin">
          <w:fldData xml:space="preserve">PEVuZE5vdGU+PENpdGU+PEF1dGhvcj5Cb25jb3JhZ2xpbzwvQXV0aG9yPjxZZWFyPjIwMjE8L1ll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</w:fldData>
        </w:fldChar>
      </w:r>
      <w:r w:rsidR="005773C8" w:rsidRPr="007E44F7">
        <w:rPr>
          <w:rFonts w:cstheme="minorHAnsi"/>
          <w:lang w:val="en-GB"/>
        </w:rPr>
        <w:instrText xml:space="preserve"> ADDIN EN.CITE.DATA </w:instrText>
      </w:r>
      <w:r w:rsidR="005773C8" w:rsidRPr="007E44F7">
        <w:rPr>
          <w:rFonts w:cstheme="minorHAnsi"/>
          <w:lang w:val="en-GB"/>
        </w:rPr>
      </w:r>
      <w:r w:rsidR="005773C8" w:rsidRPr="007E44F7">
        <w:rPr>
          <w:rFonts w:cstheme="minorHAnsi"/>
          <w:lang w:val="en-GB"/>
        </w:rPr>
        <w:fldChar w:fldCharType="end"/>
      </w:r>
      <w:r w:rsidR="00AE4CBC" w:rsidRPr="007E44F7">
        <w:rPr>
          <w:rFonts w:cstheme="minorHAnsi"/>
          <w:lang w:val="en-GB"/>
        </w:rPr>
      </w:r>
      <w:r w:rsidR="00AE4CBC" w:rsidRPr="007E44F7">
        <w:rPr>
          <w:rFonts w:cstheme="minorHAnsi"/>
          <w:lang w:val="en-GB"/>
        </w:rPr>
        <w:fldChar w:fldCharType="separate"/>
      </w:r>
      <w:r w:rsidR="005773C8" w:rsidRPr="007E44F7">
        <w:rPr>
          <w:rFonts w:cstheme="minorHAnsi"/>
          <w:noProof/>
          <w:vertAlign w:val="superscript"/>
          <w:lang w:val="en-GB"/>
        </w:rPr>
        <w:t>64</w:t>
      </w:r>
      <w:r w:rsidR="00AE4CBC" w:rsidRPr="007E44F7">
        <w:rPr>
          <w:rFonts w:cstheme="minorHAnsi"/>
          <w:lang w:val="en-GB"/>
        </w:rPr>
        <w:fldChar w:fldCharType="end"/>
      </w:r>
      <w:r w:rsidR="00E922BE" w:rsidRPr="007E44F7">
        <w:rPr>
          <w:rFonts w:cstheme="minorHAnsi"/>
          <w:lang w:val="en-GB"/>
        </w:rPr>
        <w:t xml:space="preserve"> </w:t>
      </w:r>
      <w:r w:rsidRPr="007E44F7">
        <w:rPr>
          <w:rFonts w:cstheme="minorHAnsi"/>
          <w:lang w:val="en-GB"/>
        </w:rPr>
        <w:t xml:space="preserve">It seems that BP-lowering treatments may reduce the risk of cardiovascular death but do not affect the all-cause mortality risk. </w:t>
      </w:r>
      <w:r w:rsidRPr="007E44F7">
        <w:rPr>
          <w:rFonts w:cstheme="minorHAnsi"/>
          <w:color w:val="131413"/>
          <w:lang w:val="en-GB"/>
        </w:rPr>
        <w:t>Although guidelines suggest a BP target of &lt;130/80mmHg, the target BP and choice of antihypertensive drugs should be tailored to the stroke aetiology and patient characteristics.</w:t>
      </w:r>
      <w:r w:rsidR="001E53F4" w:rsidRPr="007E44F7">
        <w:rPr>
          <w:rFonts w:cstheme="minorHAnsi"/>
          <w:color w:val="131413"/>
          <w:lang w:val="en-GB"/>
        </w:rPr>
        <w:fldChar w:fldCharType="begin">
          <w:fldData xml:space="preserve">PEVuZE5vdGU+PENpdGU+PEF1dGhvcj5LbGVpbmRvcmZlcjwvQXV0aG9yPjxZZWFyPjIwMjE8L1ll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=
</w:fldData>
        </w:fldChar>
      </w:r>
      <w:r w:rsidR="005773C8" w:rsidRPr="007E44F7">
        <w:rPr>
          <w:rFonts w:cstheme="minorHAnsi"/>
          <w:color w:val="131413"/>
          <w:lang w:val="en-GB"/>
        </w:rPr>
        <w:instrText xml:space="preserve"> ADDIN EN.CITE </w:instrText>
      </w:r>
      <w:r w:rsidR="005773C8" w:rsidRPr="007E44F7">
        <w:rPr>
          <w:rFonts w:cstheme="minorHAnsi"/>
          <w:color w:val="131413"/>
          <w:lang w:val="en-GB"/>
        </w:rPr>
        <w:fldChar w:fldCharType="begin">
          <w:fldData xml:space="preserve">PEVuZE5vdGU+PENpdGU+PEF1dGhvcj5LbGVpbmRvcmZlcjwvQXV0aG9yPjxZZWFyPjIwMjE8L1ll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=
</w:fldData>
        </w:fldChar>
      </w:r>
      <w:r w:rsidR="005773C8" w:rsidRPr="007E44F7">
        <w:rPr>
          <w:rFonts w:cstheme="minorHAnsi"/>
          <w:color w:val="131413"/>
          <w:lang w:val="en-GB"/>
        </w:rPr>
        <w:instrText xml:space="preserve"> ADDIN EN.CITE.DATA </w:instrText>
      </w:r>
      <w:r w:rsidR="005773C8" w:rsidRPr="007E44F7">
        <w:rPr>
          <w:rFonts w:cstheme="minorHAnsi"/>
          <w:color w:val="131413"/>
          <w:lang w:val="en-GB"/>
        </w:rPr>
      </w:r>
      <w:r w:rsidR="005773C8" w:rsidRPr="007E44F7">
        <w:rPr>
          <w:rFonts w:cstheme="minorHAnsi"/>
          <w:color w:val="131413"/>
          <w:lang w:val="en-GB"/>
        </w:rPr>
        <w:fldChar w:fldCharType="end"/>
      </w:r>
      <w:r w:rsidR="001E53F4" w:rsidRPr="007E44F7">
        <w:rPr>
          <w:rFonts w:cstheme="minorHAnsi"/>
          <w:color w:val="131413"/>
          <w:lang w:val="en-GB"/>
        </w:rPr>
      </w:r>
      <w:r w:rsidR="001E53F4" w:rsidRPr="007E44F7">
        <w:rPr>
          <w:rFonts w:cstheme="minorHAnsi"/>
          <w:color w:val="131413"/>
          <w:lang w:val="en-GB"/>
        </w:rPr>
        <w:fldChar w:fldCharType="separate"/>
      </w:r>
      <w:r w:rsidR="005773C8" w:rsidRPr="007E44F7">
        <w:rPr>
          <w:rFonts w:cstheme="minorHAnsi"/>
          <w:noProof/>
          <w:color w:val="131413"/>
          <w:vertAlign w:val="superscript"/>
          <w:lang w:val="en-GB"/>
        </w:rPr>
        <w:t>8, 54</w:t>
      </w:r>
      <w:r w:rsidR="001E53F4" w:rsidRPr="007E44F7">
        <w:rPr>
          <w:rFonts w:cstheme="minorHAnsi"/>
          <w:color w:val="131413"/>
          <w:lang w:val="en-GB"/>
        </w:rPr>
        <w:fldChar w:fldCharType="end"/>
      </w:r>
      <w:r w:rsidR="001E53F4" w:rsidRPr="007E44F7">
        <w:rPr>
          <w:rFonts w:cstheme="minorHAnsi"/>
          <w:color w:val="131413"/>
          <w:lang w:val="en-GB"/>
        </w:rPr>
        <w:t xml:space="preserve"> </w:t>
      </w:r>
    </w:p>
    <w:p w14:paraId="047F8441" w14:textId="77777777" w:rsidR="008D37E1" w:rsidRPr="007E44F7" w:rsidRDefault="008D37E1" w:rsidP="00AC3513">
      <w:pPr>
        <w:autoSpaceDE w:val="0"/>
        <w:autoSpaceDN w:val="0"/>
        <w:adjustRightInd w:val="0"/>
        <w:spacing w:line="360" w:lineRule="auto"/>
        <w:jc w:val="both"/>
        <w:rPr>
          <w:rFonts w:cstheme="minorHAnsi"/>
          <w:i/>
          <w:iCs/>
          <w:lang w:val="en-GB"/>
        </w:rPr>
      </w:pPr>
    </w:p>
    <w:p w14:paraId="1FB7A0E5" w14:textId="3A0D5C30" w:rsidR="00C30B9E" w:rsidRPr="007E44F7" w:rsidRDefault="00C04302" w:rsidP="00AC3513">
      <w:pPr>
        <w:autoSpaceDE w:val="0"/>
        <w:autoSpaceDN w:val="0"/>
        <w:adjustRightInd w:val="0"/>
        <w:spacing w:line="360" w:lineRule="auto"/>
        <w:jc w:val="both"/>
        <w:rPr>
          <w:rFonts w:cstheme="minorHAnsi"/>
          <w:b/>
          <w:bCs/>
          <w:lang w:val="en-GB"/>
        </w:rPr>
      </w:pPr>
      <w:r w:rsidRPr="007E44F7">
        <w:rPr>
          <w:rFonts w:cstheme="minorHAnsi"/>
          <w:i/>
          <w:iCs/>
          <w:lang w:val="en-GB"/>
        </w:rPr>
        <w:t>Lifestyle changes</w:t>
      </w:r>
    </w:p>
    <w:p w14:paraId="3258778E" w14:textId="51D059CB" w:rsidR="0070479B" w:rsidRPr="007E44F7" w:rsidRDefault="00E35832" w:rsidP="00AC3513">
      <w:pPr>
        <w:autoSpaceDE w:val="0"/>
        <w:autoSpaceDN w:val="0"/>
        <w:adjustRightInd w:val="0"/>
        <w:spacing w:line="360" w:lineRule="auto"/>
        <w:jc w:val="both"/>
        <w:rPr>
          <w:rFonts w:cstheme="minorHAnsi"/>
          <w:lang w:val="en-GB"/>
        </w:rPr>
      </w:pPr>
      <w:r w:rsidRPr="007E44F7">
        <w:rPr>
          <w:rFonts w:cstheme="minorHAnsi"/>
          <w:lang w:val="en-GB"/>
        </w:rPr>
        <w:t>Lifestyle changes, including a healthy diet and physical activity as basic components of the non-pharmacological approach, are essential to prevent recurrent strokes. In terms of healthy diets, recent guidelines recommend Mediterranean diets and low salt diets for stroke survivors. Some epidemiological diet studies showed that regular consumption of fish,</w:t>
      </w:r>
      <w:r w:rsidR="00FC62BA" w:rsidRPr="007E44F7">
        <w:rPr>
          <w:rFonts w:cstheme="minorHAnsi"/>
          <w:lang w:val="en-GB"/>
        </w:rPr>
        <w:t xml:space="preserve"> </w:t>
      </w:r>
      <w:r w:rsidRPr="007E44F7">
        <w:rPr>
          <w:rFonts w:cstheme="minorHAnsi"/>
          <w:lang w:val="en-GB"/>
        </w:rPr>
        <w:t>and a high intake of fruits, vegetables, and fibre reduce the risk of stroke.</w:t>
      </w:r>
      <w:r w:rsidR="002F1EA4" w:rsidRPr="007E44F7">
        <w:rPr>
          <w:rFonts w:cstheme="minorHAnsi"/>
          <w:lang w:val="en-GB"/>
        </w:rPr>
        <w:fldChar w:fldCharType="begin">
          <w:fldData xml:space="preserve">PEVuZE5vdGU+PENpdGU+PEF1dGhvcj5BdW5lPC9BdXRob3I+PFllYXI+MjAxNzwvWWVhcj48UmVj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</w:fldData>
        </w:fldChar>
      </w:r>
      <w:r w:rsidR="005773C8" w:rsidRPr="007E44F7">
        <w:rPr>
          <w:rFonts w:cstheme="minorHAnsi"/>
          <w:lang w:val="en-GB"/>
        </w:rPr>
        <w:instrText xml:space="preserve"> ADDIN EN.CITE </w:instrText>
      </w:r>
      <w:r w:rsidR="005773C8" w:rsidRPr="007E44F7">
        <w:rPr>
          <w:rFonts w:cstheme="minorHAnsi"/>
          <w:lang w:val="en-GB"/>
        </w:rPr>
        <w:fldChar w:fldCharType="begin">
          <w:fldData xml:space="preserve">PEVuZE5vdGU+PENpdGU+PEF1dGhvcj5BdW5lPC9BdXRob3I+PFllYXI+MjAxNzwvWWVhcj48UmVj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</w:fldData>
        </w:fldChar>
      </w:r>
      <w:r w:rsidR="005773C8" w:rsidRPr="007E44F7">
        <w:rPr>
          <w:rFonts w:cstheme="minorHAnsi"/>
          <w:lang w:val="en-GB"/>
        </w:rPr>
        <w:instrText xml:space="preserve"> ADDIN EN.CITE.DATA </w:instrText>
      </w:r>
      <w:r w:rsidR="005773C8" w:rsidRPr="007E44F7">
        <w:rPr>
          <w:rFonts w:cstheme="minorHAnsi"/>
          <w:lang w:val="en-GB"/>
        </w:rPr>
      </w:r>
      <w:r w:rsidR="005773C8" w:rsidRPr="007E44F7">
        <w:rPr>
          <w:rFonts w:cstheme="minorHAnsi"/>
          <w:lang w:val="en-GB"/>
        </w:rPr>
        <w:fldChar w:fldCharType="end"/>
      </w:r>
      <w:r w:rsidR="002F1EA4" w:rsidRPr="007E44F7">
        <w:rPr>
          <w:rFonts w:cstheme="minorHAnsi"/>
          <w:lang w:val="en-GB"/>
        </w:rPr>
      </w:r>
      <w:r w:rsidR="002F1EA4" w:rsidRPr="007E44F7">
        <w:rPr>
          <w:rFonts w:cstheme="minorHAnsi"/>
          <w:lang w:val="en-GB"/>
        </w:rPr>
        <w:fldChar w:fldCharType="separate"/>
      </w:r>
      <w:r w:rsidR="005773C8" w:rsidRPr="007E44F7">
        <w:rPr>
          <w:rFonts w:cstheme="minorHAnsi"/>
          <w:noProof/>
          <w:vertAlign w:val="superscript"/>
          <w:lang w:val="en-GB"/>
        </w:rPr>
        <w:t>65</w:t>
      </w:r>
      <w:r w:rsidR="002F1EA4" w:rsidRPr="007E44F7">
        <w:rPr>
          <w:rFonts w:cstheme="minorHAnsi"/>
          <w:lang w:val="en-GB"/>
        </w:rPr>
        <w:fldChar w:fldCharType="end"/>
      </w:r>
      <w:r w:rsidR="002F1EA4" w:rsidRPr="007E44F7">
        <w:rPr>
          <w:rFonts w:cstheme="minorHAnsi"/>
          <w:lang w:val="en-GB"/>
        </w:rPr>
        <w:t xml:space="preserve"> </w:t>
      </w:r>
      <w:r w:rsidR="00C20CDB" w:rsidRPr="007E44F7">
        <w:rPr>
          <w:rFonts w:cstheme="minorHAnsi"/>
          <w:lang w:val="en-GB"/>
        </w:rPr>
        <w:t xml:space="preserve"> </w:t>
      </w:r>
      <w:r w:rsidRPr="007E44F7">
        <w:rPr>
          <w:rFonts w:cstheme="minorHAnsi"/>
          <w:lang w:val="en-GB"/>
        </w:rPr>
        <w:t>Similarly, low salt consumption and high potassium consumption are associated with lower stroke rates.</w:t>
      </w:r>
      <w:r w:rsidR="00B80AF7" w:rsidRPr="007E44F7">
        <w:rPr>
          <w:rFonts w:cstheme="minorHAnsi"/>
          <w:lang w:val="en-GB"/>
        </w:rPr>
        <w:fldChar w:fldCharType="begin">
          <w:fldData xml:space="preserve">PEVuZE5vdGU+PENpdGU+PEF1dGhvcj5TdHJhenp1bGxvPC9BdXRob3I+PFllYXI+MjAwOTwvWWVh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==
</w:fldData>
        </w:fldChar>
      </w:r>
      <w:r w:rsidR="005773C8" w:rsidRPr="007E44F7">
        <w:rPr>
          <w:rFonts w:cstheme="minorHAnsi"/>
          <w:lang w:val="en-GB"/>
        </w:rPr>
        <w:instrText xml:space="preserve"> ADDIN EN.CITE </w:instrText>
      </w:r>
      <w:r w:rsidR="005773C8" w:rsidRPr="007E44F7">
        <w:rPr>
          <w:rFonts w:cstheme="minorHAnsi"/>
          <w:lang w:val="en-GB"/>
        </w:rPr>
        <w:fldChar w:fldCharType="begin">
          <w:fldData xml:space="preserve">PEVuZE5vdGU+PENpdGU+PEF1dGhvcj5TdHJhenp1bGxvPC9BdXRob3I+PFllYXI+MjAwOTwvWWVh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==
</w:fldData>
        </w:fldChar>
      </w:r>
      <w:r w:rsidR="005773C8" w:rsidRPr="007E44F7">
        <w:rPr>
          <w:rFonts w:cstheme="minorHAnsi"/>
          <w:lang w:val="en-GB"/>
        </w:rPr>
        <w:instrText xml:space="preserve"> ADDIN EN.CITE.DATA </w:instrText>
      </w:r>
      <w:r w:rsidR="005773C8" w:rsidRPr="007E44F7">
        <w:rPr>
          <w:rFonts w:cstheme="minorHAnsi"/>
          <w:lang w:val="en-GB"/>
        </w:rPr>
      </w:r>
      <w:r w:rsidR="005773C8" w:rsidRPr="007E44F7">
        <w:rPr>
          <w:rFonts w:cstheme="minorHAnsi"/>
          <w:lang w:val="en-GB"/>
        </w:rPr>
        <w:fldChar w:fldCharType="end"/>
      </w:r>
      <w:r w:rsidR="00B80AF7" w:rsidRPr="007E44F7">
        <w:rPr>
          <w:rFonts w:cstheme="minorHAnsi"/>
          <w:lang w:val="en-GB"/>
        </w:rPr>
      </w:r>
      <w:r w:rsidR="00B80AF7" w:rsidRPr="007E44F7">
        <w:rPr>
          <w:rFonts w:cstheme="minorHAnsi"/>
          <w:lang w:val="en-GB"/>
        </w:rPr>
        <w:fldChar w:fldCharType="separate"/>
      </w:r>
      <w:r w:rsidR="005773C8" w:rsidRPr="007E44F7">
        <w:rPr>
          <w:rFonts w:cstheme="minorHAnsi"/>
          <w:noProof/>
          <w:vertAlign w:val="superscript"/>
          <w:lang w:val="en-GB"/>
        </w:rPr>
        <w:t>66, 67</w:t>
      </w:r>
      <w:r w:rsidR="00B80AF7" w:rsidRPr="007E44F7">
        <w:rPr>
          <w:rFonts w:cstheme="minorHAnsi"/>
          <w:lang w:val="en-GB"/>
        </w:rPr>
        <w:fldChar w:fldCharType="end"/>
      </w:r>
      <w:r w:rsidR="0097260F" w:rsidRPr="007E44F7">
        <w:rPr>
          <w:rFonts w:cstheme="minorHAnsi"/>
          <w:lang w:val="en-GB"/>
        </w:rPr>
        <w:t xml:space="preserve"> </w:t>
      </w:r>
      <w:r w:rsidRPr="007E44F7">
        <w:rPr>
          <w:rFonts w:cstheme="minorHAnsi"/>
          <w:lang w:val="en-GB"/>
        </w:rPr>
        <w:t>On the contrary, high consumption of added fats and processed meats is associated with a 39% increase in stroke risk.</w:t>
      </w:r>
      <w:r w:rsidR="008B0934" w:rsidRPr="007E44F7">
        <w:rPr>
          <w:rFonts w:cstheme="minorHAnsi"/>
          <w:lang w:val="en-GB"/>
        </w:rPr>
        <w:fldChar w:fldCharType="begin">
          <w:fldData xml:space="preserve">PEVuZE5vdGU+PENpdGU+PEF1dGhvcj5KdWRkPC9BdXRob3I+PFllYXI+MjAxMzwvWWVhcj48UmVj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</w:fldData>
        </w:fldChar>
      </w:r>
      <w:r w:rsidR="005773C8" w:rsidRPr="007E44F7">
        <w:rPr>
          <w:rFonts w:cstheme="minorHAnsi"/>
          <w:lang w:val="en-GB"/>
        </w:rPr>
        <w:instrText xml:space="preserve"> ADDIN EN.CITE </w:instrText>
      </w:r>
      <w:r w:rsidR="005773C8" w:rsidRPr="007E44F7">
        <w:rPr>
          <w:rFonts w:cstheme="minorHAnsi"/>
          <w:lang w:val="en-GB"/>
        </w:rPr>
        <w:fldChar w:fldCharType="begin">
          <w:fldData xml:space="preserve">PEVuZE5vdGU+PENpdGU+PEF1dGhvcj5KdWRkPC9BdXRob3I+PFllYXI+MjAxMzwvWWVhcj48UmVj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</w:fldData>
        </w:fldChar>
      </w:r>
      <w:r w:rsidR="005773C8" w:rsidRPr="007E44F7">
        <w:rPr>
          <w:rFonts w:cstheme="minorHAnsi"/>
          <w:lang w:val="en-GB"/>
        </w:rPr>
        <w:instrText xml:space="preserve"> ADDIN EN.CITE.DATA </w:instrText>
      </w:r>
      <w:r w:rsidR="005773C8" w:rsidRPr="007E44F7">
        <w:rPr>
          <w:rFonts w:cstheme="minorHAnsi"/>
          <w:lang w:val="en-GB"/>
        </w:rPr>
      </w:r>
      <w:r w:rsidR="005773C8" w:rsidRPr="007E44F7">
        <w:rPr>
          <w:rFonts w:cstheme="minorHAnsi"/>
          <w:lang w:val="en-GB"/>
        </w:rPr>
        <w:fldChar w:fldCharType="end"/>
      </w:r>
      <w:r w:rsidR="008B0934" w:rsidRPr="007E44F7">
        <w:rPr>
          <w:rFonts w:cstheme="minorHAnsi"/>
          <w:lang w:val="en-GB"/>
        </w:rPr>
      </w:r>
      <w:r w:rsidR="008B0934" w:rsidRPr="007E44F7">
        <w:rPr>
          <w:rFonts w:cstheme="minorHAnsi"/>
          <w:lang w:val="en-GB"/>
        </w:rPr>
        <w:fldChar w:fldCharType="separate"/>
      </w:r>
      <w:r w:rsidR="005773C8" w:rsidRPr="007E44F7">
        <w:rPr>
          <w:rFonts w:cstheme="minorHAnsi"/>
          <w:noProof/>
          <w:vertAlign w:val="superscript"/>
          <w:lang w:val="en-GB"/>
        </w:rPr>
        <w:t>68</w:t>
      </w:r>
      <w:r w:rsidR="008B0934" w:rsidRPr="007E44F7">
        <w:rPr>
          <w:rFonts w:cstheme="minorHAnsi"/>
          <w:lang w:val="en-GB"/>
        </w:rPr>
        <w:fldChar w:fldCharType="end"/>
      </w:r>
      <w:r w:rsidR="00EA5264" w:rsidRPr="007E44F7">
        <w:rPr>
          <w:rFonts w:cstheme="minorHAnsi"/>
          <w:lang w:val="en-GB"/>
        </w:rPr>
        <w:t xml:space="preserve"> </w:t>
      </w:r>
      <w:r w:rsidRPr="007E44F7">
        <w:rPr>
          <w:rFonts w:cstheme="minorHAnsi"/>
          <w:lang w:val="en-GB"/>
        </w:rPr>
        <w:t>Choosing healthy meals can help reduce the risk of recurrent stroke.</w:t>
      </w:r>
    </w:p>
    <w:p w14:paraId="0EA23F83" w14:textId="77777777" w:rsidR="00BF02F0" w:rsidRPr="007E44F7" w:rsidRDefault="00BF02F0" w:rsidP="00AC3513">
      <w:pPr>
        <w:autoSpaceDE w:val="0"/>
        <w:autoSpaceDN w:val="0"/>
        <w:adjustRightInd w:val="0"/>
        <w:spacing w:line="360" w:lineRule="auto"/>
        <w:jc w:val="both"/>
        <w:rPr>
          <w:rFonts w:cstheme="minorHAnsi"/>
          <w:lang w:val="en-GB"/>
        </w:rPr>
      </w:pPr>
    </w:p>
    <w:p w14:paraId="2C664189" w14:textId="0D63AC97" w:rsidR="00DC0A7A" w:rsidRPr="007E44F7" w:rsidRDefault="0045389C" w:rsidP="00AC3513">
      <w:pPr>
        <w:autoSpaceDE w:val="0"/>
        <w:autoSpaceDN w:val="0"/>
        <w:adjustRightInd w:val="0"/>
        <w:spacing w:line="360" w:lineRule="auto"/>
        <w:jc w:val="both"/>
        <w:rPr>
          <w:rFonts w:cstheme="minorHAnsi"/>
          <w:lang w:val="en-GB"/>
        </w:rPr>
      </w:pPr>
      <w:r w:rsidRPr="007E44F7">
        <w:rPr>
          <w:rFonts w:cstheme="minorHAnsi"/>
          <w:lang w:val="en-GB"/>
        </w:rPr>
        <w:t>When it comes to physical activity, because of the physical impairments, even simple tasks might be challenging for stroke survivors, and this results in being inclined to sit for lengthy periods. Therefore, it is vital to encourage stroke survivors to perform physical activities with support from physical and occupational therapists. Exercise training in stroke patients can improve hypertension, lipid profiles, glucose metabolism, insulin sensitivity,</w:t>
      </w:r>
      <w:r w:rsidR="007F3BEC" w:rsidRPr="007E44F7">
        <w:rPr>
          <w:rFonts w:cstheme="minorHAnsi"/>
          <w:lang w:val="en-GB"/>
        </w:rPr>
        <w:t xml:space="preserve"> </w:t>
      </w:r>
      <w:r w:rsidRPr="007E44F7">
        <w:rPr>
          <w:rFonts w:cstheme="minorHAnsi"/>
          <w:lang w:val="en-GB"/>
        </w:rPr>
        <w:t>balance, gait speed, endurance, and disability.</w:t>
      </w:r>
      <w:r w:rsidR="007C44BD" w:rsidRPr="007E44F7">
        <w:rPr>
          <w:rFonts w:cstheme="minorHAnsi"/>
          <w:lang w:val="en-GB"/>
        </w:rPr>
        <w:fldChar w:fldCharType="begin"/>
      </w:r>
      <w:r w:rsidR="005773C8" w:rsidRPr="007E44F7">
        <w:rPr>
          <w:rFonts w:cstheme="minorHAnsi"/>
          <w:lang w:val="en-GB"/>
        </w:rPr>
        <w:instrText xml:space="preserve"> ADDIN EN.CITE &lt;EndNote&gt;&lt;Cite&gt;&lt;Author&gt;Ivey&lt;/Author&gt;&lt;Year&gt;2008&lt;/Year&gt;&lt;RecNum&gt;56&lt;/RecNum&gt;&lt;DisplayText&gt;&lt;style face="superscript"&gt;69&lt;/style&gt;&lt;/DisplayText&gt;&lt;record&gt;&lt;rec-number&gt;56&lt;/rec-number&gt;&lt;foreign-keys&gt;&lt;key app="EN" db-id="td5eesaft5dr5zev5vnxxxw0wspwa0rf9ef9" timestamp="1651575480"&gt;56&lt;/key&gt;&lt;/foreign-keys&gt;&lt;ref-type name="Journal Article"&gt;17&lt;/ref-type&gt;&lt;contributors&gt;&lt;authors&gt;&lt;author&gt;Ivey, F. M.&lt;/author&gt;&lt;author&gt;Hafer-Macko, C. E.&lt;/author&gt;&lt;author&gt;Macko, R. F.&lt;/author&gt;&lt;/authors&gt;&lt;/contributors&gt;&lt;auth-address&gt;Division of Gerontology, Department of Medicine, Baltimore VA Medical Center/The Geriatric Research, Education, and Clinical Center BT/18/GR, University of Maryland School of Medicine Baltimore, MD 21201, USA. fivey@grecc.umaryland.edu&lt;/auth-address&gt;&lt;titles&gt;&lt;title&gt;Exercise training for cardiometabolic adaptation after stroke&lt;/title&gt;&lt;secondary-title&gt;J Cardiopulm Rehabil Prev&lt;/secondary-title&gt;&lt;/titles&gt;&lt;periodical&gt;&lt;full-title&gt;J Cardiopulm Rehabil Prev&lt;/full-title&gt;&lt;/periodical&gt;&lt;pages&gt;2-11&lt;/pages&gt;&lt;volume&gt;28&lt;/volume&gt;&lt;number&gt;1&lt;/number&gt;&lt;edition&gt;2008/02/19&lt;/edition&gt;&lt;keywords&gt;&lt;keyword&gt;Adaptation, Physiological&lt;/keyword&gt;&lt;keyword&gt;Blood Glucose/metabolism&lt;/keyword&gt;&lt;keyword&gt;Cardiovascular Diseases/metabolism/prevention &amp;amp; control&lt;/keyword&gt;&lt;keyword&gt;Exercise/physiology&lt;/keyword&gt;&lt;keyword&gt;*Exercise Therapy&lt;/keyword&gt;&lt;keyword&gt;Gait Disorders, Neurologic/rehabilitation&lt;/keyword&gt;&lt;keyword&gt;Humans&lt;/keyword&gt;&lt;keyword&gt;Muscle, Skeletal/pathology&lt;/keyword&gt;&lt;keyword&gt;Physical Fitness&lt;/keyword&gt;&lt;keyword&gt;Risk Factors&lt;/keyword&gt;&lt;keyword&gt;Stroke/metabolism/physiopathology&lt;/keyword&gt;&lt;keyword&gt;*Stroke Rehabilitation&lt;/keyword&gt;&lt;/keywords&gt;&lt;dates&gt;&lt;year&gt;2008&lt;/year&gt;&lt;pub-dates&gt;&lt;date&gt;Jan-Feb&lt;/date&gt;&lt;/pub-dates&gt;&lt;/dates&gt;&lt;isbn&gt;1932-7501 (Print)&amp;#xD;1932-7501&lt;/isbn&gt;&lt;accession-num&gt;18277823&lt;/accession-num&gt;&lt;urls&gt;&lt;/urls&gt;&lt;electronic-resource-num&gt;10.1097/01.HCR.0000311501.57022.a8&lt;/electronic-resource-num&gt;&lt;remote-database-provider&gt;NLM&lt;/remote-database-provider&gt;&lt;language&gt;eng&lt;/language&gt;&lt;/record&gt;&lt;/Cite&gt;&lt;/EndNote&gt;</w:instrText>
      </w:r>
      <w:r w:rsidR="007C44BD" w:rsidRPr="007E44F7">
        <w:rPr>
          <w:rFonts w:cstheme="minorHAnsi"/>
          <w:lang w:val="en-GB"/>
        </w:rPr>
        <w:fldChar w:fldCharType="separate"/>
      </w:r>
      <w:r w:rsidR="005773C8" w:rsidRPr="007E44F7">
        <w:rPr>
          <w:rFonts w:cstheme="minorHAnsi"/>
          <w:noProof/>
          <w:vertAlign w:val="superscript"/>
          <w:lang w:val="en-GB"/>
        </w:rPr>
        <w:t>69</w:t>
      </w:r>
      <w:r w:rsidR="007C44BD" w:rsidRPr="007E44F7">
        <w:rPr>
          <w:rFonts w:cstheme="minorHAnsi"/>
          <w:lang w:val="en-GB"/>
        </w:rPr>
        <w:fldChar w:fldCharType="end"/>
      </w:r>
      <w:r w:rsidR="009009FA" w:rsidRPr="007E44F7">
        <w:rPr>
          <w:rFonts w:cstheme="minorHAnsi"/>
          <w:lang w:val="en-GB"/>
        </w:rPr>
        <w:t xml:space="preserve"> </w:t>
      </w:r>
      <w:r w:rsidRPr="007E44F7">
        <w:rPr>
          <w:rFonts w:cstheme="minorHAnsi"/>
          <w:lang w:val="en-GB"/>
        </w:rPr>
        <w:t xml:space="preserve">Stroke </w:t>
      </w:r>
      <w:r w:rsidRPr="007E44F7">
        <w:rPr>
          <w:rFonts w:cstheme="minorHAnsi"/>
          <w:lang w:val="en-GB"/>
        </w:rPr>
        <w:lastRenderedPageBreak/>
        <w:t>survivors should engage in 40 minutes of moderate-vigorous intensity aerobic activity three to four times per week when they can. Otherwise, physical activity should be tailored to their exercise tolerance, recovery stage, and other individual situations.</w:t>
      </w:r>
      <w:r w:rsidR="00534DC9" w:rsidRPr="007E44F7">
        <w:rPr>
          <w:rFonts w:cstheme="minorHAnsi"/>
          <w:lang w:val="en-GB"/>
        </w:rPr>
        <w:fldChar w:fldCharType="begin">
          <w:fldData xml:space="preserve">PEVuZE5vdGU+PENpdGU+PEF1dGhvcj5LbGVpbmRvcmZlcjwvQXV0aG9yPjxZZWFyPjIwMjE8L1ll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</w:fldData>
        </w:fldChar>
      </w:r>
      <w:r w:rsidR="006A16FB" w:rsidRPr="007E44F7">
        <w:rPr>
          <w:rFonts w:cstheme="minorHAnsi"/>
          <w:lang w:val="en-GB"/>
        </w:rPr>
        <w:instrText xml:space="preserve"> ADDIN EN.CITE </w:instrText>
      </w:r>
      <w:r w:rsidR="006A16FB" w:rsidRPr="007E44F7">
        <w:rPr>
          <w:rFonts w:cstheme="minorHAnsi"/>
          <w:lang w:val="en-GB"/>
        </w:rPr>
        <w:fldChar w:fldCharType="begin">
          <w:fldData xml:space="preserve">PEVuZE5vdGU+PENpdGU+PEF1dGhvcj5LbGVpbmRvcmZlcjwvQXV0aG9yPjxZZWFyPjIwMjE8L1ll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</w:fldData>
        </w:fldChar>
      </w:r>
      <w:r w:rsidR="006A16FB" w:rsidRPr="007E44F7">
        <w:rPr>
          <w:rFonts w:cstheme="minorHAnsi"/>
          <w:lang w:val="en-GB"/>
        </w:rPr>
        <w:instrText xml:space="preserve"> ADDIN EN.CITE.DATA </w:instrText>
      </w:r>
      <w:r w:rsidR="006A16FB" w:rsidRPr="007E44F7">
        <w:rPr>
          <w:rFonts w:cstheme="minorHAnsi"/>
          <w:lang w:val="en-GB"/>
        </w:rPr>
      </w:r>
      <w:r w:rsidR="006A16FB" w:rsidRPr="007E44F7">
        <w:rPr>
          <w:rFonts w:cstheme="minorHAnsi"/>
          <w:lang w:val="en-GB"/>
        </w:rPr>
        <w:fldChar w:fldCharType="end"/>
      </w:r>
      <w:r w:rsidR="00534DC9" w:rsidRPr="007E44F7">
        <w:rPr>
          <w:rFonts w:cstheme="minorHAnsi"/>
          <w:lang w:val="en-GB"/>
        </w:rPr>
      </w:r>
      <w:r w:rsidR="00534DC9" w:rsidRPr="007E44F7">
        <w:rPr>
          <w:rFonts w:cstheme="minorHAnsi"/>
          <w:lang w:val="en-GB"/>
        </w:rPr>
        <w:fldChar w:fldCharType="separate"/>
      </w:r>
      <w:r w:rsidR="006A16FB" w:rsidRPr="007E44F7">
        <w:rPr>
          <w:rFonts w:cstheme="minorHAnsi"/>
          <w:noProof/>
          <w:vertAlign w:val="superscript"/>
          <w:lang w:val="en-GB"/>
        </w:rPr>
        <w:t>8</w:t>
      </w:r>
      <w:r w:rsidR="00534DC9" w:rsidRPr="007E44F7">
        <w:rPr>
          <w:rFonts w:cstheme="minorHAnsi"/>
          <w:lang w:val="en-GB"/>
        </w:rPr>
        <w:fldChar w:fldCharType="end"/>
      </w:r>
    </w:p>
    <w:p w14:paraId="5E33D1BF" w14:textId="77777777" w:rsidR="00B80AF7" w:rsidRPr="007E44F7" w:rsidRDefault="00B80AF7" w:rsidP="00AC3513">
      <w:pPr>
        <w:autoSpaceDE w:val="0"/>
        <w:autoSpaceDN w:val="0"/>
        <w:adjustRightInd w:val="0"/>
        <w:spacing w:line="360" w:lineRule="auto"/>
        <w:jc w:val="both"/>
        <w:rPr>
          <w:rFonts w:cstheme="minorHAnsi"/>
          <w:lang w:val="en-GB"/>
        </w:rPr>
      </w:pPr>
    </w:p>
    <w:p w14:paraId="006383A8" w14:textId="76F540D1" w:rsidR="00DB41C1" w:rsidRPr="007E44F7" w:rsidRDefault="0045389C" w:rsidP="00AC3513">
      <w:pPr>
        <w:autoSpaceDE w:val="0"/>
        <w:autoSpaceDN w:val="0"/>
        <w:adjustRightInd w:val="0"/>
        <w:spacing w:line="360" w:lineRule="auto"/>
        <w:jc w:val="both"/>
        <w:rPr>
          <w:rFonts w:cstheme="minorHAnsi"/>
          <w:color w:val="000000"/>
          <w:lang w:val="en-GB"/>
        </w:rPr>
      </w:pPr>
      <w:r w:rsidRPr="007E44F7">
        <w:rPr>
          <w:rFonts w:cstheme="minorHAnsi"/>
          <w:lang w:val="en-GB"/>
        </w:rPr>
        <w:t xml:space="preserve">To summarise, in addition to a healthy diet and physical activity, smoking secession, low consumption of alcohol, and medication compliance are essential in patients with stroke. </w:t>
      </w:r>
      <w:proofErr w:type="gramStart"/>
      <w:r w:rsidR="006D5FB8" w:rsidRPr="007E44F7">
        <w:rPr>
          <w:rFonts w:cstheme="minorHAnsi"/>
          <w:color w:val="000000"/>
          <w:lang w:val="en-GB"/>
        </w:rPr>
        <w:t>The vast majority of</w:t>
      </w:r>
      <w:proofErr w:type="gramEnd"/>
      <w:r w:rsidR="006D5FB8" w:rsidRPr="007E44F7">
        <w:rPr>
          <w:rFonts w:cstheme="minorHAnsi"/>
          <w:color w:val="000000"/>
          <w:lang w:val="en-GB"/>
        </w:rPr>
        <w:t xml:space="preserve"> strokes can be prevented through BP control, a healthy diet, regular physical activity, and smoking cessation. Furthermore, </w:t>
      </w:r>
      <w:r w:rsidRPr="007E44F7">
        <w:rPr>
          <w:rFonts w:cstheme="minorHAnsi"/>
          <w:lang w:val="en-GB"/>
        </w:rPr>
        <w:t xml:space="preserve">Healthy lifestyle factors tend to cluster together so that those with regular physical exercise are likely to stop smoking, reduce alcohol and </w:t>
      </w:r>
      <w:r w:rsidR="004A2D14" w:rsidRPr="007E44F7">
        <w:rPr>
          <w:rFonts w:cstheme="minorHAnsi"/>
          <w:lang w:val="en-GB"/>
        </w:rPr>
        <w:t xml:space="preserve">lose </w:t>
      </w:r>
      <w:r w:rsidRPr="007E44F7">
        <w:rPr>
          <w:rFonts w:cstheme="minorHAnsi"/>
          <w:lang w:val="en-GB"/>
        </w:rPr>
        <w:t>weight.</w:t>
      </w:r>
      <w:r w:rsidR="006D5FB8" w:rsidRPr="007E44F7">
        <w:rPr>
          <w:rFonts w:cstheme="minorHAnsi"/>
          <w:lang w:val="en-GB"/>
        </w:rPr>
        <w:t xml:space="preserve"> </w:t>
      </w:r>
      <w:r w:rsidRPr="007E44F7">
        <w:rPr>
          <w:rFonts w:cstheme="minorHAnsi"/>
          <w:lang w:val="en-GB"/>
        </w:rPr>
        <w:t xml:space="preserve"> Combinations of healthy lifestyle behaviours</w:t>
      </w:r>
      <w:r w:rsidR="00846521" w:rsidRPr="007E44F7">
        <w:rPr>
          <w:rFonts w:cstheme="minorHAnsi"/>
          <w:lang w:val="en-GB"/>
        </w:rPr>
        <w:t xml:space="preserve"> (such as regular exercise, and avoiding smoking and heavy drinking)</w:t>
      </w:r>
      <w:r w:rsidRPr="007E44F7">
        <w:rPr>
          <w:rFonts w:cstheme="minorHAnsi"/>
          <w:lang w:val="en-GB"/>
        </w:rPr>
        <w:t xml:space="preserve"> have implications for reducing incident</w:t>
      </w:r>
      <w:r w:rsidR="00872D26" w:rsidRPr="007E44F7">
        <w:rPr>
          <w:rFonts w:cstheme="minorHAnsi"/>
          <w:lang w:val="en-GB"/>
        </w:rPr>
        <w:t>s</w:t>
      </w:r>
      <w:r w:rsidRPr="007E44F7">
        <w:rPr>
          <w:rFonts w:cstheme="minorHAnsi"/>
          <w:lang w:val="en-GB"/>
        </w:rPr>
        <w:t xml:space="preserve"> </w:t>
      </w:r>
      <w:r w:rsidR="004A2D14" w:rsidRPr="007E44F7">
        <w:rPr>
          <w:rFonts w:cstheme="minorHAnsi"/>
          <w:lang w:val="en-GB"/>
        </w:rPr>
        <w:t xml:space="preserve">of </w:t>
      </w:r>
      <w:r w:rsidRPr="007E44F7">
        <w:rPr>
          <w:rFonts w:cstheme="minorHAnsi"/>
          <w:lang w:val="en-GB"/>
        </w:rPr>
        <w:t>AF</w:t>
      </w:r>
      <w:r w:rsidR="00F51124" w:rsidRPr="007E44F7">
        <w:rPr>
          <w:rFonts w:cstheme="minorHAnsi"/>
          <w:lang w:val="en-GB"/>
        </w:rPr>
        <w:fldChar w:fldCharType="begin">
          <w:fldData xml:space="preserve">PEVuZE5vdGU+PENpdGU+PEF1dGhvcj5MZWU8L0F1dGhvcj48WWVhcj4yMDIwPC9ZZWFyPjxSZWNO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</w:fldData>
        </w:fldChar>
      </w:r>
      <w:r w:rsidR="005773C8" w:rsidRPr="007E44F7">
        <w:rPr>
          <w:rFonts w:cstheme="minorHAnsi"/>
          <w:lang w:val="en-GB"/>
        </w:rPr>
        <w:instrText xml:space="preserve"> ADDIN EN.CITE </w:instrText>
      </w:r>
      <w:r w:rsidR="005773C8" w:rsidRPr="007E44F7">
        <w:rPr>
          <w:rFonts w:cstheme="minorHAnsi"/>
          <w:lang w:val="en-GB"/>
        </w:rPr>
        <w:fldChar w:fldCharType="begin">
          <w:fldData xml:space="preserve">PEVuZE5vdGU+PENpdGU+PEF1dGhvcj5MZWU8L0F1dGhvcj48WWVhcj4yMDIwPC9ZZWFyPjxSZWNO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</w:fldData>
        </w:fldChar>
      </w:r>
      <w:r w:rsidR="005773C8" w:rsidRPr="007E44F7">
        <w:rPr>
          <w:rFonts w:cstheme="minorHAnsi"/>
          <w:lang w:val="en-GB"/>
        </w:rPr>
        <w:instrText xml:space="preserve"> ADDIN EN.CITE.DATA </w:instrText>
      </w:r>
      <w:r w:rsidR="005773C8" w:rsidRPr="007E44F7">
        <w:rPr>
          <w:rFonts w:cstheme="minorHAnsi"/>
          <w:lang w:val="en-GB"/>
        </w:rPr>
      </w:r>
      <w:r w:rsidR="005773C8" w:rsidRPr="007E44F7">
        <w:rPr>
          <w:rFonts w:cstheme="minorHAnsi"/>
          <w:lang w:val="en-GB"/>
        </w:rPr>
        <w:fldChar w:fldCharType="end"/>
      </w:r>
      <w:r w:rsidR="00F51124" w:rsidRPr="007E44F7">
        <w:rPr>
          <w:rFonts w:cstheme="minorHAnsi"/>
          <w:lang w:val="en-GB"/>
        </w:rPr>
      </w:r>
      <w:r w:rsidR="00F51124" w:rsidRPr="007E44F7">
        <w:rPr>
          <w:rFonts w:cstheme="minorHAnsi"/>
          <w:lang w:val="en-GB"/>
        </w:rPr>
        <w:fldChar w:fldCharType="separate"/>
      </w:r>
      <w:r w:rsidR="005773C8" w:rsidRPr="007E44F7">
        <w:rPr>
          <w:rFonts w:cstheme="minorHAnsi"/>
          <w:noProof/>
          <w:vertAlign w:val="superscript"/>
          <w:lang w:val="en-GB"/>
        </w:rPr>
        <w:t>70</w:t>
      </w:r>
      <w:r w:rsidR="00F51124" w:rsidRPr="007E44F7">
        <w:rPr>
          <w:rFonts w:cstheme="minorHAnsi"/>
          <w:lang w:val="en-GB"/>
        </w:rPr>
        <w:fldChar w:fldCharType="end"/>
      </w:r>
      <w:r w:rsidR="00846521" w:rsidRPr="007E44F7">
        <w:rPr>
          <w:rFonts w:cstheme="minorHAnsi"/>
          <w:lang w:val="en-GB"/>
        </w:rPr>
        <w:t xml:space="preserve"> and also</w:t>
      </w:r>
      <w:r w:rsidR="007C44BD" w:rsidRPr="007E44F7">
        <w:rPr>
          <w:color w:val="000000"/>
          <w:sz w:val="27"/>
          <w:szCs w:val="27"/>
        </w:rPr>
        <w:t xml:space="preserve">, </w:t>
      </w:r>
      <w:r w:rsidR="00846521" w:rsidRPr="007E44F7">
        <w:rPr>
          <w:color w:val="000000"/>
        </w:rPr>
        <w:t>in case</w:t>
      </w:r>
      <w:r w:rsidR="00872D26" w:rsidRPr="007E44F7">
        <w:rPr>
          <w:color w:val="000000"/>
        </w:rPr>
        <w:t xml:space="preserve"> </w:t>
      </w:r>
      <w:r w:rsidR="007C44BD" w:rsidRPr="007E44F7">
        <w:rPr>
          <w:color w:val="000000"/>
        </w:rPr>
        <w:t>AF occur</w:t>
      </w:r>
      <w:r w:rsidR="004A2D14" w:rsidRPr="007E44F7">
        <w:rPr>
          <w:color w:val="000000"/>
        </w:rPr>
        <w:t>s</w:t>
      </w:r>
      <w:r w:rsidR="007C44BD" w:rsidRPr="007E44F7">
        <w:rPr>
          <w:color w:val="000000"/>
        </w:rPr>
        <w:t>,</w:t>
      </w:r>
      <w:r w:rsidR="007C44BD" w:rsidRPr="007E44F7">
        <w:rPr>
          <w:color w:val="000000"/>
          <w:sz w:val="27"/>
          <w:szCs w:val="27"/>
        </w:rPr>
        <w:t xml:space="preserve"> </w:t>
      </w:r>
      <w:r w:rsidRPr="007E44F7">
        <w:rPr>
          <w:rFonts w:cstheme="minorHAnsi"/>
          <w:lang w:val="en-GB"/>
        </w:rPr>
        <w:t>risks of AF-related complications.</w:t>
      </w:r>
      <w:r w:rsidR="00F51124" w:rsidRPr="007E44F7">
        <w:rPr>
          <w:rFonts w:cstheme="minorHAnsi"/>
          <w:lang w:val="en-GB"/>
        </w:rPr>
        <w:fldChar w:fldCharType="begin">
          <w:fldData xml:space="preserve">PEVuZE5vdGU+PENpdGU+PEF1dGhvcj5MZWU8L0F1dGhvcj48WWVhcj4yMDIyPC9ZZWFyPjxSZWNO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</w:fldData>
        </w:fldChar>
      </w:r>
      <w:r w:rsidR="00B22595" w:rsidRPr="007E44F7">
        <w:rPr>
          <w:rFonts w:cstheme="minorHAnsi"/>
          <w:lang w:val="en-GB"/>
        </w:rPr>
        <w:instrText xml:space="preserve"> ADDIN EN.CITE </w:instrText>
      </w:r>
      <w:r w:rsidR="00B22595" w:rsidRPr="007E44F7">
        <w:rPr>
          <w:rFonts w:cstheme="minorHAnsi"/>
          <w:lang w:val="en-GB"/>
        </w:rPr>
        <w:fldChar w:fldCharType="begin">
          <w:fldData xml:space="preserve">PEVuZE5vdGU+PENpdGU+PEF1dGhvcj5MZWU8L0F1dGhvcj48WWVhcj4yMDIyPC9ZZWFyPjxSZWNO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</w:fldData>
        </w:fldChar>
      </w:r>
      <w:r w:rsidR="00B22595" w:rsidRPr="007E44F7">
        <w:rPr>
          <w:rFonts w:cstheme="minorHAnsi"/>
          <w:lang w:val="en-GB"/>
        </w:rPr>
        <w:instrText xml:space="preserve"> ADDIN EN.CITE.DATA </w:instrText>
      </w:r>
      <w:r w:rsidR="00B22595" w:rsidRPr="007E44F7">
        <w:rPr>
          <w:rFonts w:cstheme="minorHAnsi"/>
          <w:lang w:val="en-GB"/>
        </w:rPr>
      </w:r>
      <w:r w:rsidR="00B22595" w:rsidRPr="007E44F7">
        <w:rPr>
          <w:rFonts w:cstheme="minorHAnsi"/>
          <w:lang w:val="en-GB"/>
        </w:rPr>
        <w:fldChar w:fldCharType="end"/>
      </w:r>
      <w:r w:rsidR="00F51124" w:rsidRPr="007E44F7">
        <w:rPr>
          <w:rFonts w:cstheme="minorHAnsi"/>
          <w:lang w:val="en-GB"/>
        </w:rPr>
      </w:r>
      <w:r w:rsidR="00F51124" w:rsidRPr="007E44F7">
        <w:rPr>
          <w:rFonts w:cstheme="minorHAnsi"/>
          <w:lang w:val="en-GB"/>
        </w:rPr>
        <w:fldChar w:fldCharType="separate"/>
      </w:r>
      <w:r w:rsidR="00B22595" w:rsidRPr="007E44F7">
        <w:rPr>
          <w:rFonts w:cstheme="minorHAnsi"/>
          <w:noProof/>
          <w:vertAlign w:val="superscript"/>
          <w:lang w:val="en-GB"/>
        </w:rPr>
        <w:t>71, 72</w:t>
      </w:r>
      <w:r w:rsidR="00F51124" w:rsidRPr="007E44F7">
        <w:rPr>
          <w:rFonts w:cstheme="minorHAnsi"/>
          <w:lang w:val="en-GB"/>
        </w:rPr>
        <w:fldChar w:fldCharType="end"/>
      </w:r>
      <w:r w:rsidR="006D5FB8" w:rsidRPr="007E44F7">
        <w:rPr>
          <w:rFonts w:cstheme="minorHAnsi"/>
          <w:lang w:val="en-GB"/>
        </w:rPr>
        <w:t xml:space="preserve"> Also, </w:t>
      </w:r>
      <w:r w:rsidR="003D7116" w:rsidRPr="007E44F7">
        <w:rPr>
          <w:rFonts w:cstheme="minorHAnsi"/>
          <w:color w:val="000000"/>
          <w:lang w:val="en-GB"/>
        </w:rPr>
        <w:t>T</w:t>
      </w:r>
      <w:r w:rsidR="006C6452" w:rsidRPr="007E44F7">
        <w:rPr>
          <w:rFonts w:cstheme="minorHAnsi"/>
          <w:color w:val="000000"/>
          <w:lang w:val="en-GB"/>
        </w:rPr>
        <w:t>argeting</w:t>
      </w:r>
      <w:r w:rsidR="003D7116" w:rsidRPr="007E44F7">
        <w:rPr>
          <w:rFonts w:cstheme="minorHAnsi"/>
          <w:color w:val="000000"/>
          <w:lang w:val="en-GB"/>
        </w:rPr>
        <w:t xml:space="preserve"> </w:t>
      </w:r>
      <w:r w:rsidR="006C6452" w:rsidRPr="007E44F7">
        <w:rPr>
          <w:rFonts w:cstheme="minorHAnsi"/>
          <w:color w:val="000000"/>
          <w:lang w:val="en-GB"/>
        </w:rPr>
        <w:t>vari</w:t>
      </w:r>
      <w:r w:rsidR="003D7116" w:rsidRPr="007E44F7">
        <w:rPr>
          <w:rFonts w:cstheme="minorHAnsi"/>
          <w:color w:val="000000"/>
          <w:lang w:val="en-GB"/>
        </w:rPr>
        <w:t>ous</w:t>
      </w:r>
      <w:r w:rsidR="006C6452" w:rsidRPr="007E44F7">
        <w:rPr>
          <w:rFonts w:cstheme="minorHAnsi"/>
          <w:color w:val="000000"/>
          <w:lang w:val="en-GB"/>
        </w:rPr>
        <w:t xml:space="preserve"> risk factors has shown to have additive advantages for secondary stroke prevention; in particular, aspirin, statin and antihypertensive medications, combined with dietary modification and regular exercise, can result in an 80% cumulative risk reduction in recurrent vascular events.</w:t>
      </w:r>
      <w:r w:rsidR="006C6452" w:rsidRPr="007E44F7">
        <w:rPr>
          <w:rFonts w:cstheme="minorHAnsi"/>
          <w:color w:val="000000"/>
          <w:lang w:val="en-GB"/>
        </w:rPr>
        <w:fldChar w:fldCharType="begin"/>
      </w:r>
      <w:r w:rsidR="00B22595" w:rsidRPr="007E44F7">
        <w:rPr>
          <w:rFonts w:cstheme="minorHAnsi"/>
          <w:color w:val="000000"/>
          <w:lang w:val="en-GB"/>
        </w:rPr>
        <w:instrText xml:space="preserve"> ADDIN EN.CITE &lt;EndNote&gt;&lt;Cite&gt;&lt;Author&gt;Hackam&lt;/Author&gt;&lt;Year&gt;2007&lt;/Year&gt;&lt;RecNum&gt;614&lt;/RecNum&gt;&lt;DisplayText&gt;&lt;style face="superscript"&gt;73&lt;/style&gt;&lt;/DisplayText&gt;&lt;record&gt;&lt;rec-number&gt;614&lt;/rec-number&gt;&lt;foreign-keys&gt;&lt;key app="EN" db-id="td5eesaft5dr5zev5vnxxxw0wspwa0rf9ef9" timestamp="1694888527"&gt;614&lt;/key&gt;&lt;/foreign-keys&gt;&lt;ref-type name="Journal Article"&gt;17&lt;/ref-type&gt;&lt;contributors&gt;&lt;authors&gt;&lt;author&gt;Hackam, D. G.&lt;/author&gt;&lt;author&gt;Spence, J. D.&lt;/author&gt;&lt;/authors&gt;&lt;/contributors&gt;&lt;auth-address&gt;Division of Clinical Pharmacology &amp;amp; Toxicology, Department of Medicine, University of Toronto, Toronto, ON, Canada. Daniel.Hackam@ICES.ON.CA&lt;/auth-address&gt;&lt;titles&gt;&lt;title&gt;Combining multiple approaches for the secondary prevention of vascular events after stroke: a quantitative modeling study&lt;/title&gt;&lt;secondary-title&gt;Stroke&lt;/secondary-title&gt;&lt;/titles&gt;&lt;periodical&gt;&lt;full-title&gt;Stroke&lt;/full-title&gt;&lt;/periodical&gt;&lt;pages&gt;1881-5&lt;/pages&gt;&lt;volume&gt;38&lt;/volume&gt;&lt;number&gt;6&lt;/number&gt;&lt;edition&gt;2007/04/14&lt;/edition&gt;&lt;keywords&gt;&lt;keyword&gt;Combined Modality Therapy&lt;/keyword&gt;&lt;keyword&gt;Diet Therapy&lt;/keyword&gt;&lt;keyword&gt;Disease Management&lt;/keyword&gt;&lt;keyword&gt;Exercise Therapy&lt;/keyword&gt;&lt;keyword&gt;Humans&lt;/keyword&gt;&lt;keyword&gt;Meta-Analysis as Topic&lt;/keyword&gt;&lt;keyword&gt;*Models, Cardiovascular&lt;/keyword&gt;&lt;keyword&gt;Stroke/*complications/epidemiology/*therapy&lt;/keyword&gt;&lt;keyword&gt;Vascular Diseases/epidemiology/*prevention &amp;amp; control&lt;/keyword&gt;&lt;/keywords&gt;&lt;dates&gt;&lt;year&gt;2007&lt;/year&gt;&lt;pub-dates&gt;&lt;date&gt;Jun&lt;/date&gt;&lt;/pub-dates&gt;&lt;/dates&gt;&lt;isbn&gt;0039-2499&lt;/isbn&gt;&lt;accession-num&gt;17431209&lt;/accession-num&gt;&lt;urls&gt;&lt;/urls&gt;&lt;electronic-resource-num&gt;10.1161/strokeaha.106.475525&lt;/electronic-resource-num&gt;&lt;remote-database-provider&gt;NLM&lt;/remote-database-provider&gt;&lt;language&gt;eng&lt;/language&gt;&lt;/record&gt;&lt;/Cite&gt;&lt;/EndNote&gt;</w:instrText>
      </w:r>
      <w:r w:rsidR="006C6452" w:rsidRPr="007E44F7">
        <w:rPr>
          <w:rFonts w:cstheme="minorHAnsi"/>
          <w:color w:val="000000"/>
          <w:lang w:val="en-GB"/>
        </w:rPr>
        <w:fldChar w:fldCharType="separate"/>
      </w:r>
      <w:r w:rsidR="00B22595" w:rsidRPr="007E44F7">
        <w:rPr>
          <w:rFonts w:cstheme="minorHAnsi"/>
          <w:noProof/>
          <w:color w:val="000000"/>
          <w:vertAlign w:val="superscript"/>
          <w:lang w:val="en-GB"/>
        </w:rPr>
        <w:t>73</w:t>
      </w:r>
      <w:r w:rsidR="006C6452" w:rsidRPr="007E44F7">
        <w:rPr>
          <w:rFonts w:cstheme="minorHAnsi"/>
          <w:color w:val="000000"/>
          <w:lang w:val="en-GB"/>
        </w:rPr>
        <w:fldChar w:fldCharType="end"/>
      </w:r>
      <w:r w:rsidR="00353A4D" w:rsidRPr="007E44F7">
        <w:rPr>
          <w:rFonts w:cstheme="minorHAnsi"/>
          <w:lang w:val="en-GB"/>
        </w:rPr>
        <w:t xml:space="preserve"> </w:t>
      </w:r>
      <w:r w:rsidRPr="007E44F7">
        <w:rPr>
          <w:rFonts w:cstheme="minorHAnsi"/>
          <w:color w:val="000000"/>
          <w:lang w:val="en-GB"/>
        </w:rPr>
        <w:t>All these lifestyle changes and management of comorbidities can be challenging for stroke survivors and their physicians.</w:t>
      </w:r>
      <w:r w:rsidR="006D5FB8" w:rsidRPr="007E44F7">
        <w:rPr>
          <w:rFonts w:cstheme="minorHAnsi"/>
          <w:color w:val="000000"/>
          <w:lang w:val="en-GB"/>
        </w:rPr>
        <w:t xml:space="preserve"> Although the benefits of </w:t>
      </w:r>
      <w:r w:rsidR="00872D26" w:rsidRPr="007E44F7">
        <w:rPr>
          <w:rFonts w:cstheme="minorHAnsi"/>
          <w:color w:val="000000"/>
          <w:lang w:val="en-GB"/>
        </w:rPr>
        <w:t xml:space="preserve">a </w:t>
      </w:r>
      <w:r w:rsidR="006D5FB8" w:rsidRPr="007E44F7">
        <w:rPr>
          <w:rFonts w:cstheme="minorHAnsi"/>
          <w:color w:val="000000"/>
          <w:lang w:val="en-GB"/>
        </w:rPr>
        <w:t>healthy lifestyle and vascular risk factor control are well documented, risk factors remain poorly controlled among stroke survivors.</w:t>
      </w:r>
      <w:r w:rsidRPr="007E44F7">
        <w:rPr>
          <w:rFonts w:cstheme="minorHAnsi"/>
          <w:color w:val="000000"/>
          <w:lang w:val="en-GB"/>
        </w:rPr>
        <w:t xml:space="preserve"> Thus, multidisciplinary support and coordination of subspecialties are needed instead of simple advice from their physician. At this point, </w:t>
      </w:r>
      <w:r w:rsidR="00213EFA" w:rsidRPr="007E44F7">
        <w:rPr>
          <w:rFonts w:cstheme="minorHAnsi"/>
          <w:color w:val="000000"/>
          <w:lang w:val="en-GB"/>
        </w:rPr>
        <w:t>GPs</w:t>
      </w:r>
      <w:r w:rsidRPr="007E44F7">
        <w:rPr>
          <w:rFonts w:cstheme="minorHAnsi"/>
          <w:color w:val="000000"/>
          <w:lang w:val="en-GB"/>
        </w:rPr>
        <w:t xml:space="preserve"> can manage the coordination of subspecialties to avoid polypharmacy and increase adherence, collaboration, and trust between patients and primary care doctors.</w:t>
      </w:r>
    </w:p>
    <w:p w14:paraId="6A685CCF" w14:textId="0D5AD717" w:rsidR="00237F7C" w:rsidRPr="007E44F7" w:rsidRDefault="00237F7C" w:rsidP="00AC3513">
      <w:pPr>
        <w:autoSpaceDE w:val="0"/>
        <w:autoSpaceDN w:val="0"/>
        <w:adjustRightInd w:val="0"/>
        <w:spacing w:line="360" w:lineRule="auto"/>
        <w:ind w:firstLine="720"/>
        <w:jc w:val="both"/>
        <w:rPr>
          <w:rFonts w:cstheme="minorHAnsi"/>
          <w:color w:val="000000"/>
          <w:lang w:val="en-GB"/>
        </w:rPr>
      </w:pPr>
    </w:p>
    <w:p w14:paraId="64B18234" w14:textId="5CB9224E" w:rsidR="00384544" w:rsidRPr="007E44F7" w:rsidRDefault="00384544" w:rsidP="00AC3513">
      <w:pPr>
        <w:spacing w:line="360" w:lineRule="auto"/>
        <w:jc w:val="both"/>
        <w:rPr>
          <w:rFonts w:eastAsia="Times New Roman" w:cstheme="minorHAnsi"/>
          <w:b/>
          <w:bCs/>
          <w:color w:val="000000"/>
          <w:lang w:val="en-GB" w:eastAsia="el-GR"/>
        </w:rPr>
      </w:pPr>
      <w:r w:rsidRPr="007E44F7">
        <w:rPr>
          <w:rFonts w:eastAsia="Times New Roman" w:cstheme="minorHAnsi"/>
          <w:b/>
          <w:bCs/>
          <w:color w:val="000000"/>
          <w:lang w:val="en-GB" w:eastAsia="el-GR"/>
        </w:rPr>
        <w:t>The primary care perspective</w:t>
      </w:r>
    </w:p>
    <w:p w14:paraId="1137947F" w14:textId="37039FF0" w:rsidR="00675F3D" w:rsidRPr="007E44F7" w:rsidRDefault="00471842" w:rsidP="00AC3513">
      <w:pPr>
        <w:pStyle w:val="Default"/>
        <w:spacing w:line="360" w:lineRule="auto"/>
        <w:jc w:val="both"/>
        <w:rPr>
          <w:rFonts w:asciiTheme="minorHAnsi" w:hAnsiTheme="minorHAnsi" w:cstheme="minorHAnsi"/>
          <w:color w:val="auto"/>
          <w:lang w:val="en-GB"/>
        </w:rPr>
      </w:pPr>
      <w:r w:rsidRPr="007E44F7">
        <w:rPr>
          <w:rFonts w:asciiTheme="minorHAnsi" w:hAnsiTheme="minorHAnsi" w:cstheme="minorHAnsi"/>
          <w:lang w:val="en-GB"/>
        </w:rPr>
        <w:t xml:space="preserve">Most stroke management guidelines and recommendations focus on the acute in-hospital phase, diagnosis, and treatment of stroke, focusing on increasing survival rates. Therefore, the initial effects of a stroke in the acute stage are well known. However, for many stroke survivors and their families, acute stroke is just the beginning of a long journey of living disability caused by stroke. Primary care physicians are essential in optimising chronic disease control and managing and minimising complications. Many stroke survivors may develop various complications within months or years following a stroke, and the primary care physician is in an ideal position to manage the prevention of these complications. Also, they may help their stroke patients by recognising the potential </w:t>
      </w:r>
      <w:r w:rsidRPr="007E44F7">
        <w:rPr>
          <w:rFonts w:asciiTheme="minorHAnsi" w:hAnsiTheme="minorHAnsi" w:cstheme="minorHAnsi"/>
          <w:lang w:val="en-GB"/>
        </w:rPr>
        <w:lastRenderedPageBreak/>
        <w:t>complications that might occur after a stroke. In terms of rehabilitation, comparing two post-stroke rehabilitation programmes in Spain (home-based rehabilitation and standard outpatient rehabilitation in a hospital setting) revealed that both groups exhibited statistically significant gains in each assessment after physical therapy.</w:t>
      </w:r>
      <w:r w:rsidR="00EB3793" w:rsidRPr="007E44F7">
        <w:rPr>
          <w:rFonts w:asciiTheme="minorHAnsi" w:hAnsiTheme="minorHAnsi" w:cstheme="minorHAnsi"/>
          <w:color w:val="auto"/>
          <w:lang w:val="en-GB"/>
        </w:rPr>
        <w:fldChar w:fldCharType="begin">
          <w:fldData xml:space="preserve">PEVuZE5vdGU+PENpdGU+PEF1dGhvcj5Mw7NwZXotTGlyaWE8L0F1dGhvcj48WWVhcj4yMDE2PC9Z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</w:fldData>
        </w:fldChar>
      </w:r>
      <w:r w:rsidR="00B22595" w:rsidRPr="007E44F7">
        <w:rPr>
          <w:rFonts w:asciiTheme="minorHAnsi" w:hAnsiTheme="minorHAnsi" w:cstheme="minorHAnsi"/>
          <w:color w:val="auto"/>
          <w:lang w:val="en-GB"/>
        </w:rPr>
        <w:instrText xml:space="preserve"> ADDIN EN.CITE </w:instrText>
      </w:r>
      <w:r w:rsidR="00B22595" w:rsidRPr="007E44F7">
        <w:rPr>
          <w:rFonts w:asciiTheme="minorHAnsi" w:hAnsiTheme="minorHAnsi" w:cstheme="minorHAnsi"/>
          <w:color w:val="auto"/>
          <w:lang w:val="en-GB"/>
        </w:rPr>
        <w:fldChar w:fldCharType="begin">
          <w:fldData xml:space="preserve">PEVuZE5vdGU+PENpdGU+PEF1dGhvcj5Mw7NwZXotTGlyaWE8L0F1dGhvcj48WWVhcj4yMDE2PC9Z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</w:fldData>
        </w:fldChar>
      </w:r>
      <w:r w:rsidR="00B22595" w:rsidRPr="007E44F7">
        <w:rPr>
          <w:rFonts w:asciiTheme="minorHAnsi" w:hAnsiTheme="minorHAnsi" w:cstheme="minorHAnsi"/>
          <w:color w:val="auto"/>
          <w:lang w:val="en-GB"/>
        </w:rPr>
        <w:instrText xml:space="preserve"> ADDIN EN.CITE.DATA </w:instrText>
      </w:r>
      <w:r w:rsidR="00B22595" w:rsidRPr="007E44F7">
        <w:rPr>
          <w:rFonts w:asciiTheme="minorHAnsi" w:hAnsiTheme="minorHAnsi" w:cstheme="minorHAnsi"/>
          <w:color w:val="auto"/>
          <w:lang w:val="en-GB"/>
        </w:rPr>
      </w:r>
      <w:r w:rsidR="00B22595" w:rsidRPr="007E44F7">
        <w:rPr>
          <w:rFonts w:asciiTheme="minorHAnsi" w:hAnsiTheme="minorHAnsi" w:cstheme="minorHAnsi"/>
          <w:color w:val="auto"/>
          <w:lang w:val="en-GB"/>
        </w:rPr>
        <w:fldChar w:fldCharType="end"/>
      </w:r>
      <w:r w:rsidR="00EB3793" w:rsidRPr="007E44F7">
        <w:rPr>
          <w:rFonts w:asciiTheme="minorHAnsi" w:hAnsiTheme="minorHAnsi" w:cstheme="minorHAnsi"/>
          <w:color w:val="auto"/>
          <w:lang w:val="en-GB"/>
        </w:rPr>
      </w:r>
      <w:r w:rsidR="00EB3793" w:rsidRPr="007E44F7">
        <w:rPr>
          <w:rFonts w:asciiTheme="minorHAnsi" w:hAnsiTheme="minorHAnsi" w:cstheme="minorHAnsi"/>
          <w:color w:val="auto"/>
          <w:lang w:val="en-GB"/>
        </w:rPr>
        <w:fldChar w:fldCharType="separate"/>
      </w:r>
      <w:r w:rsidR="00B22595" w:rsidRPr="007E44F7">
        <w:rPr>
          <w:rFonts w:asciiTheme="minorHAnsi" w:hAnsiTheme="minorHAnsi" w:cstheme="minorHAnsi"/>
          <w:noProof/>
          <w:color w:val="auto"/>
          <w:vertAlign w:val="superscript"/>
          <w:lang w:val="en-GB"/>
        </w:rPr>
        <w:t>74</w:t>
      </w:r>
      <w:r w:rsidR="00EB3793" w:rsidRPr="007E44F7">
        <w:rPr>
          <w:rFonts w:asciiTheme="minorHAnsi" w:hAnsiTheme="minorHAnsi" w:cstheme="minorHAnsi"/>
          <w:color w:val="auto"/>
          <w:lang w:val="en-GB"/>
        </w:rPr>
        <w:fldChar w:fldCharType="end"/>
      </w:r>
      <w:r w:rsidR="0020632E" w:rsidRPr="007E44F7">
        <w:rPr>
          <w:rFonts w:asciiTheme="minorHAnsi" w:hAnsiTheme="minorHAnsi" w:cstheme="minorHAnsi"/>
          <w:color w:val="auto"/>
          <w:lang w:val="en-GB"/>
        </w:rPr>
        <w:t xml:space="preserve"> </w:t>
      </w:r>
      <w:r w:rsidRPr="007E44F7">
        <w:rPr>
          <w:rFonts w:asciiTheme="minorHAnsi" w:hAnsiTheme="minorHAnsi" w:cstheme="minorHAnsi"/>
          <w:color w:val="auto"/>
          <w:lang w:val="en-GB"/>
        </w:rPr>
        <w:t>Using functional scales, these improvements were better in home-based rehabilitation patients than in hospital patients.</w:t>
      </w:r>
      <w:r w:rsidR="0040190F" w:rsidRPr="007E44F7">
        <w:rPr>
          <w:rFonts w:asciiTheme="minorHAnsi" w:hAnsiTheme="minorHAnsi" w:cstheme="minorHAnsi"/>
          <w:color w:val="auto"/>
          <w:lang w:val="en-GB"/>
        </w:rPr>
        <w:fldChar w:fldCharType="begin">
          <w:fldData xml:space="preserve">PEVuZE5vdGU+PENpdGU+PEF1dGhvcj5Mw7NwZXotTGlyaWE8L0F1dGhvcj48WWVhcj4yMDE2PC9Z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</w:fldData>
        </w:fldChar>
      </w:r>
      <w:r w:rsidR="00B22595" w:rsidRPr="007E44F7">
        <w:rPr>
          <w:rFonts w:asciiTheme="minorHAnsi" w:hAnsiTheme="minorHAnsi" w:cstheme="minorHAnsi"/>
          <w:color w:val="auto"/>
          <w:lang w:val="en-GB"/>
        </w:rPr>
        <w:instrText xml:space="preserve"> ADDIN EN.CITE </w:instrText>
      </w:r>
      <w:r w:rsidR="00B22595" w:rsidRPr="007E44F7">
        <w:rPr>
          <w:rFonts w:asciiTheme="minorHAnsi" w:hAnsiTheme="minorHAnsi" w:cstheme="minorHAnsi"/>
          <w:color w:val="auto"/>
          <w:lang w:val="en-GB"/>
        </w:rPr>
        <w:fldChar w:fldCharType="begin">
          <w:fldData xml:space="preserve">PEVuZE5vdGU+PENpdGU+PEF1dGhvcj5Mw7NwZXotTGlyaWE8L0F1dGhvcj48WWVhcj4yMDE2PC9Z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</w:fldData>
        </w:fldChar>
      </w:r>
      <w:r w:rsidR="00B22595" w:rsidRPr="007E44F7">
        <w:rPr>
          <w:rFonts w:asciiTheme="minorHAnsi" w:hAnsiTheme="minorHAnsi" w:cstheme="minorHAnsi"/>
          <w:color w:val="auto"/>
          <w:lang w:val="en-GB"/>
        </w:rPr>
        <w:instrText xml:space="preserve"> ADDIN EN.CITE.DATA </w:instrText>
      </w:r>
      <w:r w:rsidR="00B22595" w:rsidRPr="007E44F7">
        <w:rPr>
          <w:rFonts w:asciiTheme="minorHAnsi" w:hAnsiTheme="minorHAnsi" w:cstheme="minorHAnsi"/>
          <w:color w:val="auto"/>
          <w:lang w:val="en-GB"/>
        </w:rPr>
      </w:r>
      <w:r w:rsidR="00B22595" w:rsidRPr="007E44F7">
        <w:rPr>
          <w:rFonts w:asciiTheme="minorHAnsi" w:hAnsiTheme="minorHAnsi" w:cstheme="minorHAnsi"/>
          <w:color w:val="auto"/>
          <w:lang w:val="en-GB"/>
        </w:rPr>
        <w:fldChar w:fldCharType="end"/>
      </w:r>
      <w:r w:rsidR="0040190F" w:rsidRPr="007E44F7">
        <w:rPr>
          <w:rFonts w:asciiTheme="minorHAnsi" w:hAnsiTheme="minorHAnsi" w:cstheme="minorHAnsi"/>
          <w:color w:val="auto"/>
          <w:lang w:val="en-GB"/>
        </w:rPr>
      </w:r>
      <w:r w:rsidR="0040190F" w:rsidRPr="007E44F7">
        <w:rPr>
          <w:rFonts w:asciiTheme="minorHAnsi" w:hAnsiTheme="minorHAnsi" w:cstheme="minorHAnsi"/>
          <w:color w:val="auto"/>
          <w:lang w:val="en-GB"/>
        </w:rPr>
        <w:fldChar w:fldCharType="separate"/>
      </w:r>
      <w:r w:rsidR="00B22595" w:rsidRPr="007E44F7">
        <w:rPr>
          <w:rFonts w:asciiTheme="minorHAnsi" w:hAnsiTheme="minorHAnsi" w:cstheme="minorHAnsi"/>
          <w:noProof/>
          <w:color w:val="auto"/>
          <w:vertAlign w:val="superscript"/>
          <w:lang w:val="en-GB"/>
        </w:rPr>
        <w:t>74</w:t>
      </w:r>
      <w:r w:rsidR="0040190F" w:rsidRPr="007E44F7">
        <w:rPr>
          <w:rFonts w:asciiTheme="minorHAnsi" w:hAnsiTheme="minorHAnsi" w:cstheme="minorHAnsi"/>
          <w:color w:val="auto"/>
          <w:lang w:val="en-GB"/>
        </w:rPr>
        <w:fldChar w:fldCharType="end"/>
      </w:r>
    </w:p>
    <w:p w14:paraId="6CD6AB62" w14:textId="77777777" w:rsidR="00BF02F0" w:rsidRPr="007E44F7" w:rsidRDefault="00BF02F0" w:rsidP="00AC3513">
      <w:pPr>
        <w:pStyle w:val="Default"/>
        <w:spacing w:line="360" w:lineRule="auto"/>
        <w:jc w:val="both"/>
        <w:rPr>
          <w:rFonts w:asciiTheme="minorHAnsi" w:hAnsiTheme="minorHAnsi" w:cstheme="minorHAnsi"/>
          <w:lang w:val="en-GB"/>
        </w:rPr>
      </w:pPr>
    </w:p>
    <w:p w14:paraId="2C5F1584" w14:textId="04E9C787" w:rsidR="00A21A62" w:rsidRPr="007E44F7" w:rsidRDefault="00F7175E" w:rsidP="00AC3513">
      <w:pPr>
        <w:spacing w:line="360" w:lineRule="auto"/>
        <w:jc w:val="both"/>
        <w:rPr>
          <w:rFonts w:cstheme="minorHAnsi"/>
          <w:lang w:val="en-GB" w:eastAsia="el-GR"/>
        </w:rPr>
      </w:pPr>
      <w:r w:rsidRPr="007E44F7">
        <w:rPr>
          <w:rFonts w:eastAsia="Times New Roman" w:cstheme="minorHAnsi"/>
          <w:color w:val="000000"/>
          <w:lang w:val="en-GB" w:eastAsia="el-GR"/>
        </w:rPr>
        <w:t>The absence of an integrated care approach may result in pitfalls during follow-up and neglect of crucial components of overall health, such as cognitive/emotional impairment in stroke patients.</w:t>
      </w:r>
      <w:r w:rsidR="0092048C" w:rsidRPr="007E44F7">
        <w:rPr>
          <w:rFonts w:cstheme="minorHAnsi"/>
          <w:lang w:val="en-GB"/>
        </w:rPr>
        <w:fldChar w:fldCharType="begin">
          <w:fldData xml:space="preserve">PEVuZE5vdGU+PENpdGU+PEF1dGhvcj5TYW50b3M8L0F1dGhvcj48WWVhcj4yMDE5PC9ZZWFyPjxS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</w:fldData>
        </w:fldChar>
      </w:r>
      <w:r w:rsidR="00B22595" w:rsidRPr="007E44F7">
        <w:rPr>
          <w:rFonts w:cstheme="minorHAnsi"/>
          <w:lang w:val="en-GB"/>
        </w:rPr>
        <w:instrText xml:space="preserve"> ADDIN EN.CITE </w:instrText>
      </w:r>
      <w:r w:rsidR="00B22595" w:rsidRPr="007E44F7">
        <w:rPr>
          <w:rFonts w:cstheme="minorHAnsi"/>
          <w:lang w:val="en-GB"/>
        </w:rPr>
        <w:fldChar w:fldCharType="begin">
          <w:fldData xml:space="preserve">PEVuZE5vdGU+PENpdGU+PEF1dGhvcj5TYW50b3M8L0F1dGhvcj48WWVhcj4yMDE5PC9ZZWFyPjxS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</w:fldData>
        </w:fldChar>
      </w:r>
      <w:r w:rsidR="00B22595" w:rsidRPr="007E44F7">
        <w:rPr>
          <w:rFonts w:cstheme="minorHAnsi"/>
          <w:lang w:val="en-GB"/>
        </w:rPr>
        <w:instrText xml:space="preserve"> ADDIN EN.CITE.DATA </w:instrText>
      </w:r>
      <w:r w:rsidR="00B22595" w:rsidRPr="007E44F7">
        <w:rPr>
          <w:rFonts w:cstheme="minorHAnsi"/>
          <w:lang w:val="en-GB"/>
        </w:rPr>
      </w:r>
      <w:r w:rsidR="00B22595" w:rsidRPr="007E44F7">
        <w:rPr>
          <w:rFonts w:cstheme="minorHAnsi"/>
          <w:lang w:val="en-GB"/>
        </w:rPr>
        <w:fldChar w:fldCharType="end"/>
      </w:r>
      <w:r w:rsidR="0092048C" w:rsidRPr="007E44F7">
        <w:rPr>
          <w:rFonts w:cstheme="minorHAnsi"/>
          <w:lang w:val="en-GB"/>
        </w:rPr>
      </w:r>
      <w:r w:rsidR="0092048C" w:rsidRPr="007E44F7">
        <w:rPr>
          <w:rFonts w:cstheme="minorHAnsi"/>
          <w:lang w:val="en-GB"/>
        </w:rPr>
        <w:fldChar w:fldCharType="separate"/>
      </w:r>
      <w:r w:rsidR="00B22595" w:rsidRPr="007E44F7">
        <w:rPr>
          <w:rFonts w:cstheme="minorHAnsi"/>
          <w:noProof/>
          <w:vertAlign w:val="superscript"/>
          <w:lang w:val="en-GB"/>
        </w:rPr>
        <w:t>75</w:t>
      </w:r>
      <w:r w:rsidR="0092048C" w:rsidRPr="007E44F7">
        <w:rPr>
          <w:rFonts w:cstheme="minorHAnsi"/>
          <w:lang w:val="en-GB"/>
        </w:rPr>
        <w:fldChar w:fldCharType="end"/>
      </w:r>
      <w:r w:rsidRPr="007E44F7">
        <w:rPr>
          <w:rFonts w:cstheme="minorHAnsi"/>
          <w:lang w:val="en-GB"/>
        </w:rPr>
        <w:t xml:space="preserve"> Several studies investigated the adherence of primary care settings to secondary stroke prevention guidelines. They revealed that many of these patients were not optimally treated according to guidelines, potentially due to the lack of a holistic, multidisciplinary and patient-orientated follow-up (Table 1).</w:t>
      </w:r>
      <w:r w:rsidR="006837CF" w:rsidRPr="007E44F7">
        <w:rPr>
          <w:rFonts w:cstheme="minorHAnsi"/>
          <w:lang w:val="en-GB" w:eastAsia="el-GR"/>
        </w:rPr>
        <w:fldChar w:fldCharType="begin">
          <w:fldData xml:space="preserve">PEVuZE5vdGU+PENpdGU+PEF1dGhvcj5Eb29ndWU8L0F1dGhvcj48WWVhcj4yMDIwPC9ZZWFyPjxS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</w:fldData>
        </w:fldChar>
      </w:r>
      <w:r w:rsidR="00B22595" w:rsidRPr="007E44F7">
        <w:rPr>
          <w:rFonts w:cstheme="minorHAnsi"/>
          <w:lang w:val="en-GB" w:eastAsia="el-GR"/>
        </w:rPr>
        <w:instrText xml:space="preserve"> ADDIN EN.CITE </w:instrText>
      </w:r>
      <w:r w:rsidR="00B22595" w:rsidRPr="007E44F7">
        <w:rPr>
          <w:rFonts w:cstheme="minorHAnsi"/>
          <w:lang w:val="en-GB" w:eastAsia="el-GR"/>
        </w:rPr>
        <w:fldChar w:fldCharType="begin">
          <w:fldData xml:space="preserve">PEVuZE5vdGU+PENpdGU+PEF1dGhvcj5Eb29ndWU8L0F1dGhvcj48WWVhcj4yMDIwPC9ZZWFyPjxS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</w:fldData>
        </w:fldChar>
      </w:r>
      <w:r w:rsidR="00B22595" w:rsidRPr="007E44F7">
        <w:rPr>
          <w:rFonts w:cstheme="minorHAnsi"/>
          <w:lang w:val="en-GB" w:eastAsia="el-GR"/>
        </w:rPr>
        <w:instrText xml:space="preserve"> ADDIN EN.CITE.DATA </w:instrText>
      </w:r>
      <w:r w:rsidR="00B22595" w:rsidRPr="007E44F7">
        <w:rPr>
          <w:rFonts w:cstheme="minorHAnsi"/>
          <w:lang w:val="en-GB" w:eastAsia="el-GR"/>
        </w:rPr>
      </w:r>
      <w:r w:rsidR="00B22595" w:rsidRPr="007E44F7">
        <w:rPr>
          <w:rFonts w:cstheme="minorHAnsi"/>
          <w:lang w:val="en-GB" w:eastAsia="el-GR"/>
        </w:rPr>
        <w:fldChar w:fldCharType="end"/>
      </w:r>
      <w:r w:rsidR="006837CF" w:rsidRPr="007E44F7">
        <w:rPr>
          <w:rFonts w:cstheme="minorHAnsi"/>
          <w:lang w:val="en-GB" w:eastAsia="el-GR"/>
        </w:rPr>
      </w:r>
      <w:r w:rsidR="006837CF" w:rsidRPr="007E44F7">
        <w:rPr>
          <w:rFonts w:cstheme="minorHAnsi"/>
          <w:lang w:val="en-GB" w:eastAsia="el-GR"/>
        </w:rPr>
        <w:fldChar w:fldCharType="separate"/>
      </w:r>
      <w:r w:rsidR="00B22595" w:rsidRPr="007E44F7">
        <w:rPr>
          <w:rFonts w:cstheme="minorHAnsi"/>
          <w:noProof/>
          <w:vertAlign w:val="superscript"/>
          <w:lang w:val="en-GB" w:eastAsia="el-GR"/>
        </w:rPr>
        <w:t>76-82</w:t>
      </w:r>
      <w:r w:rsidR="006837CF" w:rsidRPr="007E44F7">
        <w:rPr>
          <w:rFonts w:cstheme="minorHAnsi"/>
          <w:lang w:val="en-GB" w:eastAsia="el-GR"/>
        </w:rPr>
        <w:fldChar w:fldCharType="end"/>
      </w:r>
      <w:r w:rsidR="00F17311" w:rsidRPr="007E44F7">
        <w:rPr>
          <w:rFonts w:cstheme="minorHAnsi"/>
          <w:lang w:val="en-GB" w:eastAsia="el-GR"/>
        </w:rPr>
        <w:t xml:space="preserve"> </w:t>
      </w:r>
      <w:r w:rsidRPr="007E44F7">
        <w:rPr>
          <w:rFonts w:cstheme="minorHAnsi"/>
          <w:lang w:val="en-GB" w:eastAsia="el-GR"/>
        </w:rPr>
        <w:t>Accordingly, a secondary cardiovascular prevention study including patients with previous stroke followed-up in primary care demonstrated that only 53% of them were treated with statins, and 59% did not achieve the optimal BP, despite using antihypertensive treatment.</w:t>
      </w:r>
      <w:r w:rsidR="008D56DB" w:rsidRPr="007E44F7">
        <w:rPr>
          <w:rFonts w:cstheme="minorHAnsi"/>
          <w:lang w:val="en-GB" w:eastAsia="el-GR"/>
        </w:rPr>
        <w:fldChar w:fldCharType="begin">
          <w:fldData xml:space="preserve">PEVuZE5vdGU+PENpdGU+PEF1dGhvcj5IZWVsZXk8L0F1dGhvcj48WWVhcj4yMDEwPC9ZZWFyPjxS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</w:fldData>
        </w:fldChar>
      </w:r>
      <w:r w:rsidR="00B22595" w:rsidRPr="007E44F7">
        <w:rPr>
          <w:rFonts w:cstheme="minorHAnsi"/>
          <w:lang w:val="en-GB" w:eastAsia="el-GR"/>
        </w:rPr>
        <w:instrText xml:space="preserve"> ADDIN EN.CITE </w:instrText>
      </w:r>
      <w:r w:rsidR="00B22595" w:rsidRPr="007E44F7">
        <w:rPr>
          <w:rFonts w:cstheme="minorHAnsi"/>
          <w:lang w:val="en-GB" w:eastAsia="el-GR"/>
        </w:rPr>
        <w:fldChar w:fldCharType="begin">
          <w:fldData xml:space="preserve">PEVuZE5vdGU+PENpdGU+PEF1dGhvcj5IZWVsZXk8L0F1dGhvcj48WWVhcj4yMDEwPC9ZZWFyPjxS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</w:fldData>
        </w:fldChar>
      </w:r>
      <w:r w:rsidR="00B22595" w:rsidRPr="007E44F7">
        <w:rPr>
          <w:rFonts w:cstheme="minorHAnsi"/>
          <w:lang w:val="en-GB" w:eastAsia="el-GR"/>
        </w:rPr>
        <w:instrText xml:space="preserve"> ADDIN EN.CITE.DATA </w:instrText>
      </w:r>
      <w:r w:rsidR="00B22595" w:rsidRPr="007E44F7">
        <w:rPr>
          <w:rFonts w:cstheme="minorHAnsi"/>
          <w:lang w:val="en-GB" w:eastAsia="el-GR"/>
        </w:rPr>
      </w:r>
      <w:r w:rsidR="00B22595" w:rsidRPr="007E44F7">
        <w:rPr>
          <w:rFonts w:cstheme="minorHAnsi"/>
          <w:lang w:val="en-GB" w:eastAsia="el-GR"/>
        </w:rPr>
        <w:fldChar w:fldCharType="end"/>
      </w:r>
      <w:r w:rsidR="008D56DB" w:rsidRPr="007E44F7">
        <w:rPr>
          <w:rFonts w:cstheme="minorHAnsi"/>
          <w:lang w:val="en-GB" w:eastAsia="el-GR"/>
        </w:rPr>
      </w:r>
      <w:r w:rsidR="008D56DB" w:rsidRPr="007E44F7">
        <w:rPr>
          <w:rFonts w:cstheme="minorHAnsi"/>
          <w:lang w:val="en-GB" w:eastAsia="el-GR"/>
        </w:rPr>
        <w:fldChar w:fldCharType="separate"/>
      </w:r>
      <w:r w:rsidR="00B22595" w:rsidRPr="007E44F7">
        <w:rPr>
          <w:rFonts w:cstheme="minorHAnsi"/>
          <w:noProof/>
          <w:vertAlign w:val="superscript"/>
          <w:lang w:val="en-GB" w:eastAsia="el-GR"/>
        </w:rPr>
        <w:t>83</w:t>
      </w:r>
      <w:r w:rsidR="008D56DB" w:rsidRPr="007E44F7">
        <w:rPr>
          <w:rFonts w:cstheme="minorHAnsi"/>
          <w:lang w:val="en-GB" w:eastAsia="el-GR"/>
        </w:rPr>
        <w:fldChar w:fldCharType="end"/>
      </w:r>
      <w:r w:rsidR="00842CA6" w:rsidRPr="007E44F7">
        <w:rPr>
          <w:rFonts w:cstheme="minorHAnsi"/>
          <w:lang w:val="en-GB" w:eastAsia="el-GR"/>
        </w:rPr>
        <w:t xml:space="preserve"> </w:t>
      </w:r>
      <w:r w:rsidRPr="007E44F7">
        <w:rPr>
          <w:rFonts w:cstheme="minorHAnsi"/>
          <w:lang w:val="en-GB" w:eastAsia="el-GR"/>
        </w:rPr>
        <w:t>Although there are recently published guidelines and an increase in the awareness of patients with ischaemic stroke in primary care</w:t>
      </w:r>
      <w:r w:rsidR="001E31FA" w:rsidRPr="007E44F7">
        <w:rPr>
          <w:rFonts w:cstheme="minorHAnsi"/>
          <w:color w:val="000000" w:themeColor="text1"/>
          <w:lang w:val="en-GB" w:eastAsia="el-GR"/>
        </w:rPr>
        <w:t>,</w:t>
      </w:r>
      <w:r w:rsidR="00F17311" w:rsidRPr="007E44F7">
        <w:rPr>
          <w:rFonts w:cstheme="minorHAnsi"/>
          <w:lang w:val="en-GB" w:eastAsia="el-GR"/>
        </w:rPr>
        <w:t xml:space="preserve"> </w:t>
      </w:r>
      <w:r w:rsidRPr="007E44F7">
        <w:rPr>
          <w:rFonts w:cstheme="minorHAnsi"/>
          <w:lang w:val="en-GB" w:eastAsia="el-GR"/>
        </w:rPr>
        <w:t>still less than 50% of patients treated in primary care settings reach the prespecified treatment goals, including BP and lipid management.</w:t>
      </w:r>
      <w:r w:rsidR="0056092C" w:rsidRPr="007E44F7">
        <w:rPr>
          <w:rFonts w:cstheme="minorHAnsi"/>
          <w:lang w:val="en-GB" w:eastAsia="el-GR"/>
        </w:rPr>
        <w:fldChar w:fldCharType="begin"/>
      </w:r>
      <w:r w:rsidR="00B22595" w:rsidRPr="007E44F7">
        <w:rPr>
          <w:rFonts w:cstheme="minorHAnsi"/>
          <w:lang w:val="en-GB" w:eastAsia="el-GR"/>
        </w:rPr>
        <w:instrText xml:space="preserve"> ADDIN EN.CITE &lt;EndNote&gt;&lt;Cite&gt;&lt;Author&gt;Pedersen&lt;/Author&gt;&lt;Year&gt;2018&lt;/Year&gt;&lt;RecNum&gt;32&lt;/RecNum&gt;&lt;DisplayText&gt;&lt;style face="superscript"&gt;79&lt;/style&gt;&lt;/DisplayText&gt;&lt;record&gt;&lt;rec-number&gt;32&lt;/rec-number&gt;&lt;foreign-keys&gt;&lt;key app="EN" db-id="edwr0rxrjve25qeepts59s0xta0v92z2d9zx" timestamp="1659366139"&gt;32&lt;/key&gt;&lt;/foreign-keys&gt;&lt;ref-type name="Journal Article"&gt;17&lt;/ref-type&gt;&lt;contributors&gt;&lt;authors&gt;&lt;author&gt;Pedersen, Rune Aakvik&lt;/author&gt;&lt;author&gt;Petursson, Halfdan&lt;/author&gt;&lt;author&gt;Hetlevik, Irene&lt;/author&gt;&lt;/authors&gt;&lt;/contributors&gt;&lt;titles&gt;&lt;title&gt;Stroke follow-up in primary care: a prospective cohort study on guideline adherence&lt;/title&gt;&lt;secondary-title&gt;BMC Family Practice&lt;/secondary-title&gt;&lt;/titles&gt;&lt;periodical&gt;&lt;full-title&gt;BMC Family Practice&lt;/full-title&gt;&lt;/periodical&gt;&lt;pages&gt;179&lt;/pages&gt;&lt;volume&gt;19&lt;/volume&gt;&lt;number&gt;1&lt;/number&gt;&lt;dates&gt;&lt;year&gt;2018&lt;/year&gt;&lt;pub-dates&gt;&lt;date&gt;2018/11/28&lt;/date&gt;&lt;/pub-dates&gt;&lt;/dates&gt;&lt;isbn&gt;1471-2296&lt;/isbn&gt;&lt;urls&gt;&lt;related-urls&gt;&lt;url&gt;https://doi.org/10.1186/s12875-018-0872-9&lt;/url&gt;&lt;/related-urls&gt;&lt;/urls&gt;&lt;electronic-resource-num&gt;10.1186/s12875-018-0872-9&lt;/electronic-resource-num&gt;&lt;/record&gt;&lt;/Cite&gt;&lt;/EndNote&gt;</w:instrText>
      </w:r>
      <w:r w:rsidR="0056092C" w:rsidRPr="007E44F7">
        <w:rPr>
          <w:rFonts w:cstheme="minorHAnsi"/>
          <w:lang w:val="en-GB" w:eastAsia="el-GR"/>
        </w:rPr>
        <w:fldChar w:fldCharType="separate"/>
      </w:r>
      <w:r w:rsidR="00B22595" w:rsidRPr="007E44F7">
        <w:rPr>
          <w:rFonts w:cstheme="minorHAnsi"/>
          <w:noProof/>
          <w:vertAlign w:val="superscript"/>
          <w:lang w:val="en-GB" w:eastAsia="el-GR"/>
        </w:rPr>
        <w:t>79</w:t>
      </w:r>
      <w:r w:rsidR="0056092C" w:rsidRPr="007E44F7">
        <w:rPr>
          <w:rFonts w:cstheme="minorHAnsi"/>
          <w:lang w:val="en-GB" w:eastAsia="el-GR"/>
        </w:rPr>
        <w:fldChar w:fldCharType="end"/>
      </w:r>
    </w:p>
    <w:p w14:paraId="710983A3" w14:textId="62E57EE2" w:rsidR="00C118BA" w:rsidRPr="007E44F7" w:rsidRDefault="00C118BA" w:rsidP="00AC3513">
      <w:pPr>
        <w:spacing w:line="360" w:lineRule="auto"/>
        <w:jc w:val="both"/>
        <w:rPr>
          <w:rFonts w:cstheme="minorHAnsi"/>
          <w:lang w:val="en-GB" w:eastAsia="el-GR"/>
        </w:rPr>
      </w:pPr>
    </w:p>
    <w:p w14:paraId="1A86868D" w14:textId="4E1822A9" w:rsidR="00523C1E" w:rsidRPr="007E44F7" w:rsidRDefault="00F7175E" w:rsidP="00AC3513">
      <w:pPr>
        <w:spacing w:line="360" w:lineRule="auto"/>
        <w:jc w:val="both"/>
        <w:rPr>
          <w:rFonts w:cstheme="minorHAnsi"/>
          <w:lang w:val="en-GB" w:eastAsia="el-GR"/>
        </w:rPr>
      </w:pPr>
      <w:r w:rsidRPr="007E44F7">
        <w:rPr>
          <w:rFonts w:cstheme="minorHAnsi"/>
          <w:lang w:val="en-GB" w:eastAsia="el-GR"/>
        </w:rPr>
        <w:t>The management of stroke survivors is a complex</w:t>
      </w:r>
      <w:r w:rsidR="00253049" w:rsidRPr="007E44F7">
        <w:rPr>
          <w:rFonts w:cstheme="minorHAnsi"/>
          <w:lang w:val="en-GB" w:eastAsia="el-GR"/>
        </w:rPr>
        <w:t xml:space="preserve">, </w:t>
      </w:r>
      <w:r w:rsidRPr="007E44F7">
        <w:rPr>
          <w:rFonts w:cstheme="minorHAnsi"/>
          <w:lang w:val="en-GB" w:eastAsia="el-GR"/>
        </w:rPr>
        <w:t>lengthy</w:t>
      </w:r>
      <w:r w:rsidR="00253049" w:rsidRPr="007E44F7">
        <w:rPr>
          <w:rFonts w:cstheme="minorHAnsi"/>
          <w:lang w:val="en-GB" w:eastAsia="el-GR"/>
        </w:rPr>
        <w:t>, and interdisciplinary</w:t>
      </w:r>
      <w:r w:rsidRPr="007E44F7">
        <w:rPr>
          <w:rFonts w:cstheme="minorHAnsi"/>
          <w:lang w:val="en-GB" w:eastAsia="el-GR"/>
        </w:rPr>
        <w:t xml:space="preserve"> process. During this process, GPs may encounter some challenges. For example, Australian guidelines recommend developing comprehensive discharge care plans with stroke survivors and caregivers and sharing them with GPs.</w:t>
      </w:r>
      <w:r w:rsidR="00D67D9E" w:rsidRPr="007E44F7">
        <w:rPr>
          <w:rFonts w:cstheme="minorHAnsi"/>
          <w:lang w:val="en-GB" w:eastAsia="el-GR"/>
        </w:rPr>
        <w:fldChar w:fldCharType="begin"/>
      </w:r>
      <w:r w:rsidR="00B22595" w:rsidRPr="007E44F7">
        <w:rPr>
          <w:rFonts w:cstheme="minorHAnsi"/>
          <w:lang w:val="en-GB" w:eastAsia="el-GR"/>
        </w:rPr>
        <w:instrText xml:space="preserve"> ADDIN EN.CITE &lt;EndNote&gt;&lt;Cite&gt;&lt;Author&gt;Wright&lt;/Author&gt;&lt;Year&gt;2012&lt;/Year&gt;&lt;RecNum&gt;147&lt;/RecNum&gt;&lt;DisplayText&gt;&lt;style face="superscript"&gt;84&lt;/style&gt;&lt;/DisplayText&gt;&lt;record&gt;&lt;rec-number&gt;147&lt;/rec-number&gt;&lt;foreign-keys&gt;&lt;key app="EN" db-id="td5eesaft5dr5zev5vnxxxw0wspwa0rf9ef9" timestamp="1662795379"&gt;147&lt;/key&gt;&lt;/foreign-keys&gt;&lt;ref-type name="Journal Article"&gt;17&lt;/ref-type&gt;&lt;contributors&gt;&lt;authors&gt;&lt;author&gt;Wright, Leah&lt;/author&gt;&lt;author&gt;Hill, Kelvin M&lt;/author&gt;&lt;author&gt;Bernhardt, Julie&lt;/author&gt;&lt;author&gt;Lindley, Richard&lt;/author&gt;&lt;author&gt;Ada, Louise&lt;/author&gt;&lt;author&gt;Bajorek, Beata V&lt;/author&gt;&lt;author&gt;Barber, P Alan&lt;/author&gt;&lt;author&gt;Beer, Christopher&lt;/author&gt;&lt;author&gt;Golledge, Jonathon&lt;/author&gt;&lt;author&gt;Gustafsson, Louise&lt;/author&gt;&lt;/authors&gt;&lt;/contributors&gt;&lt;titles&gt;&lt;title&gt;Stroke management: updated recommendations for treatment along the care continuum&lt;/title&gt;&lt;secondary-title&gt;Internal medicine journal&lt;/secondary-title&gt;&lt;/titles&gt;&lt;periodical&gt;&lt;full-title&gt;Internal medicine journal&lt;/full-title&gt;&lt;/periodical&gt;&lt;pages&gt;562-569&lt;/pages&gt;&lt;volume&gt;42&lt;/volume&gt;&lt;number&gt;5&lt;/number&gt;&lt;dates&gt;&lt;year&gt;2012&lt;/year&gt;&lt;/dates&gt;&lt;isbn&gt;1444-0903&lt;/isbn&gt;&lt;urls&gt;&lt;/urls&gt;&lt;/record&gt;&lt;/Cite&gt;&lt;/EndNote&gt;</w:instrText>
      </w:r>
      <w:r w:rsidR="00D67D9E" w:rsidRPr="007E44F7">
        <w:rPr>
          <w:rFonts w:cstheme="minorHAnsi"/>
          <w:lang w:val="en-GB" w:eastAsia="el-GR"/>
        </w:rPr>
        <w:fldChar w:fldCharType="separate"/>
      </w:r>
      <w:r w:rsidR="00B22595" w:rsidRPr="007E44F7">
        <w:rPr>
          <w:rFonts w:cstheme="minorHAnsi"/>
          <w:noProof/>
          <w:vertAlign w:val="superscript"/>
          <w:lang w:val="en-GB" w:eastAsia="el-GR"/>
        </w:rPr>
        <w:t>84</w:t>
      </w:r>
      <w:r w:rsidR="00D67D9E" w:rsidRPr="007E44F7">
        <w:rPr>
          <w:rFonts w:cstheme="minorHAnsi"/>
          <w:lang w:val="en-GB" w:eastAsia="el-GR"/>
        </w:rPr>
        <w:fldChar w:fldCharType="end"/>
      </w:r>
      <w:r w:rsidR="00904A1E" w:rsidRPr="007E44F7">
        <w:rPr>
          <w:rFonts w:cstheme="minorHAnsi"/>
          <w:lang w:val="en-GB" w:eastAsia="el-GR"/>
        </w:rPr>
        <w:t xml:space="preserve"> </w:t>
      </w:r>
      <w:r w:rsidR="00093E33" w:rsidRPr="007E44F7">
        <w:rPr>
          <w:rFonts w:cstheme="minorHAnsi"/>
          <w:lang w:val="en-GB" w:eastAsia="el-GR"/>
        </w:rPr>
        <w:t>Still, nearly a third of Australian stroke survivors are discharged home without receiving a discharge care plan.</w:t>
      </w:r>
      <w:r w:rsidR="00D64E87" w:rsidRPr="007E44F7">
        <w:rPr>
          <w:rFonts w:cstheme="minorHAnsi"/>
          <w:lang w:val="en-GB" w:eastAsia="el-GR"/>
        </w:rPr>
        <w:fldChar w:fldCharType="begin"/>
      </w:r>
      <w:r w:rsidR="00B22595" w:rsidRPr="007E44F7">
        <w:rPr>
          <w:rFonts w:cstheme="minorHAnsi"/>
          <w:lang w:val="en-GB" w:eastAsia="el-GR"/>
        </w:rPr>
        <w:instrText xml:space="preserve"> ADDIN EN.CITE &lt;EndNote&gt;&lt;Cite&gt;&lt;Author&gt;Sheehan&lt;/Author&gt;&lt;Year&gt;2022&lt;/Year&gt;&lt;RecNum&gt;148&lt;/RecNum&gt;&lt;DisplayText&gt;&lt;style face="superscript"&gt;85&lt;/style&gt;&lt;/DisplayText&gt;&lt;record&gt;&lt;rec-number&gt;148&lt;/rec-number&gt;&lt;foreign-keys&gt;&lt;key app="EN" db-id="td5eesaft5dr5zev5vnxxxw0wspwa0rf9ef9" timestamp="1662795722"&gt;148&lt;/key&gt;&lt;/foreign-keys&gt;&lt;ref-type name="Journal Article"&gt;17&lt;/ref-type&gt;&lt;contributors&gt;&lt;authors&gt;&lt;author&gt;Sheehan, J.&lt;/author&gt;&lt;author&gt;Lannin, N. A.&lt;/author&gt;&lt;author&gt;Laver, K.&lt;/author&gt;&lt;author&gt;Reeder, S.&lt;/author&gt;&lt;author&gt;Bhopti, A.&lt;/author&gt;&lt;/authors&gt;&lt;/contributors&gt;&lt;auth-address&gt;La Trobe University, Melbourne, Victoria, Australia.&amp;#xD;Monash University, Melbourne, Victoria, Australia.&amp;#xD;Flinders University, Adelaide, South Australia, Australia.&lt;/auth-address&gt;&lt;titles&gt;&lt;title&gt;Primary care practitioners&amp;apos; perspectives of discharge communication and continuity of care for stroke survivors in Australia: A qualitative descriptive study&lt;/title&gt;&lt;secondary-title&gt;Health Soc Care Community&lt;/secondary-title&gt;&lt;/titles&gt;&lt;periodical&gt;&lt;full-title&gt;Health Soc Care Community&lt;/full-title&gt;&lt;/periodical&gt;&lt;pages&gt;e2530-e2539&lt;/pages&gt;&lt;volume&gt;30&lt;/volume&gt;&lt;number&gt;5&lt;/number&gt;&lt;edition&gt;2021/12/28&lt;/edition&gt;&lt;keywords&gt;&lt;keyword&gt;Australia&lt;/keyword&gt;&lt;keyword&gt;Communication&lt;/keyword&gt;&lt;keyword&gt;Continuity of Patient Care&lt;/keyword&gt;&lt;keyword&gt;Humans&lt;/keyword&gt;&lt;keyword&gt;Patient Discharge&lt;/keyword&gt;&lt;keyword&gt;Qualitative Research&lt;/keyword&gt;&lt;keyword&gt;*Stroke/therapy&lt;/keyword&gt;&lt;keyword&gt;*Stroke Rehabilitation&lt;/keyword&gt;&lt;keyword&gt;Survivors&lt;/keyword&gt;&lt;keyword&gt;continuity of care&lt;/keyword&gt;&lt;keyword&gt;stroke&lt;/keyword&gt;&lt;/keywords&gt;&lt;dates&gt;&lt;year&gt;2022&lt;/year&gt;&lt;pub-dates&gt;&lt;date&gt;Sep&lt;/date&gt;&lt;/pub-dates&gt;&lt;/dates&gt;&lt;isbn&gt;0966-0410&lt;/isbn&gt;&lt;accession-num&gt;34957626&lt;/accession-num&gt;&lt;urls&gt;&lt;/urls&gt;&lt;electronic-resource-num&gt;10.1111/hsc.13696&lt;/electronic-resource-num&gt;&lt;remote-database-provider&gt;NLM&lt;/remote-database-provider&gt;&lt;language&gt;eng&lt;/language&gt;&lt;/record&gt;&lt;/Cite&gt;&lt;/EndNote&gt;</w:instrText>
      </w:r>
      <w:r w:rsidR="00D64E87" w:rsidRPr="007E44F7">
        <w:rPr>
          <w:rFonts w:cstheme="minorHAnsi"/>
          <w:lang w:val="en-GB" w:eastAsia="el-GR"/>
        </w:rPr>
        <w:fldChar w:fldCharType="separate"/>
      </w:r>
      <w:r w:rsidR="00B22595" w:rsidRPr="007E44F7">
        <w:rPr>
          <w:rFonts w:cstheme="minorHAnsi"/>
          <w:noProof/>
          <w:vertAlign w:val="superscript"/>
          <w:lang w:val="en-GB" w:eastAsia="el-GR"/>
        </w:rPr>
        <w:t>85</w:t>
      </w:r>
      <w:r w:rsidR="00D64E87" w:rsidRPr="007E44F7">
        <w:rPr>
          <w:rFonts w:cstheme="minorHAnsi"/>
          <w:lang w:val="en-GB" w:eastAsia="el-GR"/>
        </w:rPr>
        <w:fldChar w:fldCharType="end"/>
      </w:r>
      <w:r w:rsidR="00E932CA" w:rsidRPr="007E44F7">
        <w:rPr>
          <w:rFonts w:cstheme="minorHAnsi"/>
          <w:lang w:val="en-GB" w:eastAsia="el-GR"/>
        </w:rPr>
        <w:t xml:space="preserve"> </w:t>
      </w:r>
      <w:r w:rsidR="00093E33" w:rsidRPr="007E44F7">
        <w:rPr>
          <w:rFonts w:cstheme="minorHAnsi"/>
          <w:lang w:val="en-GB" w:eastAsia="el-GR"/>
        </w:rPr>
        <w:t>Additionally, communication of each individual’s stroke-related risk factors (such as falls, recurrent stroke, infection,</w:t>
      </w:r>
      <w:r w:rsidR="003A2733" w:rsidRPr="007E44F7">
        <w:rPr>
          <w:rFonts w:cstheme="minorHAnsi"/>
          <w:lang w:val="en-GB" w:eastAsia="el-GR"/>
        </w:rPr>
        <w:t xml:space="preserve"> and</w:t>
      </w:r>
      <w:r w:rsidR="00093E33" w:rsidRPr="007E44F7">
        <w:rPr>
          <w:rFonts w:cstheme="minorHAnsi"/>
          <w:lang w:val="en-GB" w:eastAsia="el-GR"/>
        </w:rPr>
        <w:t xml:space="preserve"> depression) and their rehabilitation needs are rarely shared with GPs. </w:t>
      </w:r>
      <w:r w:rsidR="00253049" w:rsidRPr="007E44F7">
        <w:rPr>
          <w:rFonts w:cstheme="minorHAnsi"/>
          <w:lang w:val="en-GB" w:eastAsia="el-GR"/>
        </w:rPr>
        <w:t xml:space="preserve"> Therefore, it is still a challenge to translate the efficacy of the interventions reported in clinical trials into </w:t>
      </w:r>
      <w:r w:rsidR="002C0A2C" w:rsidRPr="007E44F7">
        <w:rPr>
          <w:rFonts w:cstheme="minorHAnsi"/>
          <w:lang w:val="en-GB" w:eastAsia="el-GR"/>
        </w:rPr>
        <w:t>routine</w:t>
      </w:r>
      <w:r w:rsidR="00253049" w:rsidRPr="007E44F7">
        <w:rPr>
          <w:rFonts w:cstheme="minorHAnsi"/>
          <w:lang w:val="en-GB" w:eastAsia="el-GR"/>
        </w:rPr>
        <w:t xml:space="preserve"> clinical practice. </w:t>
      </w:r>
      <w:r w:rsidR="003D7116" w:rsidRPr="007E44F7">
        <w:rPr>
          <w:rFonts w:cstheme="minorHAnsi"/>
          <w:lang w:val="en-GB" w:eastAsia="el-GR"/>
        </w:rPr>
        <w:t>To</w:t>
      </w:r>
      <w:r w:rsidR="00253049" w:rsidRPr="007E44F7">
        <w:rPr>
          <w:rFonts w:cstheme="minorHAnsi"/>
          <w:lang w:val="en-GB" w:eastAsia="el-GR"/>
        </w:rPr>
        <w:t xml:space="preserve"> achieve this,</w:t>
      </w:r>
      <w:r w:rsidR="002C0A2C" w:rsidRPr="007E44F7">
        <w:rPr>
          <w:rFonts w:cstheme="minorHAnsi"/>
          <w:lang w:val="en-GB" w:eastAsia="el-GR"/>
        </w:rPr>
        <w:t xml:space="preserve"> cooperation between</w:t>
      </w:r>
      <w:r w:rsidR="00253049" w:rsidRPr="007E44F7">
        <w:rPr>
          <w:rFonts w:cstheme="minorHAnsi"/>
          <w:lang w:val="en-GB" w:eastAsia="el-GR"/>
        </w:rPr>
        <w:t xml:space="preserve"> stroke specialists</w:t>
      </w:r>
      <w:r w:rsidR="003D7116" w:rsidRPr="007E44F7">
        <w:rPr>
          <w:rFonts w:cstheme="minorHAnsi"/>
          <w:lang w:val="en-GB" w:eastAsia="el-GR"/>
        </w:rPr>
        <w:t xml:space="preserve">, </w:t>
      </w:r>
      <w:r w:rsidR="00253049" w:rsidRPr="007E44F7">
        <w:rPr>
          <w:rFonts w:cstheme="minorHAnsi"/>
          <w:lang w:val="en-GB" w:eastAsia="el-GR"/>
        </w:rPr>
        <w:t>internists</w:t>
      </w:r>
      <w:r w:rsidR="002C0A2C" w:rsidRPr="007E44F7">
        <w:rPr>
          <w:rFonts w:cstheme="minorHAnsi"/>
          <w:lang w:val="en-GB" w:eastAsia="el-GR"/>
        </w:rPr>
        <w:t>,</w:t>
      </w:r>
      <w:r w:rsidR="00253049" w:rsidRPr="007E44F7">
        <w:rPr>
          <w:rFonts w:cstheme="minorHAnsi"/>
          <w:lang w:val="en-GB" w:eastAsia="el-GR"/>
        </w:rPr>
        <w:t xml:space="preserve"> and GPs</w:t>
      </w:r>
      <w:r w:rsidR="00C0687E" w:rsidRPr="007E44F7">
        <w:rPr>
          <w:rFonts w:cstheme="minorHAnsi"/>
          <w:lang w:val="en-GB" w:eastAsia="el-GR"/>
        </w:rPr>
        <w:t xml:space="preserve"> </w:t>
      </w:r>
      <w:r w:rsidR="002C0A2C" w:rsidRPr="007E44F7">
        <w:rPr>
          <w:rFonts w:cstheme="minorHAnsi"/>
          <w:lang w:val="en-GB" w:eastAsia="el-GR"/>
        </w:rPr>
        <w:t>is essential</w:t>
      </w:r>
      <w:r w:rsidR="00C0687E" w:rsidRPr="007E44F7">
        <w:rPr>
          <w:rFonts w:cstheme="minorHAnsi"/>
          <w:lang w:val="en-GB" w:eastAsia="el-GR"/>
        </w:rPr>
        <w:t xml:space="preserve">. </w:t>
      </w:r>
      <w:r w:rsidR="00C359DB" w:rsidRPr="007E44F7">
        <w:rPr>
          <w:rFonts w:cstheme="minorHAnsi"/>
          <w:lang w:val="en-GB" w:eastAsia="el-GR"/>
        </w:rPr>
        <w:t xml:space="preserve"> </w:t>
      </w:r>
      <w:r w:rsidR="0071679C" w:rsidRPr="007E44F7">
        <w:rPr>
          <w:rFonts w:cstheme="minorHAnsi"/>
          <w:lang w:val="en-GB" w:eastAsia="el-GR"/>
        </w:rPr>
        <w:t>Since s</w:t>
      </w:r>
      <w:r w:rsidR="00C359DB" w:rsidRPr="007E44F7">
        <w:rPr>
          <w:rFonts w:cstheme="minorHAnsi"/>
          <w:lang w:val="en-GB" w:eastAsia="el-GR"/>
        </w:rPr>
        <w:t xml:space="preserve">troke specialists and internists play a </w:t>
      </w:r>
      <w:r w:rsidR="0071679C" w:rsidRPr="007E44F7">
        <w:rPr>
          <w:rFonts w:cstheme="minorHAnsi"/>
          <w:lang w:val="en-GB" w:eastAsia="el-GR"/>
        </w:rPr>
        <w:t xml:space="preserve">crucial role </w:t>
      </w:r>
      <w:r w:rsidR="00C359DB" w:rsidRPr="007E44F7">
        <w:rPr>
          <w:rFonts w:cstheme="minorHAnsi"/>
          <w:lang w:val="en-GB" w:eastAsia="el-GR"/>
        </w:rPr>
        <w:t xml:space="preserve">in </w:t>
      </w:r>
      <w:r w:rsidR="003A2733" w:rsidRPr="007E44F7">
        <w:rPr>
          <w:rFonts w:cstheme="minorHAnsi"/>
          <w:lang w:val="en-GB" w:eastAsia="el-GR"/>
        </w:rPr>
        <w:t xml:space="preserve">the </w:t>
      </w:r>
      <w:r w:rsidR="00C359DB" w:rsidRPr="007E44F7">
        <w:rPr>
          <w:rFonts w:cstheme="minorHAnsi"/>
          <w:lang w:val="en-GB" w:eastAsia="el-GR"/>
        </w:rPr>
        <w:t>acute phase of stroke</w:t>
      </w:r>
      <w:r w:rsidR="0071679C" w:rsidRPr="007E44F7">
        <w:rPr>
          <w:rFonts w:cstheme="minorHAnsi"/>
          <w:lang w:val="en-GB" w:eastAsia="el-GR"/>
        </w:rPr>
        <w:t xml:space="preserve">, they </w:t>
      </w:r>
      <w:r w:rsidR="0076571D" w:rsidRPr="007E44F7">
        <w:rPr>
          <w:rFonts w:cstheme="minorHAnsi"/>
          <w:lang w:val="en-GB" w:eastAsia="el-GR"/>
        </w:rPr>
        <w:t>are well-versed in</w:t>
      </w:r>
      <w:r w:rsidR="00C359DB" w:rsidRPr="007E44F7">
        <w:rPr>
          <w:rFonts w:cstheme="minorHAnsi"/>
          <w:lang w:val="en-GB" w:eastAsia="el-GR"/>
        </w:rPr>
        <w:t xml:space="preserve"> patients’ </w:t>
      </w:r>
      <w:r w:rsidR="0071679C" w:rsidRPr="007E44F7">
        <w:rPr>
          <w:rFonts w:cstheme="minorHAnsi"/>
          <w:lang w:val="en-GB" w:eastAsia="el-GR"/>
        </w:rPr>
        <w:t>medical background</w:t>
      </w:r>
      <w:r w:rsidR="003A2733" w:rsidRPr="007E44F7">
        <w:rPr>
          <w:rFonts w:cstheme="minorHAnsi"/>
          <w:lang w:val="en-GB" w:eastAsia="el-GR"/>
        </w:rPr>
        <w:t>s</w:t>
      </w:r>
      <w:r w:rsidR="00C359DB" w:rsidRPr="007E44F7">
        <w:rPr>
          <w:rFonts w:cstheme="minorHAnsi"/>
          <w:lang w:val="en-GB" w:eastAsia="el-GR"/>
        </w:rPr>
        <w:t>, risk factors and rehabilitation</w:t>
      </w:r>
      <w:r w:rsidR="0071679C" w:rsidRPr="007E44F7">
        <w:rPr>
          <w:rFonts w:cstheme="minorHAnsi"/>
          <w:lang w:val="en-GB" w:eastAsia="el-GR"/>
        </w:rPr>
        <w:t xml:space="preserve"> requirements. Therefore, a</w:t>
      </w:r>
      <w:r w:rsidR="00C359DB" w:rsidRPr="007E44F7">
        <w:rPr>
          <w:rFonts w:cstheme="minorHAnsi"/>
          <w:lang w:val="en-GB" w:eastAsia="el-GR"/>
        </w:rPr>
        <w:t xml:space="preserve"> discharge plan </w:t>
      </w:r>
      <w:r w:rsidR="009D22D5" w:rsidRPr="007E44F7">
        <w:rPr>
          <w:rFonts w:cstheme="minorHAnsi"/>
          <w:lang w:val="en-GB" w:eastAsia="el-GR"/>
        </w:rPr>
        <w:t>developed</w:t>
      </w:r>
      <w:r w:rsidR="0071679C" w:rsidRPr="007E44F7">
        <w:rPr>
          <w:rFonts w:cstheme="minorHAnsi"/>
          <w:lang w:val="en-GB" w:eastAsia="el-GR"/>
        </w:rPr>
        <w:t xml:space="preserve"> by stroke specialists </w:t>
      </w:r>
      <w:r w:rsidR="002C0A2C" w:rsidRPr="007E44F7">
        <w:rPr>
          <w:rFonts w:cstheme="minorHAnsi"/>
          <w:lang w:val="en-GB" w:eastAsia="el-GR"/>
        </w:rPr>
        <w:t>or</w:t>
      </w:r>
      <w:r w:rsidR="0071679C" w:rsidRPr="007E44F7">
        <w:rPr>
          <w:rFonts w:cstheme="minorHAnsi"/>
          <w:lang w:val="en-GB" w:eastAsia="el-GR"/>
        </w:rPr>
        <w:t xml:space="preserve"> internists, </w:t>
      </w:r>
      <w:r w:rsidR="00C359DB" w:rsidRPr="007E44F7">
        <w:rPr>
          <w:rFonts w:cstheme="minorHAnsi"/>
          <w:lang w:val="en-GB" w:eastAsia="el-GR"/>
        </w:rPr>
        <w:t>which</w:t>
      </w:r>
      <w:r w:rsidR="0071679C" w:rsidRPr="007E44F7">
        <w:rPr>
          <w:rFonts w:cstheme="minorHAnsi"/>
          <w:lang w:val="en-GB" w:eastAsia="el-GR"/>
        </w:rPr>
        <w:t xml:space="preserve"> </w:t>
      </w:r>
      <w:r w:rsidR="009B4621" w:rsidRPr="007E44F7">
        <w:rPr>
          <w:rFonts w:cstheme="minorHAnsi"/>
          <w:lang w:val="en-GB" w:eastAsia="el-GR"/>
        </w:rPr>
        <w:t>identifies</w:t>
      </w:r>
      <w:r w:rsidR="00C359DB" w:rsidRPr="007E44F7">
        <w:rPr>
          <w:rFonts w:cstheme="minorHAnsi"/>
          <w:lang w:val="en-GB" w:eastAsia="el-GR"/>
        </w:rPr>
        <w:t xml:space="preserve"> </w:t>
      </w:r>
      <w:r w:rsidR="003D7116" w:rsidRPr="007E44F7">
        <w:rPr>
          <w:rFonts w:cstheme="minorHAnsi"/>
          <w:lang w:val="en-GB" w:eastAsia="el-GR"/>
        </w:rPr>
        <w:t>specific</w:t>
      </w:r>
      <w:r w:rsidR="00C359DB" w:rsidRPr="007E44F7">
        <w:rPr>
          <w:rFonts w:cstheme="minorHAnsi"/>
          <w:lang w:val="en-GB" w:eastAsia="el-GR"/>
        </w:rPr>
        <w:t xml:space="preserve"> </w:t>
      </w:r>
      <w:r w:rsidR="0071679C" w:rsidRPr="007E44F7">
        <w:rPr>
          <w:rFonts w:cstheme="minorHAnsi"/>
          <w:lang w:val="en-GB" w:eastAsia="el-GR"/>
        </w:rPr>
        <w:t>individual</w:t>
      </w:r>
      <w:r w:rsidR="00C359DB" w:rsidRPr="007E44F7">
        <w:rPr>
          <w:rFonts w:cstheme="minorHAnsi"/>
          <w:lang w:val="en-GB" w:eastAsia="el-GR"/>
        </w:rPr>
        <w:t xml:space="preserve"> risk </w:t>
      </w:r>
      <w:r w:rsidR="00686D22" w:rsidRPr="007E44F7">
        <w:rPr>
          <w:rFonts w:cstheme="minorHAnsi"/>
          <w:lang w:val="en-GB" w:eastAsia="el-GR"/>
        </w:rPr>
        <w:t>factors,</w:t>
      </w:r>
      <w:r w:rsidR="00C359DB" w:rsidRPr="007E44F7">
        <w:rPr>
          <w:rFonts w:cstheme="minorHAnsi"/>
          <w:lang w:val="en-GB" w:eastAsia="el-GR"/>
        </w:rPr>
        <w:t xml:space="preserve"> </w:t>
      </w:r>
      <w:r w:rsidR="003A2733" w:rsidRPr="007E44F7">
        <w:rPr>
          <w:rFonts w:cstheme="minorHAnsi"/>
          <w:lang w:val="en-GB" w:eastAsia="el-GR"/>
        </w:rPr>
        <w:t>and their</w:t>
      </w:r>
      <w:r w:rsidR="00C359DB" w:rsidRPr="007E44F7">
        <w:rPr>
          <w:rFonts w:cstheme="minorHAnsi"/>
          <w:lang w:val="en-GB" w:eastAsia="el-GR"/>
        </w:rPr>
        <w:t xml:space="preserve"> rehabilitation</w:t>
      </w:r>
      <w:r w:rsidR="0071679C" w:rsidRPr="007E44F7">
        <w:rPr>
          <w:rFonts w:cstheme="minorHAnsi"/>
          <w:lang w:val="en-GB" w:eastAsia="el-GR"/>
        </w:rPr>
        <w:t xml:space="preserve"> needs, help GPs during the </w:t>
      </w:r>
      <w:r w:rsidR="002C0A2C" w:rsidRPr="007E44F7">
        <w:rPr>
          <w:rFonts w:cstheme="minorHAnsi"/>
          <w:lang w:val="en-GB" w:eastAsia="el-GR"/>
        </w:rPr>
        <w:t>long-term</w:t>
      </w:r>
      <w:r w:rsidR="0071679C" w:rsidRPr="007E44F7">
        <w:rPr>
          <w:rFonts w:cstheme="minorHAnsi"/>
          <w:lang w:val="en-GB" w:eastAsia="el-GR"/>
        </w:rPr>
        <w:t xml:space="preserve"> management of post-stroke patients.</w:t>
      </w:r>
      <w:r w:rsidR="002C0A2C" w:rsidRPr="007E44F7">
        <w:rPr>
          <w:rFonts w:cstheme="minorHAnsi"/>
          <w:lang w:val="en-GB" w:eastAsia="el-GR"/>
        </w:rPr>
        <w:t xml:space="preserve"> On the other hand,</w:t>
      </w:r>
      <w:r w:rsidR="00093E33" w:rsidRPr="007E44F7">
        <w:rPr>
          <w:rFonts w:cstheme="minorHAnsi"/>
          <w:lang w:val="en-GB" w:eastAsia="el-GR"/>
        </w:rPr>
        <w:t xml:space="preserve"> GPs play a key role in re-referring stroke survivors for evaluation when necessary and supporting their rehabilitation in the community</w:t>
      </w:r>
      <w:r w:rsidR="002C0A2C" w:rsidRPr="007E44F7">
        <w:rPr>
          <w:rFonts w:cstheme="minorHAnsi"/>
          <w:lang w:val="en-GB" w:eastAsia="el-GR"/>
        </w:rPr>
        <w:t xml:space="preserve"> </w:t>
      </w:r>
      <w:r w:rsidR="002C0A2C" w:rsidRPr="007E44F7">
        <w:rPr>
          <w:rFonts w:cstheme="minorHAnsi"/>
          <w:lang w:val="en-GB" w:eastAsia="el-GR"/>
        </w:rPr>
        <w:lastRenderedPageBreak/>
        <w:t xml:space="preserve">thus, </w:t>
      </w:r>
      <w:r w:rsidR="00093E33" w:rsidRPr="007E44F7">
        <w:rPr>
          <w:rFonts w:cstheme="minorHAnsi"/>
          <w:lang w:val="en-GB" w:eastAsia="el-GR"/>
        </w:rPr>
        <w:t xml:space="preserve">timely communication </w:t>
      </w:r>
      <w:r w:rsidR="002C0A2C" w:rsidRPr="007E44F7">
        <w:rPr>
          <w:rFonts w:cstheme="minorHAnsi"/>
          <w:lang w:val="en-GB" w:eastAsia="el-GR"/>
        </w:rPr>
        <w:t>between stroke specialists (</w:t>
      </w:r>
      <w:r w:rsidR="003D7116" w:rsidRPr="007E44F7">
        <w:rPr>
          <w:rFonts w:cstheme="minorHAnsi"/>
          <w:lang w:val="en-GB" w:eastAsia="el-GR"/>
        </w:rPr>
        <w:t>or</w:t>
      </w:r>
      <w:r w:rsidR="002C0A2C" w:rsidRPr="007E44F7">
        <w:rPr>
          <w:rFonts w:cstheme="minorHAnsi"/>
          <w:lang w:val="en-GB" w:eastAsia="el-GR"/>
        </w:rPr>
        <w:t xml:space="preserve"> internists) and GPs</w:t>
      </w:r>
      <w:r w:rsidR="00093E33" w:rsidRPr="007E44F7">
        <w:rPr>
          <w:rFonts w:cstheme="minorHAnsi"/>
          <w:lang w:val="en-GB" w:eastAsia="el-GR"/>
        </w:rPr>
        <w:t xml:space="preserve"> is essential (including the provision of agreed-upon goals, plans for a return to work or employment, and information about their rehabilitation).</w:t>
      </w:r>
    </w:p>
    <w:p w14:paraId="53D839CA" w14:textId="292DD92B" w:rsidR="00897290" w:rsidRPr="007E44F7" w:rsidRDefault="00897290" w:rsidP="00AC3513">
      <w:pPr>
        <w:spacing w:line="360" w:lineRule="auto"/>
        <w:jc w:val="both"/>
        <w:rPr>
          <w:rFonts w:cstheme="minorHAnsi"/>
          <w:lang w:val="en-GB" w:eastAsia="el-GR"/>
        </w:rPr>
      </w:pPr>
    </w:p>
    <w:p w14:paraId="1C64FD17" w14:textId="60290143" w:rsidR="00384544" w:rsidRPr="007E44F7" w:rsidRDefault="00384544" w:rsidP="00AC3513">
      <w:pPr>
        <w:spacing w:line="360" w:lineRule="auto"/>
        <w:jc w:val="both"/>
        <w:rPr>
          <w:rFonts w:eastAsia="Times New Roman" w:cstheme="minorHAnsi"/>
          <w:b/>
          <w:bCs/>
          <w:color w:val="000000"/>
          <w:lang w:val="en-GB" w:eastAsia="el-GR"/>
        </w:rPr>
      </w:pPr>
      <w:r w:rsidRPr="007E44F7">
        <w:rPr>
          <w:rFonts w:eastAsia="Times New Roman" w:cstheme="minorHAnsi"/>
          <w:b/>
          <w:bCs/>
          <w:color w:val="000000"/>
          <w:lang w:val="en-GB" w:eastAsia="el-GR"/>
        </w:rPr>
        <w:t>Conclusion</w:t>
      </w:r>
    </w:p>
    <w:p w14:paraId="017DA4A0" w14:textId="77777777" w:rsidR="00093E33" w:rsidRPr="007E44F7" w:rsidRDefault="00093E33" w:rsidP="00AC3513">
      <w:pPr>
        <w:spacing w:line="360" w:lineRule="auto"/>
        <w:jc w:val="both"/>
        <w:rPr>
          <w:rFonts w:eastAsia="Times New Roman" w:cstheme="minorHAnsi"/>
          <w:bCs/>
          <w:color w:val="000000"/>
          <w:lang w:val="en-GB" w:eastAsia="el-GR"/>
        </w:rPr>
      </w:pPr>
      <w:r w:rsidRPr="007E44F7">
        <w:rPr>
          <w:rFonts w:eastAsia="Times New Roman" w:cstheme="minorHAnsi"/>
          <w:bCs/>
          <w:color w:val="000000"/>
          <w:lang w:val="en-GB" w:eastAsia="el-GR"/>
        </w:rPr>
        <w:t>Acute stroke is just the beginning of an extended challenge. After hospital discharge, many stroke survivors may develop a range of complications that necessitate the assistance of various specialities and coordination of subspecialties. However, they may feel abandoned due to a lack of an interdisciplinary and patient-centred approach. Family physicians can play an important role in the long-term care of stroke survivors by facilitating effective follow-up, information provision, and referral to specialist services when needed. Adequate, patient-centred, multidisciplinary support can help stroke survivors to help regain their independence or reduce dependence. For such work to succeed, close interdisciplinary collaboration between primary care physicians and other medical specialities is required. To bridge the gap between stroke specialists, family physicians and patients, an integrated care plan must provide a holistic and patient-oriented approach.</w:t>
      </w:r>
    </w:p>
    <w:p w14:paraId="1D788707" w14:textId="25FCB2E7" w:rsidR="00437CC2" w:rsidRPr="007E44F7" w:rsidRDefault="00437CC2" w:rsidP="00AC3513">
      <w:pPr>
        <w:spacing w:line="360" w:lineRule="auto"/>
        <w:jc w:val="both"/>
        <w:rPr>
          <w:rFonts w:cstheme="minorHAnsi"/>
          <w:lang w:val="en-GB"/>
        </w:rPr>
      </w:pPr>
      <w:r w:rsidRPr="007E44F7">
        <w:rPr>
          <w:rFonts w:cstheme="minorHAnsi"/>
          <w:lang w:val="en-GB"/>
        </w:rPr>
        <w:br w:type="page"/>
      </w:r>
    </w:p>
    <w:p w14:paraId="50AB728A" w14:textId="3CEDD85F" w:rsidR="003F436A" w:rsidRPr="007E44F7" w:rsidRDefault="00437CC2" w:rsidP="007D03B8">
      <w:pPr>
        <w:spacing w:line="360" w:lineRule="auto"/>
        <w:jc w:val="both"/>
        <w:rPr>
          <w:rFonts w:cstheme="minorHAnsi"/>
          <w:lang w:val="en-GB"/>
        </w:rPr>
      </w:pPr>
      <w:r w:rsidRPr="007E44F7">
        <w:rPr>
          <w:rFonts w:cstheme="minorHAnsi"/>
          <w:lang w:val="en-GB"/>
        </w:rPr>
        <w:lastRenderedPageBreak/>
        <w:t>References</w:t>
      </w:r>
    </w:p>
    <w:p w14:paraId="30F689E1" w14:textId="77777777" w:rsidR="00B22595" w:rsidRPr="007E44F7" w:rsidRDefault="003F436A" w:rsidP="00B22595">
      <w:pPr>
        <w:pStyle w:val="EndNoteBibliography"/>
        <w:ind w:left="720" w:hanging="720"/>
      </w:pPr>
      <w:r w:rsidRPr="007E44F7">
        <w:rPr>
          <w:rFonts w:asciiTheme="minorHAnsi" w:hAnsiTheme="minorHAnsi" w:cstheme="minorHAnsi"/>
          <w:noProof w:val="0"/>
          <w:lang w:val="en-GB"/>
        </w:rPr>
        <w:fldChar w:fldCharType="begin"/>
      </w:r>
      <w:r w:rsidRPr="007E44F7">
        <w:rPr>
          <w:rFonts w:asciiTheme="minorHAnsi" w:hAnsiTheme="minorHAnsi" w:cstheme="minorHAnsi"/>
          <w:noProof w:val="0"/>
          <w:lang w:val="en-GB"/>
        </w:rPr>
        <w:instrText xml:space="preserve"> ADDIN EN.REFLIST </w:instrText>
      </w:r>
      <w:r w:rsidRPr="007E44F7">
        <w:rPr>
          <w:rFonts w:asciiTheme="minorHAnsi" w:hAnsiTheme="minorHAnsi" w:cstheme="minorHAnsi"/>
          <w:noProof w:val="0"/>
          <w:lang w:val="en-GB"/>
        </w:rPr>
        <w:fldChar w:fldCharType="separate"/>
      </w:r>
      <w:r w:rsidR="00B22595" w:rsidRPr="007E44F7">
        <w:t>1.</w:t>
      </w:r>
      <w:r w:rsidR="00B22595" w:rsidRPr="007E44F7">
        <w:tab/>
        <w:t xml:space="preserve">Feigin VL, Krishnamurthi RV, Parmar P, Norrving B, Mensah GA, Bennett DA, et al. Update on the global burden of ischemic and hemorrhagic stroke in 1990-2013: The gbd 2013 study. </w:t>
      </w:r>
      <w:r w:rsidR="00B22595" w:rsidRPr="007E44F7">
        <w:rPr>
          <w:i/>
        </w:rPr>
        <w:t>Neuroepidemiology</w:t>
      </w:r>
      <w:r w:rsidR="00B22595" w:rsidRPr="007E44F7">
        <w:t>. 2015;45:161-176</w:t>
      </w:r>
    </w:p>
    <w:p w14:paraId="5E2E2A8A" w14:textId="77777777" w:rsidR="00B22595" w:rsidRPr="007E44F7" w:rsidRDefault="00B22595" w:rsidP="00B22595">
      <w:pPr>
        <w:pStyle w:val="EndNoteBibliography"/>
        <w:ind w:left="720" w:hanging="720"/>
      </w:pPr>
      <w:r w:rsidRPr="007E44F7">
        <w:t>2.</w:t>
      </w:r>
      <w:r w:rsidRPr="007E44F7">
        <w:tab/>
        <w:t xml:space="preserve">Murray CJ, Vos T, Lozano R, Naghavi M, Flaxman AD, Michaud C, et al. Disability-adjusted life years (dalys) for 291 diseases and injuries in 21 regions, 1990-2010: A systematic analysis for the global burden of disease study 2010. </w:t>
      </w:r>
      <w:r w:rsidRPr="007E44F7">
        <w:rPr>
          <w:i/>
        </w:rPr>
        <w:t>Lancet</w:t>
      </w:r>
      <w:r w:rsidRPr="007E44F7">
        <w:t>. 2012;380:2197-2223</w:t>
      </w:r>
    </w:p>
    <w:p w14:paraId="2E4246AD" w14:textId="77777777" w:rsidR="00B22595" w:rsidRPr="007E44F7" w:rsidRDefault="00B22595" w:rsidP="00B22595">
      <w:pPr>
        <w:pStyle w:val="EndNoteBibliography"/>
        <w:ind w:left="720" w:hanging="720"/>
      </w:pPr>
      <w:r w:rsidRPr="007E44F7">
        <w:t>3.</w:t>
      </w:r>
      <w:r w:rsidRPr="007E44F7">
        <w:tab/>
        <w:t xml:space="preserve">Chohan SA, Venkatesh PK, How CH. Long-term complications of stroke and secondary prevention: An overview for primary care physicians. </w:t>
      </w:r>
      <w:r w:rsidRPr="007E44F7">
        <w:rPr>
          <w:i/>
        </w:rPr>
        <w:t>Singapore Med J</w:t>
      </w:r>
      <w:r w:rsidRPr="007E44F7">
        <w:t>. 2019;60:616-620</w:t>
      </w:r>
    </w:p>
    <w:p w14:paraId="55BE4F7D" w14:textId="77777777" w:rsidR="00B22595" w:rsidRPr="007E44F7" w:rsidRDefault="00B22595" w:rsidP="00B22595">
      <w:pPr>
        <w:pStyle w:val="EndNoteBibliography"/>
        <w:ind w:left="720" w:hanging="720"/>
      </w:pPr>
      <w:r w:rsidRPr="007E44F7">
        <w:t>4.</w:t>
      </w:r>
      <w:r w:rsidRPr="007E44F7">
        <w:tab/>
        <w:t xml:space="preserve">Lip GYH, Lane DA, Lenarczyk R, Boriani G, Doehner W, Benjamin LA, et al. Integrated care for optimizing the management of stroke and associated heart disease: A position paper of the european society of cardiology council on stroke. </w:t>
      </w:r>
      <w:r w:rsidRPr="007E44F7">
        <w:rPr>
          <w:i/>
        </w:rPr>
        <w:t>Eur Heart J</w:t>
      </w:r>
      <w:r w:rsidRPr="007E44F7">
        <w:t>. 2022;43:2442-2460</w:t>
      </w:r>
    </w:p>
    <w:p w14:paraId="69480844" w14:textId="77777777" w:rsidR="00B22595" w:rsidRPr="007E44F7" w:rsidRDefault="00B22595" w:rsidP="00B22595">
      <w:pPr>
        <w:pStyle w:val="EndNoteBibliography"/>
        <w:ind w:left="720" w:hanging="720"/>
      </w:pPr>
      <w:r w:rsidRPr="007E44F7">
        <w:t>5.</w:t>
      </w:r>
      <w:r w:rsidRPr="007E44F7">
        <w:tab/>
        <w:t xml:space="preserve">Lip GYH, Ntaios G. "Novel clinical concepts in thrombosis": Integrated care for stroke management-easy as abc. </w:t>
      </w:r>
      <w:r w:rsidRPr="007E44F7">
        <w:rPr>
          <w:i/>
        </w:rPr>
        <w:t>Thromb Haemost</w:t>
      </w:r>
      <w:r w:rsidRPr="007E44F7">
        <w:t>. 2022;122:316-319</w:t>
      </w:r>
    </w:p>
    <w:p w14:paraId="37EA4CF3" w14:textId="77777777" w:rsidR="00B22595" w:rsidRPr="007E44F7" w:rsidRDefault="00B22595" w:rsidP="00B22595">
      <w:pPr>
        <w:pStyle w:val="EndNoteBibliography"/>
        <w:ind w:left="720" w:hanging="720"/>
      </w:pPr>
      <w:r w:rsidRPr="007E44F7">
        <w:t>6.</w:t>
      </w:r>
      <w:r w:rsidRPr="007E44F7">
        <w:tab/>
        <w:t xml:space="preserve">Chao TF, Joung B, Takahashi Y, Lim TW, Choi EK, Chan YH, et al. 2021 focused update consensus guidelines of the asia pacific heart rhythm society on stroke prevention in atrial fibrillation: Executive summary. </w:t>
      </w:r>
      <w:r w:rsidRPr="007E44F7">
        <w:rPr>
          <w:i/>
        </w:rPr>
        <w:t>Thromb Haemost</w:t>
      </w:r>
      <w:r w:rsidRPr="007E44F7">
        <w:t>. 2022;122:20-47</w:t>
      </w:r>
    </w:p>
    <w:p w14:paraId="66E62610" w14:textId="77777777" w:rsidR="00B22595" w:rsidRPr="007E44F7" w:rsidRDefault="00B22595" w:rsidP="00B22595">
      <w:pPr>
        <w:pStyle w:val="EndNoteBibliography"/>
        <w:ind w:left="720" w:hanging="720"/>
      </w:pPr>
      <w:r w:rsidRPr="007E44F7">
        <w:t>7.</w:t>
      </w:r>
      <w:r w:rsidRPr="007E44F7">
        <w:tab/>
        <w:t xml:space="preserve">Hindricks G, Potpara T, Dagres N, Arbelo E, Bax JJ, Blomström-Lundqvist C, et al. 2020 esc guidelines for the diagnosis and management of atrial fibrillation developed in collaboration with the european association for cardio-thoracic surgery (eacts): The task force for the diagnosis and management of atrial fibrillation of the european society of cardiology (esc) developed with the special contribution of the european heart rhythm association (ehra) of the esc. </w:t>
      </w:r>
      <w:r w:rsidRPr="007E44F7">
        <w:rPr>
          <w:i/>
        </w:rPr>
        <w:t>Eur Heart J</w:t>
      </w:r>
      <w:r w:rsidRPr="007E44F7">
        <w:t>. 2021;42:373-498</w:t>
      </w:r>
    </w:p>
    <w:p w14:paraId="27002E24" w14:textId="77777777" w:rsidR="00B22595" w:rsidRPr="007E44F7" w:rsidRDefault="00B22595" w:rsidP="00B22595">
      <w:pPr>
        <w:pStyle w:val="EndNoteBibliography"/>
        <w:ind w:left="720" w:hanging="720"/>
      </w:pPr>
      <w:r w:rsidRPr="007E44F7">
        <w:t>8.</w:t>
      </w:r>
      <w:r w:rsidRPr="007E44F7">
        <w:tab/>
        <w:t xml:space="preserve">Kleindorfer DO, Towfighi A, Chaturvedi S, Cockroft KM, Gutierrez J, Lombardi-Hill D, et al. 2021 guideline for the prevention of stroke in patients with stroke and transient ischemic attack: A guideline from the american heart association/american stroke association. </w:t>
      </w:r>
      <w:r w:rsidRPr="007E44F7">
        <w:rPr>
          <w:i/>
        </w:rPr>
        <w:t>Stroke</w:t>
      </w:r>
      <w:r w:rsidRPr="007E44F7">
        <w:t>. 2021;52:e364-e467</w:t>
      </w:r>
    </w:p>
    <w:p w14:paraId="073B69F3" w14:textId="77777777" w:rsidR="00B22595" w:rsidRPr="007E44F7" w:rsidRDefault="00B22595" w:rsidP="00B22595">
      <w:pPr>
        <w:pStyle w:val="EndNoteBibliography"/>
        <w:ind w:left="720" w:hanging="720"/>
      </w:pPr>
      <w:r w:rsidRPr="007E44F7">
        <w:t>9.</w:t>
      </w:r>
      <w:r w:rsidRPr="007E44F7">
        <w:tab/>
        <w:t xml:space="preserve">Fonseca AC, Merwick Á, Dennis M, Ferrari J, Ferro JM, Kelly P, et al. European stroke organisation (eso) guidelines on management of transient ischaemic attack. </w:t>
      </w:r>
      <w:r w:rsidRPr="007E44F7">
        <w:rPr>
          <w:i/>
        </w:rPr>
        <w:t>Eur Stroke J</w:t>
      </w:r>
      <w:r w:rsidRPr="007E44F7">
        <w:t>. 2021;6:Clxiii-clxxxvi</w:t>
      </w:r>
    </w:p>
    <w:p w14:paraId="2A0EDA0B" w14:textId="77777777" w:rsidR="00B22595" w:rsidRPr="007E44F7" w:rsidRDefault="00B22595" w:rsidP="00B22595">
      <w:pPr>
        <w:pStyle w:val="EndNoteBibliography"/>
        <w:ind w:left="720" w:hanging="720"/>
      </w:pPr>
      <w:r w:rsidRPr="007E44F7">
        <w:t>10.</w:t>
      </w:r>
      <w:r w:rsidRPr="007E44F7">
        <w:tab/>
        <w:t xml:space="preserve">Sacco RL, Diener HC, Yusuf S, Cotton D, Ounpuu S, Lawton WA, et al. Aspirin and extended-release dipyridamole versus clopidogrel for recurrent stroke. </w:t>
      </w:r>
      <w:r w:rsidRPr="007E44F7">
        <w:rPr>
          <w:i/>
        </w:rPr>
        <w:t>N Engl J Med</w:t>
      </w:r>
      <w:r w:rsidRPr="007E44F7">
        <w:t>. 2008;359:1238-1251</w:t>
      </w:r>
    </w:p>
    <w:p w14:paraId="6CA3F421" w14:textId="77777777" w:rsidR="00B22595" w:rsidRPr="007E44F7" w:rsidRDefault="00B22595" w:rsidP="00B22595">
      <w:pPr>
        <w:pStyle w:val="EndNoteBibliography"/>
        <w:ind w:left="720" w:hanging="720"/>
      </w:pPr>
      <w:r w:rsidRPr="007E44F7">
        <w:t>11.</w:t>
      </w:r>
      <w:r w:rsidRPr="007E44F7">
        <w:tab/>
        <w:t xml:space="preserve">Amarenco P, Denison H, Evans SR, Himmelmann A, James S, Knutsson M, et al. Ticagrelor added to aspirin in acute nonsevere ischemic stroke or transient ischemic attack of atherosclerotic origin. </w:t>
      </w:r>
      <w:r w:rsidRPr="007E44F7">
        <w:rPr>
          <w:i/>
        </w:rPr>
        <w:t>Stroke</w:t>
      </w:r>
      <w:r w:rsidRPr="007E44F7">
        <w:t>. 2020;51:3504-3513</w:t>
      </w:r>
    </w:p>
    <w:p w14:paraId="24B0928E" w14:textId="77777777" w:rsidR="00B22595" w:rsidRPr="007E44F7" w:rsidRDefault="00B22595" w:rsidP="00B22595">
      <w:pPr>
        <w:pStyle w:val="EndNoteBibliography"/>
        <w:ind w:left="720" w:hanging="720"/>
      </w:pPr>
      <w:r w:rsidRPr="007E44F7">
        <w:t>12.</w:t>
      </w:r>
      <w:r w:rsidRPr="007E44F7">
        <w:tab/>
        <w:t xml:space="preserve">Shinohara Y, Katayama Y, Uchiyama S, Yamaguchi T, Handa S, Matsuoka K, et al. Cilostazol for prevention of secondary stroke (csps 2): An aspirin-controlled, double-blind, randomised non-inferiority trial. </w:t>
      </w:r>
      <w:r w:rsidRPr="007E44F7">
        <w:rPr>
          <w:i/>
        </w:rPr>
        <w:t>Lancet Neurol</w:t>
      </w:r>
      <w:r w:rsidRPr="007E44F7">
        <w:t>. 2010;9:959-968</w:t>
      </w:r>
    </w:p>
    <w:p w14:paraId="191EAA31" w14:textId="77777777" w:rsidR="00B22595" w:rsidRPr="007E44F7" w:rsidRDefault="00B22595" w:rsidP="00B22595">
      <w:pPr>
        <w:pStyle w:val="EndNoteBibliography"/>
        <w:ind w:left="720" w:hanging="720"/>
      </w:pPr>
      <w:r w:rsidRPr="007E44F7">
        <w:t>13.</w:t>
      </w:r>
      <w:r w:rsidRPr="007E44F7">
        <w:tab/>
        <w:t xml:space="preserve">Toyoda K, Uchiyama S, Yamaguchi T, Easton JD, Kimura K, Hoshino H, et al. Dual antiplatelet therapy using cilostazol for secondary prevention in patients with high-risk ischaemic stroke in japan: A multicentre, open-label, randomised controlled trial. </w:t>
      </w:r>
      <w:r w:rsidRPr="007E44F7">
        <w:rPr>
          <w:i/>
        </w:rPr>
        <w:t>Lancet Neurol</w:t>
      </w:r>
      <w:r w:rsidRPr="007E44F7">
        <w:t>. 2019;18:539-548</w:t>
      </w:r>
    </w:p>
    <w:p w14:paraId="37ACAA57" w14:textId="77777777" w:rsidR="00B22595" w:rsidRPr="007E44F7" w:rsidRDefault="00B22595" w:rsidP="00B22595">
      <w:pPr>
        <w:pStyle w:val="EndNoteBibliography"/>
        <w:ind w:left="720" w:hanging="720"/>
      </w:pPr>
      <w:r w:rsidRPr="007E44F7">
        <w:t>14.</w:t>
      </w:r>
      <w:r w:rsidRPr="007E44F7">
        <w:tab/>
        <w:t xml:space="preserve">Benavente OR, Hart RG, McClure LA, Szychowski JM, Coffey CS, Pearce LA. Effects of clopidogrel added to aspirin in patients with recent lacunar stroke. </w:t>
      </w:r>
      <w:r w:rsidRPr="007E44F7">
        <w:rPr>
          <w:i/>
        </w:rPr>
        <w:t>N Engl J Med</w:t>
      </w:r>
      <w:r w:rsidRPr="007E44F7">
        <w:t>. 2012;367:817-825</w:t>
      </w:r>
    </w:p>
    <w:p w14:paraId="125AFCD9" w14:textId="77777777" w:rsidR="00B22595" w:rsidRPr="007E44F7" w:rsidRDefault="00B22595" w:rsidP="00B22595">
      <w:pPr>
        <w:pStyle w:val="EndNoteBibliography"/>
        <w:ind w:left="720" w:hanging="720"/>
      </w:pPr>
      <w:r w:rsidRPr="007E44F7">
        <w:lastRenderedPageBreak/>
        <w:t>15.</w:t>
      </w:r>
      <w:r w:rsidRPr="007E44F7">
        <w:tab/>
        <w:t xml:space="preserve">Johnston SC, Easton JD, Farrant M, Barsan W, Conwit RA, Elm JJ, et al. Clopidogrel and aspirin in acute ischemic stroke and high-risk tia. </w:t>
      </w:r>
      <w:r w:rsidRPr="007E44F7">
        <w:rPr>
          <w:i/>
        </w:rPr>
        <w:t>N Engl J Med</w:t>
      </w:r>
      <w:r w:rsidRPr="007E44F7">
        <w:t>. 2018;379:215-225</w:t>
      </w:r>
    </w:p>
    <w:p w14:paraId="35B95233" w14:textId="77777777" w:rsidR="00B22595" w:rsidRPr="007E44F7" w:rsidRDefault="00B22595" w:rsidP="00B22595">
      <w:pPr>
        <w:pStyle w:val="EndNoteBibliography"/>
        <w:ind w:left="720" w:hanging="720"/>
      </w:pPr>
      <w:r w:rsidRPr="007E44F7">
        <w:t>16.</w:t>
      </w:r>
      <w:r w:rsidRPr="007E44F7">
        <w:tab/>
        <w:t xml:space="preserve">Pan Y, Elm JJ, Li H, Easton JD, Wang Y, Farrant M, et al. Outcomes associated with clopidogrel-aspirin use in minor stroke or transient ischemic attack: A pooled analysis of clopidogrel in high-risk patients with acute non-disabling cerebrovascular events (chance) and platelet-oriented inhibition in new tia and minor ischemic stroke (point) trials. </w:t>
      </w:r>
      <w:r w:rsidRPr="007E44F7">
        <w:rPr>
          <w:i/>
        </w:rPr>
        <w:t>JAMA Neurology</w:t>
      </w:r>
      <w:r w:rsidRPr="007E44F7">
        <w:t>. 2019;76:1466-1473</w:t>
      </w:r>
    </w:p>
    <w:p w14:paraId="4384391B" w14:textId="77777777" w:rsidR="00B22595" w:rsidRPr="007E44F7" w:rsidRDefault="00B22595" w:rsidP="00B22595">
      <w:pPr>
        <w:pStyle w:val="EndNoteBibliography"/>
        <w:ind w:left="720" w:hanging="720"/>
      </w:pPr>
      <w:r w:rsidRPr="007E44F7">
        <w:t>17.</w:t>
      </w:r>
      <w:r w:rsidRPr="007E44F7">
        <w:tab/>
        <w:t xml:space="preserve">Johnston SC, Amarenco P, Denison H, Evans SR, Himmelmann A, James S, et al. Ticagrelor and aspirin or aspirin alone in acute ischemic stroke or tia. </w:t>
      </w:r>
      <w:r w:rsidRPr="007E44F7">
        <w:rPr>
          <w:i/>
        </w:rPr>
        <w:t>N Engl J Med</w:t>
      </w:r>
      <w:r w:rsidRPr="007E44F7">
        <w:t>. 2020;383:207-217</w:t>
      </w:r>
    </w:p>
    <w:p w14:paraId="21E3085B" w14:textId="77777777" w:rsidR="00B22595" w:rsidRPr="007E44F7" w:rsidRDefault="00B22595" w:rsidP="00B22595">
      <w:pPr>
        <w:pStyle w:val="EndNoteBibliography"/>
        <w:ind w:left="720" w:hanging="720"/>
      </w:pPr>
      <w:r w:rsidRPr="007E44F7">
        <w:t>18.</w:t>
      </w:r>
      <w:r w:rsidRPr="007E44F7">
        <w:tab/>
        <w:t xml:space="preserve">Amarenco P, Denison H, Evans SR, Himmelmann A, James S, Knutsson M, et al. Ticagrelor added to aspirin in acute nonsevere ischemic stroke or transient ischemic attack of atherosclerotic origin. </w:t>
      </w:r>
      <w:r w:rsidRPr="007E44F7">
        <w:rPr>
          <w:i/>
        </w:rPr>
        <w:t>Stroke</w:t>
      </w:r>
      <w:r w:rsidRPr="007E44F7">
        <w:t>. 2020;51:3504-3513</w:t>
      </w:r>
    </w:p>
    <w:p w14:paraId="0F6E7F1D" w14:textId="77777777" w:rsidR="00B22595" w:rsidRPr="007E44F7" w:rsidRDefault="00B22595" w:rsidP="00B22595">
      <w:pPr>
        <w:pStyle w:val="EndNoteBibliography"/>
        <w:ind w:left="720" w:hanging="720"/>
      </w:pPr>
      <w:r w:rsidRPr="007E44F7">
        <w:t>19.</w:t>
      </w:r>
      <w:r w:rsidRPr="007E44F7">
        <w:tab/>
        <w:t xml:space="preserve">Wang Y, Meng X, Wang A, Xie X, Pan Y, Johnston SC, et al. Ticagrelor versus clopidogrel in cyp2c19 loss-of-function carriers with stroke or tia. </w:t>
      </w:r>
      <w:r w:rsidRPr="007E44F7">
        <w:rPr>
          <w:i/>
        </w:rPr>
        <w:t>N Engl J Med</w:t>
      </w:r>
      <w:r w:rsidRPr="007E44F7">
        <w:t>. 2021;385:2520-2530</w:t>
      </w:r>
    </w:p>
    <w:p w14:paraId="4966CDCB" w14:textId="77777777" w:rsidR="00B22595" w:rsidRPr="007E44F7" w:rsidRDefault="00B22595" w:rsidP="00B22595">
      <w:pPr>
        <w:pStyle w:val="EndNoteBibliography"/>
        <w:ind w:left="720" w:hanging="720"/>
      </w:pPr>
      <w:r w:rsidRPr="007E44F7">
        <w:t>20.</w:t>
      </w:r>
      <w:r w:rsidRPr="007E44F7">
        <w:tab/>
        <w:t xml:space="preserve">Hart RG, Diener HC, Coutts SB, Easton JD, Granger CB, O'Donnell MJ, et al. Embolic strokes of undetermined source: The case for a new clinical construct. </w:t>
      </w:r>
      <w:r w:rsidRPr="007E44F7">
        <w:rPr>
          <w:i/>
        </w:rPr>
        <w:t>Lancet Neurol</w:t>
      </w:r>
      <w:r w:rsidRPr="007E44F7">
        <w:t>. 2014;13:429-438</w:t>
      </w:r>
    </w:p>
    <w:p w14:paraId="4B6ADE4F" w14:textId="77777777" w:rsidR="00B22595" w:rsidRPr="007E44F7" w:rsidRDefault="00B22595" w:rsidP="00B22595">
      <w:pPr>
        <w:pStyle w:val="EndNoteBibliography"/>
        <w:ind w:left="720" w:hanging="720"/>
      </w:pPr>
      <w:r w:rsidRPr="007E44F7">
        <w:t>21.</w:t>
      </w:r>
      <w:r w:rsidRPr="007E44F7">
        <w:tab/>
        <w:t xml:space="preserve">Hart RG, Diener HC, Coutts SB, Easton JD, Granger CB, O'Donnell MJ, et al. Embolic strokes of undetermined source: The case for a new clinical construct. </w:t>
      </w:r>
      <w:r w:rsidRPr="007E44F7">
        <w:rPr>
          <w:i/>
        </w:rPr>
        <w:t>Lancet Neurol.</w:t>
      </w:r>
      <w:r w:rsidRPr="007E44F7">
        <w:t xml:space="preserve"> 2014;13:429-438</w:t>
      </w:r>
    </w:p>
    <w:p w14:paraId="7A602A77" w14:textId="77777777" w:rsidR="00B22595" w:rsidRPr="007E44F7" w:rsidRDefault="00B22595" w:rsidP="00B22595">
      <w:pPr>
        <w:pStyle w:val="EndNoteBibliography"/>
        <w:ind w:left="720" w:hanging="720"/>
      </w:pPr>
      <w:r w:rsidRPr="007E44F7">
        <w:t>22.</w:t>
      </w:r>
      <w:r w:rsidRPr="007E44F7">
        <w:tab/>
        <w:t xml:space="preserve">Hart RG, Sharma M, Mundl H, Kasner SE, Bangdiwala SI, Berkowitz SD, et al. Rivaroxaban for stroke prevention after embolic stroke of undetermined source. </w:t>
      </w:r>
      <w:r w:rsidRPr="007E44F7">
        <w:rPr>
          <w:i/>
        </w:rPr>
        <w:t>New England Journal of Medicine</w:t>
      </w:r>
      <w:r w:rsidRPr="007E44F7">
        <w:t>. 2018;378:2191-2201</w:t>
      </w:r>
    </w:p>
    <w:p w14:paraId="058A0708" w14:textId="77777777" w:rsidR="00B22595" w:rsidRPr="007E44F7" w:rsidRDefault="00B22595" w:rsidP="00B22595">
      <w:pPr>
        <w:pStyle w:val="EndNoteBibliography"/>
        <w:ind w:left="720" w:hanging="720"/>
      </w:pPr>
      <w:r w:rsidRPr="007E44F7">
        <w:t>23.</w:t>
      </w:r>
      <w:r w:rsidRPr="007E44F7">
        <w:tab/>
        <w:t xml:space="preserve">Diener H-C, Sacco RL, Easton JD, Granger CB, Bernstein RA, Uchiyama S, et al. Dabigatran for prevention of stroke after embolic stroke of undetermined source. </w:t>
      </w:r>
      <w:r w:rsidRPr="007E44F7">
        <w:rPr>
          <w:i/>
        </w:rPr>
        <w:t>New England Journal of Medicine</w:t>
      </w:r>
      <w:r w:rsidRPr="007E44F7">
        <w:t>. 2019;380:1906-1917</w:t>
      </w:r>
    </w:p>
    <w:p w14:paraId="1F1C6132" w14:textId="77777777" w:rsidR="00B22595" w:rsidRPr="007E44F7" w:rsidRDefault="00B22595" w:rsidP="00B22595">
      <w:pPr>
        <w:pStyle w:val="EndNoteBibliography"/>
        <w:ind w:left="720" w:hanging="720"/>
      </w:pPr>
      <w:r w:rsidRPr="007E44F7">
        <w:t>24.</w:t>
      </w:r>
      <w:r w:rsidRPr="007E44F7">
        <w:tab/>
        <w:t xml:space="preserve">Ntaios G, Papavasileiou V, Sagris D, Makaritsis K, Vemmos K, Steiner T, et al. Closure of patent foramen ovale versus medical therapy in patients with cryptogenic stroke or transient ischemic attack: Updated systematic review and meta-analysis. </w:t>
      </w:r>
      <w:r w:rsidRPr="007E44F7">
        <w:rPr>
          <w:i/>
        </w:rPr>
        <w:t>Stroke</w:t>
      </w:r>
      <w:r w:rsidRPr="007E44F7">
        <w:t>. 2018;49:412-418</w:t>
      </w:r>
    </w:p>
    <w:p w14:paraId="326C86D1" w14:textId="77777777" w:rsidR="00B22595" w:rsidRPr="007E44F7" w:rsidRDefault="00B22595" w:rsidP="00B22595">
      <w:pPr>
        <w:pStyle w:val="EndNoteBibliography"/>
        <w:ind w:left="720" w:hanging="720"/>
      </w:pPr>
      <w:r w:rsidRPr="007E44F7">
        <w:t>25.</w:t>
      </w:r>
      <w:r w:rsidRPr="007E44F7">
        <w:tab/>
        <w:t xml:space="preserve">Sagris D, Harrison SL, Buckley BJR, Ntaios G, Lip GYH. Long-term cardiac monitoring after embolic stroke of undetermined source: Search longer, look harder. </w:t>
      </w:r>
      <w:r w:rsidRPr="007E44F7">
        <w:rPr>
          <w:i/>
        </w:rPr>
        <w:t>The American Journal of Medicine</w:t>
      </w:r>
      <w:r w:rsidRPr="007E44F7">
        <w:t>. 2022</w:t>
      </w:r>
    </w:p>
    <w:p w14:paraId="6C108AE3" w14:textId="77777777" w:rsidR="00B22595" w:rsidRPr="007E44F7" w:rsidRDefault="00B22595" w:rsidP="00B22595">
      <w:pPr>
        <w:pStyle w:val="EndNoteBibliography"/>
        <w:ind w:left="720" w:hanging="720"/>
      </w:pPr>
      <w:r w:rsidRPr="007E44F7">
        <w:t>26.</w:t>
      </w:r>
      <w:r w:rsidRPr="007E44F7">
        <w:tab/>
        <w:t xml:space="preserve">Kim JT, Park MS, Choi KH, Cho KH, Kim BJ, Han MK, et al. Different antiplatelet strategies in patients with new ischemic stroke while taking aspirin. </w:t>
      </w:r>
      <w:r w:rsidRPr="007E44F7">
        <w:rPr>
          <w:i/>
        </w:rPr>
        <w:t>Stroke</w:t>
      </w:r>
      <w:r w:rsidRPr="007E44F7">
        <w:t>. 2016;47:128-134</w:t>
      </w:r>
    </w:p>
    <w:p w14:paraId="734796B5" w14:textId="77777777" w:rsidR="00B22595" w:rsidRPr="007E44F7" w:rsidRDefault="00B22595" w:rsidP="00B22595">
      <w:pPr>
        <w:pStyle w:val="EndNoteBibliography"/>
        <w:ind w:left="720" w:hanging="720"/>
      </w:pPr>
      <w:r w:rsidRPr="007E44F7">
        <w:t>27.</w:t>
      </w:r>
      <w:r w:rsidRPr="007E44F7">
        <w:tab/>
        <w:t xml:space="preserve">Sagris D, Georgiopoulos G, Pateras K, Perlepe K, Korompoki E, Milionis H, et al. Atrial high-rate episode duration thresholds and thromboembolic risk: A systematic review and meta-analysis. </w:t>
      </w:r>
      <w:r w:rsidRPr="007E44F7">
        <w:rPr>
          <w:i/>
        </w:rPr>
        <w:t>J Am Heart Assoc</w:t>
      </w:r>
      <w:r w:rsidRPr="007E44F7">
        <w:t>. 2021;10:e022487</w:t>
      </w:r>
    </w:p>
    <w:p w14:paraId="2CE7FABA" w14:textId="77777777" w:rsidR="00B22595" w:rsidRPr="007E44F7" w:rsidRDefault="00B22595" w:rsidP="00B22595">
      <w:pPr>
        <w:pStyle w:val="EndNoteBibliography"/>
        <w:ind w:left="720" w:hanging="720"/>
      </w:pPr>
      <w:r w:rsidRPr="007E44F7">
        <w:t>28.</w:t>
      </w:r>
      <w:r w:rsidRPr="007E44F7">
        <w:tab/>
        <w:t xml:space="preserve">Schnabel RB, Haeusler KG, Healey JS, Freedman B, Boriani G, Brachmann J, et al. Searching for atrial fibrillation poststroke. </w:t>
      </w:r>
      <w:r w:rsidRPr="007E44F7">
        <w:rPr>
          <w:i/>
        </w:rPr>
        <w:t>Circulation</w:t>
      </w:r>
      <w:r w:rsidRPr="007E44F7">
        <w:t>. 2019;140:1834-1850</w:t>
      </w:r>
    </w:p>
    <w:p w14:paraId="30B58066" w14:textId="77777777" w:rsidR="00B22595" w:rsidRPr="007E44F7" w:rsidRDefault="00B22595" w:rsidP="00B22595">
      <w:pPr>
        <w:pStyle w:val="EndNoteBibliography"/>
        <w:ind w:left="720" w:hanging="720"/>
      </w:pPr>
      <w:r w:rsidRPr="007E44F7">
        <w:t>29.</w:t>
      </w:r>
      <w:r w:rsidRPr="007E44F7">
        <w:tab/>
        <w:t xml:space="preserve">Wallenhorst C, Martinez C, Freedman B. Risk of ischemic stroke in asymptomatic atrial fibrillation incidentally detected in primary care compared with other clinical presentations. </w:t>
      </w:r>
      <w:r w:rsidRPr="007E44F7">
        <w:rPr>
          <w:i/>
        </w:rPr>
        <w:t>Thromb Haemost</w:t>
      </w:r>
      <w:r w:rsidRPr="007E44F7">
        <w:t>. 2022;122:277-285</w:t>
      </w:r>
    </w:p>
    <w:p w14:paraId="60079644" w14:textId="77777777" w:rsidR="00B22595" w:rsidRPr="007E44F7" w:rsidRDefault="00B22595" w:rsidP="00B22595">
      <w:pPr>
        <w:pStyle w:val="EndNoteBibliography"/>
        <w:ind w:left="720" w:hanging="720"/>
      </w:pPr>
      <w:r w:rsidRPr="007E44F7">
        <w:t>30.</w:t>
      </w:r>
      <w:r w:rsidRPr="007E44F7">
        <w:tab/>
        <w:t xml:space="preserve">Lip GYH, Keshishian A, Li X, Hamilton M, Masseria C, Gupta K, et al. Effectiveness and safety of oral anticoagulants among nonvalvular atrial fibrillation patients. </w:t>
      </w:r>
      <w:r w:rsidRPr="007E44F7">
        <w:rPr>
          <w:i/>
        </w:rPr>
        <w:t>Stroke</w:t>
      </w:r>
      <w:r w:rsidRPr="007E44F7">
        <w:t>. 2018;49:2933-2944</w:t>
      </w:r>
    </w:p>
    <w:p w14:paraId="0F89567A" w14:textId="77777777" w:rsidR="00B22595" w:rsidRPr="007E44F7" w:rsidRDefault="00B22595" w:rsidP="00B22595">
      <w:pPr>
        <w:pStyle w:val="EndNoteBibliography"/>
        <w:ind w:left="720" w:hanging="720"/>
      </w:pPr>
      <w:r w:rsidRPr="007E44F7">
        <w:lastRenderedPageBreak/>
        <w:t>31.</w:t>
      </w:r>
      <w:r w:rsidRPr="007E44F7">
        <w:tab/>
        <w:t xml:space="preserve">Ntaios G, Papavasileiou V, Diener HC, Makaritsis K, Michel P. Nonvitamin-k-antagonist oral anticoagulants in patients with atrial fibrillation and previous stroke or transient ischemic attack: A systematic review and meta-analysis of randomized controlled trials. </w:t>
      </w:r>
      <w:r w:rsidRPr="007E44F7">
        <w:rPr>
          <w:i/>
        </w:rPr>
        <w:t>Stroke</w:t>
      </w:r>
      <w:r w:rsidRPr="007E44F7">
        <w:t>. 2012;43:3298-3304</w:t>
      </w:r>
    </w:p>
    <w:p w14:paraId="1BC8A846" w14:textId="77777777" w:rsidR="00B22595" w:rsidRPr="007E44F7" w:rsidRDefault="00B22595" w:rsidP="00B22595">
      <w:pPr>
        <w:pStyle w:val="EndNoteBibliography"/>
        <w:ind w:left="720" w:hanging="720"/>
        <w:rPr>
          <w:lang w:val="pl-PL"/>
        </w:rPr>
      </w:pPr>
      <w:r w:rsidRPr="007E44F7">
        <w:t>32.</w:t>
      </w:r>
      <w:r w:rsidRPr="007E44F7">
        <w:tab/>
        <w:t xml:space="preserve">Lee SR, Rhee TM, Kang DY, Choi EK, Oh S, Lip GYH. Meta-analysis of oral anticoagulant monotherapy as an antithrombotic strategy in patients with stable coronary artery disease and nonvalvular atrial fibrillation. </w:t>
      </w:r>
      <w:r w:rsidRPr="007E44F7">
        <w:rPr>
          <w:i/>
          <w:lang w:val="pl-PL"/>
        </w:rPr>
        <w:t>Am J Cardiol</w:t>
      </w:r>
      <w:r w:rsidRPr="007E44F7">
        <w:rPr>
          <w:lang w:val="pl-PL"/>
        </w:rPr>
        <w:t>. 2019;124:879-885</w:t>
      </w:r>
    </w:p>
    <w:p w14:paraId="153B3527" w14:textId="77777777" w:rsidR="00B22595" w:rsidRPr="007E44F7" w:rsidRDefault="00B22595" w:rsidP="00B22595">
      <w:pPr>
        <w:pStyle w:val="EndNoteBibliography"/>
        <w:ind w:left="720" w:hanging="720"/>
      </w:pPr>
      <w:r w:rsidRPr="007E44F7">
        <w:rPr>
          <w:lang w:val="pl-PL"/>
        </w:rPr>
        <w:t>33.</w:t>
      </w:r>
      <w:r w:rsidRPr="007E44F7">
        <w:rPr>
          <w:lang w:val="pl-PL"/>
        </w:rPr>
        <w:tab/>
        <w:t xml:space="preserve">Yasuda S, Kaikita K, Akao M, Ako J, Matoba T, Nakamura M, et al. </w:t>
      </w:r>
      <w:r w:rsidRPr="007E44F7">
        <w:t xml:space="preserve">Antithrombotic therapy for atrial fibrillation with stable coronary disease. </w:t>
      </w:r>
      <w:r w:rsidRPr="007E44F7">
        <w:rPr>
          <w:i/>
        </w:rPr>
        <w:t>New England Journal of Medicine</w:t>
      </w:r>
      <w:r w:rsidRPr="007E44F7">
        <w:t>. 2019;381:1103-1113</w:t>
      </w:r>
    </w:p>
    <w:p w14:paraId="7502B530" w14:textId="77777777" w:rsidR="00B22595" w:rsidRPr="007E44F7" w:rsidRDefault="00B22595" w:rsidP="00B22595">
      <w:pPr>
        <w:pStyle w:val="EndNoteBibliography"/>
        <w:ind w:left="720" w:hanging="720"/>
      </w:pPr>
      <w:r w:rsidRPr="007E44F7">
        <w:t>34.</w:t>
      </w:r>
      <w:r w:rsidRPr="007E44F7">
        <w:tab/>
        <w:t xml:space="preserve">Lip GYH, Collet J-P, Haude M, Byrne R, Chung EH, Fauchier L, et al. 2018 joint european consensus document on the management of antithrombotic therapy in atrial fibrillation patients presenting with acute coronary syndrome and/or undergoing percutaneous cardiovascular interventions: A joint consensus document of the european heart rhythm association (ehra), european society of cardiology working group on thrombosis, european association of percutaneous cardiovascular interventions (eapci), and european association of acute cardiac care (acca) endorsed by the heart rhythm society (hrs), asia-pacific heart rhythm society (aphrs), latin america heart rhythm society (lahrs), and cardiac arrhythmia society of southern africa (cassa). </w:t>
      </w:r>
      <w:r w:rsidRPr="007E44F7">
        <w:rPr>
          <w:i/>
        </w:rPr>
        <w:t>EP Europace</w:t>
      </w:r>
      <w:r w:rsidRPr="007E44F7">
        <w:t>. 2018;21:192-193</w:t>
      </w:r>
    </w:p>
    <w:p w14:paraId="7A3EC26E" w14:textId="77777777" w:rsidR="00B22595" w:rsidRPr="007E44F7" w:rsidRDefault="00B22595" w:rsidP="00B22595">
      <w:pPr>
        <w:pStyle w:val="EndNoteBibliography"/>
        <w:ind w:left="720" w:hanging="720"/>
      </w:pPr>
      <w:r w:rsidRPr="007E44F7">
        <w:t>35.</w:t>
      </w:r>
      <w:r w:rsidRPr="007E44F7">
        <w:tab/>
        <w:t xml:space="preserve">Eikelboom JW, Connolly SJ, Brueckmann M, Granger CB, Kappetein AP, Mack MJ, et al. Dabigatran versus warfarin in patients with mechanical heart valves. </w:t>
      </w:r>
      <w:r w:rsidRPr="007E44F7">
        <w:rPr>
          <w:i/>
        </w:rPr>
        <w:t>N Engl J Med</w:t>
      </w:r>
      <w:r w:rsidRPr="007E44F7">
        <w:t>. 2013;369:1206-1214</w:t>
      </w:r>
    </w:p>
    <w:p w14:paraId="26BCB362" w14:textId="77777777" w:rsidR="00B22595" w:rsidRPr="007E44F7" w:rsidRDefault="00B22595" w:rsidP="00B22595">
      <w:pPr>
        <w:pStyle w:val="EndNoteBibliography"/>
        <w:ind w:left="720" w:hanging="720"/>
      </w:pPr>
      <w:r w:rsidRPr="007E44F7">
        <w:t>36.</w:t>
      </w:r>
      <w:r w:rsidRPr="007E44F7">
        <w:tab/>
        <w:t xml:space="preserve">Guimarães HP, Lopes RD, de Barros e Silva PGM, Liporace IL, Sampaio RO, Tarasoutchi F, et al. Rivaroxaban in patients with atrial fibrillation and a bioprosthetic mitral valve. </w:t>
      </w:r>
      <w:r w:rsidRPr="007E44F7">
        <w:rPr>
          <w:i/>
        </w:rPr>
        <w:t>New England Journal of Medicine</w:t>
      </w:r>
      <w:r w:rsidRPr="007E44F7">
        <w:t>. 2020;383:2117-2126</w:t>
      </w:r>
    </w:p>
    <w:p w14:paraId="52EFB1D4" w14:textId="77777777" w:rsidR="00B22595" w:rsidRPr="007E44F7" w:rsidRDefault="00B22595" w:rsidP="00B22595">
      <w:pPr>
        <w:pStyle w:val="EndNoteBibliography"/>
        <w:ind w:left="720" w:hanging="720"/>
      </w:pPr>
      <w:r w:rsidRPr="007E44F7">
        <w:t>37.</w:t>
      </w:r>
      <w:r w:rsidRPr="007E44F7">
        <w:tab/>
        <w:t xml:space="preserve">Chen LY, Leening MJ, Norby FL, Roetker NS, Hofman A, Franco OH, et al. Carotid intima-media thickness and arterial stiffness and the risk of atrial fibrillation: The atherosclerosis risk in communities (aric) study, multi-ethnic study of atherosclerosis (mesa), and the rotterdam study. </w:t>
      </w:r>
      <w:r w:rsidRPr="007E44F7">
        <w:rPr>
          <w:i/>
        </w:rPr>
        <w:t>J Am Heart Assoc</w:t>
      </w:r>
      <w:r w:rsidRPr="007E44F7">
        <w:t>. 2016;5</w:t>
      </w:r>
    </w:p>
    <w:p w14:paraId="36E3C209" w14:textId="77777777" w:rsidR="00B22595" w:rsidRPr="007E44F7" w:rsidRDefault="00B22595" w:rsidP="00B22595">
      <w:pPr>
        <w:pStyle w:val="EndNoteBibliography"/>
        <w:ind w:left="720" w:hanging="720"/>
      </w:pPr>
      <w:r w:rsidRPr="007E44F7">
        <w:t>38.</w:t>
      </w:r>
      <w:r w:rsidRPr="007E44F7">
        <w:tab/>
        <w:t xml:space="preserve">Bonati LH, Kakkos S, Berkefeld J, de Borst GJ, Bulbulia R, Halliday A, et al. European stroke organisation guideline on endarterectomy and stenting for carotid artery stenosis. </w:t>
      </w:r>
      <w:r w:rsidRPr="007E44F7">
        <w:rPr>
          <w:i/>
        </w:rPr>
        <w:t>European Stroke Journal</w:t>
      </w:r>
      <w:r w:rsidRPr="007E44F7">
        <w:t>. 2021;6:I-XLVII</w:t>
      </w:r>
    </w:p>
    <w:p w14:paraId="76442AD3" w14:textId="77777777" w:rsidR="00B22595" w:rsidRPr="007E44F7" w:rsidRDefault="00B22595" w:rsidP="00B22595">
      <w:pPr>
        <w:pStyle w:val="EndNoteBibliography"/>
        <w:ind w:left="720" w:hanging="720"/>
      </w:pPr>
      <w:r w:rsidRPr="007E44F7">
        <w:t>39.</w:t>
      </w:r>
      <w:r w:rsidRPr="007E44F7">
        <w:tab/>
        <w:t xml:space="preserve">Sagris D, Ntaios G, Georgiopoulos G, Kakaletsis N, Elisaf M, Katsiki N, et al. Recommendations for lipid modification in patients with ischemic stroke or transient ischemic attack: A clinical guide by the hellenic stroke organization and the hellenic atherosclerosis society. </w:t>
      </w:r>
      <w:r w:rsidRPr="007E44F7">
        <w:rPr>
          <w:i/>
        </w:rPr>
        <w:t>Int J Stroke</w:t>
      </w:r>
      <w:r w:rsidRPr="007E44F7">
        <w:t>. 2021;16:738-750</w:t>
      </w:r>
    </w:p>
    <w:p w14:paraId="66558D5D" w14:textId="77777777" w:rsidR="00B22595" w:rsidRPr="007E44F7" w:rsidRDefault="00B22595" w:rsidP="00B22595">
      <w:pPr>
        <w:pStyle w:val="EndNoteBibliography"/>
        <w:ind w:left="720" w:hanging="720"/>
      </w:pPr>
      <w:r w:rsidRPr="007E44F7">
        <w:t>40.</w:t>
      </w:r>
      <w:r w:rsidRPr="007E44F7">
        <w:tab/>
        <w:t xml:space="preserve">Hall P, Williams D, Hickey A, Brewer L, Mellon L, Dolan E, et al. Access to rehabilitation at six months post stroke: A profile from the action on secondary prevention interventions and rehabilitation in stroke (aspire-s) study. </w:t>
      </w:r>
      <w:r w:rsidRPr="007E44F7">
        <w:rPr>
          <w:i/>
        </w:rPr>
        <w:t>Cerebrovasc Dis</w:t>
      </w:r>
      <w:r w:rsidRPr="007E44F7">
        <w:t>. 2016;42:247-254</w:t>
      </w:r>
    </w:p>
    <w:p w14:paraId="622D3C78" w14:textId="77777777" w:rsidR="00B22595" w:rsidRPr="007E44F7" w:rsidRDefault="00B22595" w:rsidP="00B22595">
      <w:pPr>
        <w:pStyle w:val="EndNoteBibliography"/>
        <w:ind w:left="720" w:hanging="720"/>
      </w:pPr>
      <w:r w:rsidRPr="007E44F7">
        <w:t>41.</w:t>
      </w:r>
      <w:r w:rsidRPr="007E44F7">
        <w:tab/>
        <w:t xml:space="preserve">Quinn TJ, Richard E, Teuschl Y, Gattringer T, Hafdi M, O'Brien JT, et al. European stroke organisation and european academy of neurology joint guidelines on post-stroke cognitive impairment. </w:t>
      </w:r>
      <w:r w:rsidRPr="007E44F7">
        <w:rPr>
          <w:i/>
        </w:rPr>
        <w:t>Eur Stroke J</w:t>
      </w:r>
      <w:r w:rsidRPr="007E44F7">
        <w:t>. 2021;6:I-xxxviii</w:t>
      </w:r>
    </w:p>
    <w:p w14:paraId="29D5A2EA" w14:textId="77777777" w:rsidR="00B22595" w:rsidRPr="007E44F7" w:rsidRDefault="00B22595" w:rsidP="00B22595">
      <w:pPr>
        <w:pStyle w:val="EndNoteBibliography"/>
        <w:ind w:left="720" w:hanging="720"/>
      </w:pPr>
      <w:r w:rsidRPr="007E44F7">
        <w:t>42.</w:t>
      </w:r>
      <w:r w:rsidRPr="007E44F7">
        <w:tab/>
        <w:t xml:space="preserve">Kalra L, Evans A, Perez I, Melbourn A, Patel A, Knapp M, et al. Training carers of stroke patients: Randomised controlled trial. </w:t>
      </w:r>
      <w:r w:rsidRPr="007E44F7">
        <w:rPr>
          <w:i/>
        </w:rPr>
        <w:t>Bmj</w:t>
      </w:r>
      <w:r w:rsidRPr="007E44F7">
        <w:t>. 2004;328:1099</w:t>
      </w:r>
    </w:p>
    <w:p w14:paraId="06237BF7" w14:textId="77777777" w:rsidR="00B22595" w:rsidRPr="007E44F7" w:rsidRDefault="00B22595" w:rsidP="00B22595">
      <w:pPr>
        <w:pStyle w:val="EndNoteBibliography"/>
        <w:ind w:left="720" w:hanging="720"/>
      </w:pPr>
      <w:r w:rsidRPr="007E44F7">
        <w:t>43.</w:t>
      </w:r>
      <w:r w:rsidRPr="007E44F7">
        <w:tab/>
        <w:t xml:space="preserve">Hackett ML, Pickles K. Part i: Frequency of depression after stroke: An updated systematic review and meta-analysis of observational studies. </w:t>
      </w:r>
      <w:r w:rsidRPr="007E44F7">
        <w:rPr>
          <w:i/>
        </w:rPr>
        <w:t>Int J Stroke</w:t>
      </w:r>
      <w:r w:rsidRPr="007E44F7">
        <w:t>. 2014;9:1017-1025</w:t>
      </w:r>
    </w:p>
    <w:p w14:paraId="747DC00A" w14:textId="77777777" w:rsidR="00B22595" w:rsidRPr="007E44F7" w:rsidRDefault="00B22595" w:rsidP="00B22595">
      <w:pPr>
        <w:pStyle w:val="EndNoteBibliography"/>
        <w:ind w:left="720" w:hanging="720"/>
      </w:pPr>
      <w:r w:rsidRPr="007E44F7">
        <w:lastRenderedPageBreak/>
        <w:t>44.</w:t>
      </w:r>
      <w:r w:rsidRPr="007E44F7">
        <w:tab/>
        <w:t xml:space="preserve">Towfighi A, Ovbiagele B, Husseini NE, Hackett ML, Jorge RE, Kissela BM, et al. Poststroke depression: A scientific statement for healthcare professionals from the american heart association/american stroke association. </w:t>
      </w:r>
      <w:r w:rsidRPr="007E44F7">
        <w:rPr>
          <w:i/>
        </w:rPr>
        <w:t>Stroke</w:t>
      </w:r>
      <w:r w:rsidRPr="007E44F7">
        <w:t>. 2017;48:e30-e43</w:t>
      </w:r>
    </w:p>
    <w:p w14:paraId="58A0F975" w14:textId="77777777" w:rsidR="00B22595" w:rsidRPr="007E44F7" w:rsidRDefault="00B22595" w:rsidP="00B22595">
      <w:pPr>
        <w:pStyle w:val="EndNoteBibliography"/>
        <w:ind w:left="720" w:hanging="720"/>
      </w:pPr>
      <w:r w:rsidRPr="007E44F7">
        <w:t>45.</w:t>
      </w:r>
      <w:r w:rsidRPr="007E44F7">
        <w:tab/>
        <w:t xml:space="preserve">Amarenco P, Bogousslavsky J, Callahan A, 3rd, Goldstein LB, Hennerici M, Rudolph AE, et al. High-dose atorvastatin after stroke or transient ischemic attack. </w:t>
      </w:r>
      <w:r w:rsidRPr="007E44F7">
        <w:rPr>
          <w:i/>
        </w:rPr>
        <w:t>N Engl J Med</w:t>
      </w:r>
      <w:r w:rsidRPr="007E44F7">
        <w:t>. 2006;355:549-559</w:t>
      </w:r>
    </w:p>
    <w:p w14:paraId="1A61EA62" w14:textId="77777777" w:rsidR="00B22595" w:rsidRPr="007E44F7" w:rsidRDefault="00B22595" w:rsidP="00B22595">
      <w:pPr>
        <w:pStyle w:val="EndNoteBibliography"/>
        <w:ind w:left="720" w:hanging="720"/>
      </w:pPr>
      <w:r w:rsidRPr="007E44F7">
        <w:rPr>
          <w:lang w:val="pl-PL"/>
        </w:rPr>
        <w:t>46.</w:t>
      </w:r>
      <w:r w:rsidRPr="007E44F7">
        <w:rPr>
          <w:lang w:val="pl-PL"/>
        </w:rPr>
        <w:tab/>
        <w:t xml:space="preserve">Kimura M, Robinson RG, Kosier JT. </w:t>
      </w:r>
      <w:r w:rsidRPr="007E44F7">
        <w:t xml:space="preserve">Treatment of cognitive impairment after poststroke depression. </w:t>
      </w:r>
      <w:r w:rsidRPr="007E44F7">
        <w:rPr>
          <w:i/>
        </w:rPr>
        <w:t>Stroke</w:t>
      </w:r>
      <w:r w:rsidRPr="007E44F7">
        <w:t>. 2000;31:1482-1486</w:t>
      </w:r>
    </w:p>
    <w:p w14:paraId="1D658A46" w14:textId="77777777" w:rsidR="00B22595" w:rsidRPr="007E44F7" w:rsidRDefault="00B22595" w:rsidP="00B22595">
      <w:pPr>
        <w:pStyle w:val="EndNoteBibliography"/>
        <w:ind w:left="720" w:hanging="720"/>
      </w:pPr>
      <w:r w:rsidRPr="007E44F7">
        <w:t>47.</w:t>
      </w:r>
      <w:r w:rsidRPr="007E44F7">
        <w:tab/>
        <w:t xml:space="preserve">Kinoshita S, Abo M, Okamoto T, Miyamura K. Transitional and long-term care system in japan and current challenges for stroke patient rehabilitation. </w:t>
      </w:r>
      <w:r w:rsidRPr="007E44F7">
        <w:rPr>
          <w:i/>
        </w:rPr>
        <w:t>Front Neurol</w:t>
      </w:r>
      <w:r w:rsidRPr="007E44F7">
        <w:t>. 2021;12:711470</w:t>
      </w:r>
    </w:p>
    <w:p w14:paraId="3084D48E" w14:textId="77777777" w:rsidR="00B22595" w:rsidRPr="007E44F7" w:rsidRDefault="00B22595" w:rsidP="00B22595">
      <w:pPr>
        <w:pStyle w:val="EndNoteBibliography"/>
        <w:ind w:left="720" w:hanging="720"/>
      </w:pPr>
      <w:r w:rsidRPr="007E44F7">
        <w:t>48.</w:t>
      </w:r>
      <w:r w:rsidRPr="007E44F7">
        <w:tab/>
        <w:t xml:space="preserve">Leigh JH, Kim WS, Sohn DG, Chang WK, Paik NJ. Transitional and long-term rehabilitation care system after stroke in korea. </w:t>
      </w:r>
      <w:r w:rsidRPr="007E44F7">
        <w:rPr>
          <w:i/>
        </w:rPr>
        <w:t>Front Neurol</w:t>
      </w:r>
      <w:r w:rsidRPr="007E44F7">
        <w:t>. 2022;13:786648</w:t>
      </w:r>
    </w:p>
    <w:p w14:paraId="7BFB40F9" w14:textId="77777777" w:rsidR="00B22595" w:rsidRPr="007E44F7" w:rsidRDefault="00B22595" w:rsidP="00B22595">
      <w:pPr>
        <w:pStyle w:val="EndNoteBibliography"/>
        <w:ind w:left="720" w:hanging="720"/>
      </w:pPr>
      <w:r w:rsidRPr="007E44F7">
        <w:t>49.</w:t>
      </w:r>
      <w:r w:rsidRPr="007E44F7">
        <w:tab/>
        <w:t xml:space="preserve">Hempler I, Woitha K, Thielhorn U, Farin E. Post-stroke care after medical rehabilitation in germany: A systematic literature review of the current provision of stroke patients. </w:t>
      </w:r>
      <w:r w:rsidRPr="007E44F7">
        <w:rPr>
          <w:i/>
        </w:rPr>
        <w:t>BMC Health Serv Res</w:t>
      </w:r>
      <w:r w:rsidRPr="007E44F7">
        <w:t>. 2018;18:468</w:t>
      </w:r>
    </w:p>
    <w:p w14:paraId="496A1BFB" w14:textId="77777777" w:rsidR="00B22595" w:rsidRPr="007E44F7" w:rsidRDefault="00B22595" w:rsidP="00B22595">
      <w:pPr>
        <w:pStyle w:val="EndNoteBibliography"/>
        <w:ind w:left="720" w:hanging="720"/>
      </w:pPr>
      <w:r w:rsidRPr="007E44F7">
        <w:t>50.</w:t>
      </w:r>
      <w:r w:rsidRPr="007E44F7">
        <w:tab/>
        <w:t xml:space="preserve">Zhang Y, Wang C, Liu D, Zhou Z, Gu S, Zuo H. Association of total pre-existing comorbidities with stroke risk: A large-scale community-based cohort study from china. </w:t>
      </w:r>
      <w:r w:rsidRPr="007E44F7">
        <w:rPr>
          <w:i/>
        </w:rPr>
        <w:t>BMC Public Health</w:t>
      </w:r>
      <w:r w:rsidRPr="007E44F7">
        <w:t>. 2021;21:1910</w:t>
      </w:r>
    </w:p>
    <w:p w14:paraId="18625054" w14:textId="77777777" w:rsidR="00B22595" w:rsidRPr="007E44F7" w:rsidRDefault="00B22595" w:rsidP="00B22595">
      <w:pPr>
        <w:pStyle w:val="EndNoteBibliography"/>
        <w:ind w:left="720" w:hanging="720"/>
      </w:pPr>
      <w:r w:rsidRPr="007E44F7">
        <w:t>51.</w:t>
      </w:r>
      <w:r w:rsidRPr="007E44F7">
        <w:tab/>
        <w:t xml:space="preserve">Lei C, Wu B, Liu M, Chen Y. Association between hemoglobin a₁c levels and clinical outcome in ischemic stroke patients with or without diabetes. </w:t>
      </w:r>
      <w:r w:rsidRPr="007E44F7">
        <w:rPr>
          <w:i/>
        </w:rPr>
        <w:t>J Clin Neurosci</w:t>
      </w:r>
      <w:r w:rsidRPr="007E44F7">
        <w:t>. 2015;22:498-503</w:t>
      </w:r>
    </w:p>
    <w:p w14:paraId="3A55BEB5" w14:textId="77777777" w:rsidR="00B22595" w:rsidRPr="007E44F7" w:rsidRDefault="00B22595" w:rsidP="00B22595">
      <w:pPr>
        <w:pStyle w:val="EndNoteBibliography"/>
        <w:ind w:left="720" w:hanging="720"/>
      </w:pPr>
      <w:r w:rsidRPr="007E44F7">
        <w:t>52.</w:t>
      </w:r>
      <w:r w:rsidRPr="007E44F7">
        <w:tab/>
        <w:t xml:space="preserve">Pan Y, Chen W, Wang Y. Prediabetes and outcome of ischemic stroke or transient ischemic attack: A systematic review and meta-analysis. </w:t>
      </w:r>
      <w:r w:rsidRPr="007E44F7">
        <w:rPr>
          <w:i/>
        </w:rPr>
        <w:t>J Stroke Cerebrovasc Dis</w:t>
      </w:r>
      <w:r w:rsidRPr="007E44F7">
        <w:t>. 2019;28:683-692</w:t>
      </w:r>
    </w:p>
    <w:p w14:paraId="765C0F20" w14:textId="77777777" w:rsidR="00B22595" w:rsidRPr="007E44F7" w:rsidRDefault="00B22595" w:rsidP="00B22595">
      <w:pPr>
        <w:pStyle w:val="EndNoteBibliography"/>
        <w:ind w:left="720" w:hanging="720"/>
      </w:pPr>
      <w:r w:rsidRPr="007E44F7">
        <w:t>53.</w:t>
      </w:r>
      <w:r w:rsidRPr="007E44F7">
        <w:tab/>
        <w:t xml:space="preserve">Callahan A, Amarenco P, Goldstein LB, Sillesen H, Messig M, Samsa GP, et al. Risk of stroke and cardiovascular events after ischemic stroke or transient ischemic attack in patients with type 2 diabetes or metabolic syndrome: Secondary analysis of the stroke prevention by aggressive reduction in cholesterol levels (sparcl) trial. </w:t>
      </w:r>
      <w:r w:rsidRPr="007E44F7">
        <w:rPr>
          <w:i/>
        </w:rPr>
        <w:t>Arch Neurol</w:t>
      </w:r>
      <w:r w:rsidRPr="007E44F7">
        <w:t>. 2011;68:1245-1251</w:t>
      </w:r>
    </w:p>
    <w:p w14:paraId="48B4DD4D" w14:textId="77777777" w:rsidR="00B22595" w:rsidRPr="007E44F7" w:rsidRDefault="00B22595" w:rsidP="00B22595">
      <w:pPr>
        <w:pStyle w:val="EndNoteBibliography"/>
        <w:ind w:left="720" w:hanging="720"/>
      </w:pPr>
      <w:r w:rsidRPr="007E44F7">
        <w:t>54.</w:t>
      </w:r>
      <w:r w:rsidRPr="007E44F7">
        <w:tab/>
        <w:t xml:space="preserve">Dawson J, Béjot Y, Christensen LM, De Marchis GM, Dichgans M, Hagberg G, et al. European stroke organisation (eso) guideline on pharmacological interventions for long-term secondary prevention after ischaemic stroke or transient ischaemic attack. </w:t>
      </w:r>
      <w:r w:rsidRPr="007E44F7">
        <w:rPr>
          <w:i/>
        </w:rPr>
        <w:t>European Stroke Journal</w:t>
      </w:r>
      <w:r w:rsidRPr="007E44F7">
        <w:t>.0:23969873221100032</w:t>
      </w:r>
    </w:p>
    <w:p w14:paraId="1168DECC" w14:textId="77777777" w:rsidR="00B22595" w:rsidRPr="007E44F7" w:rsidRDefault="00B22595" w:rsidP="00B22595">
      <w:pPr>
        <w:pStyle w:val="EndNoteBibliography"/>
        <w:ind w:left="720" w:hanging="720"/>
      </w:pPr>
      <w:r w:rsidRPr="007E44F7">
        <w:t>55.</w:t>
      </w:r>
      <w:r w:rsidRPr="007E44F7">
        <w:tab/>
        <w:t xml:space="preserve">Kanis J, Oden A, Johnell O. Acute and long-term increase in fracture risk after hospitalization for stroke. </w:t>
      </w:r>
      <w:r w:rsidRPr="007E44F7">
        <w:rPr>
          <w:i/>
        </w:rPr>
        <w:t>Stroke</w:t>
      </w:r>
      <w:r w:rsidRPr="007E44F7">
        <w:t>. 2001;32:702-706</w:t>
      </w:r>
    </w:p>
    <w:p w14:paraId="2C1EE7B8" w14:textId="77777777" w:rsidR="00B22595" w:rsidRPr="007E44F7" w:rsidRDefault="00B22595" w:rsidP="00B22595">
      <w:pPr>
        <w:pStyle w:val="EndNoteBibliography"/>
        <w:ind w:left="720" w:hanging="720"/>
      </w:pPr>
      <w:r w:rsidRPr="007E44F7">
        <w:t>56.</w:t>
      </w:r>
      <w:r w:rsidRPr="007E44F7">
        <w:tab/>
        <w:t xml:space="preserve">Brown E, Heerspink HJL, Cuthbertson DJ, Wilding JPH. Sglt2 inhibitors and glp-1 receptor agonists: Established and emerging indications. </w:t>
      </w:r>
      <w:r w:rsidRPr="007E44F7">
        <w:rPr>
          <w:i/>
        </w:rPr>
        <w:t>The Lancet</w:t>
      </w:r>
      <w:r w:rsidRPr="007E44F7">
        <w:t>. 2021;398:262-276</w:t>
      </w:r>
    </w:p>
    <w:p w14:paraId="629ECEFA" w14:textId="77777777" w:rsidR="00B22595" w:rsidRPr="007E44F7" w:rsidRDefault="00B22595" w:rsidP="00B22595">
      <w:pPr>
        <w:pStyle w:val="EndNoteBibliography"/>
        <w:ind w:left="720" w:hanging="720"/>
      </w:pPr>
      <w:r w:rsidRPr="007E44F7">
        <w:t>57.</w:t>
      </w:r>
      <w:r w:rsidRPr="007E44F7">
        <w:tab/>
        <w:t xml:space="preserve">Tuomilehto J, Lindström J, Eriksson JG, Valle TT, Hämäläinen H, Ilanne-Parikka P, et al. Prevention of type 2 diabetes mellitus by changes in lifestyle among subjects with impaired glucose tolerance. </w:t>
      </w:r>
      <w:r w:rsidRPr="007E44F7">
        <w:rPr>
          <w:i/>
        </w:rPr>
        <w:t>N Engl J Med</w:t>
      </w:r>
      <w:r w:rsidRPr="007E44F7">
        <w:t>. 2001;344:1343-1350</w:t>
      </w:r>
    </w:p>
    <w:p w14:paraId="54AB20B3" w14:textId="77777777" w:rsidR="00B22595" w:rsidRPr="007E44F7" w:rsidRDefault="00B22595" w:rsidP="00B22595">
      <w:pPr>
        <w:pStyle w:val="EndNoteBibliography"/>
        <w:ind w:left="720" w:hanging="720"/>
      </w:pPr>
      <w:r w:rsidRPr="007E44F7">
        <w:t>58.</w:t>
      </w:r>
      <w:r w:rsidRPr="007E44F7">
        <w:tab/>
        <w:t xml:space="preserve">Amarenco P, Kim JS, Labreuche J, Charles H, Abtan J, Béjot Y, et al. A comparison of two ldl cholesterol targets after ischemic stroke. </w:t>
      </w:r>
      <w:r w:rsidRPr="007E44F7">
        <w:rPr>
          <w:i/>
        </w:rPr>
        <w:t>N Engl J Med</w:t>
      </w:r>
      <w:r w:rsidRPr="007E44F7">
        <w:t>. 2020;382:9</w:t>
      </w:r>
    </w:p>
    <w:p w14:paraId="73B82047" w14:textId="77777777" w:rsidR="00B22595" w:rsidRPr="007E44F7" w:rsidRDefault="00B22595" w:rsidP="00B22595">
      <w:pPr>
        <w:pStyle w:val="EndNoteBibliography"/>
        <w:ind w:left="720" w:hanging="720"/>
      </w:pPr>
      <w:r w:rsidRPr="007E44F7">
        <w:t>59.</w:t>
      </w:r>
      <w:r w:rsidRPr="007E44F7">
        <w:tab/>
        <w:t xml:space="preserve">Giugliano RP, Pedersen TR, Saver JL, Sever PS, Keech AC, Bohula EA, et al. Stroke prevention with the pcsk9 (proprotein convertase subtilisin-kexin type 9) inhibitor evolocumab added to statin in high-risk patients with stable atherosclerosis. </w:t>
      </w:r>
      <w:r w:rsidRPr="007E44F7">
        <w:rPr>
          <w:i/>
        </w:rPr>
        <w:t>Stroke</w:t>
      </w:r>
      <w:r w:rsidRPr="007E44F7">
        <w:t>.0:STROKEAHA.119.027759</w:t>
      </w:r>
    </w:p>
    <w:p w14:paraId="01486A74" w14:textId="77777777" w:rsidR="00B22595" w:rsidRPr="007E44F7" w:rsidRDefault="00B22595" w:rsidP="00B22595">
      <w:pPr>
        <w:pStyle w:val="EndNoteBibliography"/>
        <w:ind w:left="720" w:hanging="720"/>
      </w:pPr>
      <w:r w:rsidRPr="007E44F7">
        <w:t>60.</w:t>
      </w:r>
      <w:r w:rsidRPr="007E44F7">
        <w:tab/>
        <w:t xml:space="preserve">Bohula EA, Wiviott SD, Giugliano RP, Blazing MA, Park JG, Murphy SA, et al. Prevention of stroke with the addition of ezetimibe to statin therapy in patients with acute coronary syndrome in improve-it (improved reduction of outcomes: Vytorin efficacy international trial). </w:t>
      </w:r>
      <w:r w:rsidRPr="007E44F7">
        <w:rPr>
          <w:i/>
        </w:rPr>
        <w:t>Circulation</w:t>
      </w:r>
      <w:r w:rsidRPr="007E44F7">
        <w:t>. 2017;136:2440-2450</w:t>
      </w:r>
    </w:p>
    <w:p w14:paraId="341C7CA3" w14:textId="77777777" w:rsidR="00B22595" w:rsidRPr="007E44F7" w:rsidRDefault="00B22595" w:rsidP="00B22595">
      <w:pPr>
        <w:pStyle w:val="EndNoteBibliography"/>
        <w:ind w:left="720" w:hanging="720"/>
      </w:pPr>
      <w:r w:rsidRPr="007E44F7">
        <w:lastRenderedPageBreak/>
        <w:t>61.</w:t>
      </w:r>
      <w:r w:rsidRPr="007E44F7">
        <w:tab/>
        <w:t xml:space="preserve">Choi KH, Seo WK, Park MS, Kim JT, Chung JW, Bang OY, et al. Effect of statin therapy on outcomes of patients with acute ischemic stroke and atrial fibrillation. </w:t>
      </w:r>
      <w:r w:rsidRPr="007E44F7">
        <w:rPr>
          <w:i/>
        </w:rPr>
        <w:t>Journal of the American Heart Association</w:t>
      </w:r>
      <w:r w:rsidRPr="007E44F7">
        <w:t>. 2019;8:e013941</w:t>
      </w:r>
    </w:p>
    <w:p w14:paraId="74BFA0C2" w14:textId="77777777" w:rsidR="00B22595" w:rsidRPr="007E44F7" w:rsidRDefault="00B22595" w:rsidP="00B22595">
      <w:pPr>
        <w:pStyle w:val="EndNoteBibliography"/>
        <w:ind w:left="720" w:hanging="720"/>
      </w:pPr>
      <w:r w:rsidRPr="007E44F7">
        <w:t>62.</w:t>
      </w:r>
      <w:r w:rsidRPr="007E44F7">
        <w:tab/>
        <w:t xml:space="preserve">Lawes CM, Bennett DA, Feigin VL, Rodgers A. Blood pressure and stroke: An overview of published reviews. </w:t>
      </w:r>
      <w:r w:rsidRPr="007E44F7">
        <w:rPr>
          <w:i/>
        </w:rPr>
        <w:t>Stroke</w:t>
      </w:r>
      <w:r w:rsidRPr="007E44F7">
        <w:t>. 2004;35:1024</w:t>
      </w:r>
    </w:p>
    <w:p w14:paraId="72AA0844" w14:textId="77777777" w:rsidR="00B22595" w:rsidRPr="007E44F7" w:rsidRDefault="00B22595" w:rsidP="00B22595">
      <w:pPr>
        <w:pStyle w:val="EndNoteBibliography"/>
        <w:ind w:left="720" w:hanging="720"/>
      </w:pPr>
      <w:r w:rsidRPr="007E44F7">
        <w:t>63.</w:t>
      </w:r>
      <w:r w:rsidRPr="007E44F7">
        <w:tab/>
        <w:t xml:space="preserve">Grassi G, Arenare F, Trevano FQ, Dell'Oro R, Mancia AG. Primary and secondary prevention of stroke by antihypertensive treatment in clinical trials. </w:t>
      </w:r>
      <w:r w:rsidRPr="007E44F7">
        <w:rPr>
          <w:i/>
        </w:rPr>
        <w:t>Curr Hypertens Rep</w:t>
      </w:r>
      <w:r w:rsidRPr="007E44F7">
        <w:t>. 2007;9:299-304</w:t>
      </w:r>
    </w:p>
    <w:p w14:paraId="4B491C0C" w14:textId="77777777" w:rsidR="00B22595" w:rsidRPr="007E44F7" w:rsidRDefault="00B22595" w:rsidP="00B22595">
      <w:pPr>
        <w:pStyle w:val="EndNoteBibliography"/>
        <w:ind w:left="720" w:hanging="720"/>
      </w:pPr>
      <w:r w:rsidRPr="007E44F7">
        <w:t>64.</w:t>
      </w:r>
      <w:r w:rsidRPr="007E44F7">
        <w:tab/>
        <w:t xml:space="preserve">Boncoraglio GB, Del Giovane C, Tramacere I. Antihypertensive drugs for secondary prevention after ischemic stroke or transient ischemic attack: A systematic review and meta-analysis. </w:t>
      </w:r>
      <w:r w:rsidRPr="007E44F7">
        <w:rPr>
          <w:i/>
        </w:rPr>
        <w:t>Stroke</w:t>
      </w:r>
      <w:r w:rsidRPr="007E44F7">
        <w:t>. 2021;52:1974-1982</w:t>
      </w:r>
    </w:p>
    <w:p w14:paraId="6EBDD9D3" w14:textId="77777777" w:rsidR="00B22595" w:rsidRPr="007E44F7" w:rsidRDefault="00B22595" w:rsidP="00B22595">
      <w:pPr>
        <w:pStyle w:val="EndNoteBibliography"/>
        <w:ind w:left="720" w:hanging="720"/>
      </w:pPr>
      <w:r w:rsidRPr="007E44F7">
        <w:t>65.</w:t>
      </w:r>
      <w:r w:rsidRPr="007E44F7">
        <w:tab/>
        <w:t xml:space="preserve">Aune D, Giovannucci E, Boffetta P, Fadnes LT, Keum N, Norat T, et al. Fruit and vegetable intake and the risk of cardiovascular disease, total cancer and all-cause mortality-a systematic review and dose-response meta-analysis of prospective studies. </w:t>
      </w:r>
      <w:r w:rsidRPr="007E44F7">
        <w:rPr>
          <w:i/>
        </w:rPr>
        <w:t>Int J Epidemiol</w:t>
      </w:r>
      <w:r w:rsidRPr="007E44F7">
        <w:t>. 2017;46:1029-1056</w:t>
      </w:r>
    </w:p>
    <w:p w14:paraId="19C5B0CB" w14:textId="77777777" w:rsidR="00B22595" w:rsidRPr="007E44F7" w:rsidRDefault="00B22595" w:rsidP="00B22595">
      <w:pPr>
        <w:pStyle w:val="EndNoteBibliography"/>
        <w:ind w:left="720" w:hanging="720"/>
      </w:pPr>
      <w:r w:rsidRPr="007E44F7">
        <w:t>66.</w:t>
      </w:r>
      <w:r w:rsidRPr="007E44F7">
        <w:tab/>
        <w:t xml:space="preserve">Strazzullo P, D'Elia L, Kandala NB, Cappuccio FP. Salt intake, stroke, and cardiovascular disease: Meta-analysis of prospective studies. </w:t>
      </w:r>
      <w:r w:rsidRPr="007E44F7">
        <w:rPr>
          <w:i/>
        </w:rPr>
        <w:t>Bmj</w:t>
      </w:r>
      <w:r w:rsidRPr="007E44F7">
        <w:t>. 2009;339:b4567</w:t>
      </w:r>
    </w:p>
    <w:p w14:paraId="59A8C54E" w14:textId="77777777" w:rsidR="00B22595" w:rsidRPr="007E44F7" w:rsidRDefault="00B22595" w:rsidP="00B22595">
      <w:pPr>
        <w:pStyle w:val="EndNoteBibliography"/>
        <w:ind w:left="720" w:hanging="720"/>
      </w:pPr>
      <w:r w:rsidRPr="007E44F7">
        <w:t>67.</w:t>
      </w:r>
      <w:r w:rsidRPr="007E44F7">
        <w:tab/>
        <w:t xml:space="preserve">Vinceti M, Filippini T, Crippa A, de Sesmaisons A, Wise LA, Orsini N. Meta-analysis of potassium intake and the risk of stroke. </w:t>
      </w:r>
      <w:r w:rsidRPr="007E44F7">
        <w:rPr>
          <w:i/>
        </w:rPr>
        <w:t>J Am Heart Assoc</w:t>
      </w:r>
      <w:r w:rsidRPr="007E44F7">
        <w:t>. 2016;5</w:t>
      </w:r>
    </w:p>
    <w:p w14:paraId="00962586" w14:textId="77777777" w:rsidR="00B22595" w:rsidRPr="007E44F7" w:rsidRDefault="00B22595" w:rsidP="00B22595">
      <w:pPr>
        <w:pStyle w:val="EndNoteBibliography"/>
        <w:ind w:left="720" w:hanging="720"/>
      </w:pPr>
      <w:r w:rsidRPr="007E44F7">
        <w:t>68.</w:t>
      </w:r>
      <w:r w:rsidRPr="007E44F7">
        <w:tab/>
        <w:t xml:space="preserve">Judd SE, Gutiérrez OM, Newby PK, Howard G, Howard VJ, Locher JL, et al. Dietary patterns are associated with incident stroke and contribute to excess risk of stroke in black americans. </w:t>
      </w:r>
      <w:r w:rsidRPr="007E44F7">
        <w:rPr>
          <w:i/>
        </w:rPr>
        <w:t>Stroke</w:t>
      </w:r>
      <w:r w:rsidRPr="007E44F7">
        <w:t>. 2013;44:3305-3311</w:t>
      </w:r>
    </w:p>
    <w:p w14:paraId="3B758103" w14:textId="77777777" w:rsidR="00B22595" w:rsidRPr="007E44F7" w:rsidRDefault="00B22595" w:rsidP="00B22595">
      <w:pPr>
        <w:pStyle w:val="EndNoteBibliography"/>
        <w:ind w:left="720" w:hanging="720"/>
      </w:pPr>
      <w:r w:rsidRPr="007E44F7">
        <w:t>69.</w:t>
      </w:r>
      <w:r w:rsidRPr="007E44F7">
        <w:tab/>
        <w:t xml:space="preserve">Ivey FM, Hafer-Macko CE, Macko RF. Exercise training for cardiometabolic adaptation after stroke. </w:t>
      </w:r>
      <w:r w:rsidRPr="007E44F7">
        <w:rPr>
          <w:i/>
        </w:rPr>
        <w:t>J Cardiopulm Rehabil Prev</w:t>
      </w:r>
      <w:r w:rsidRPr="007E44F7">
        <w:t>. 2008;28:2-11</w:t>
      </w:r>
    </w:p>
    <w:p w14:paraId="51EE3E4D" w14:textId="77777777" w:rsidR="00B22595" w:rsidRPr="007E44F7" w:rsidRDefault="00B22595" w:rsidP="00B22595">
      <w:pPr>
        <w:pStyle w:val="EndNoteBibliography"/>
        <w:ind w:left="720" w:hanging="720"/>
      </w:pPr>
      <w:r w:rsidRPr="007E44F7">
        <w:t>70.</w:t>
      </w:r>
      <w:r w:rsidRPr="007E44F7">
        <w:tab/>
        <w:t xml:space="preserve">Lee SR, Choi EK, Ahn HJ, Han KD, Oh S, Lip GYH. Association between clustering of unhealthy lifestyle factors and risk of new-onset atrial fibrillation: A nationwide population-based study. </w:t>
      </w:r>
      <w:r w:rsidRPr="007E44F7">
        <w:rPr>
          <w:i/>
        </w:rPr>
        <w:t>Sci Rep</w:t>
      </w:r>
      <w:r w:rsidRPr="007E44F7">
        <w:t>. 2020;10:19224</w:t>
      </w:r>
    </w:p>
    <w:p w14:paraId="73E0ADAC" w14:textId="77777777" w:rsidR="00B22595" w:rsidRPr="007E44F7" w:rsidRDefault="00B22595" w:rsidP="00B22595">
      <w:pPr>
        <w:pStyle w:val="EndNoteBibliography"/>
        <w:ind w:left="720" w:hanging="720"/>
      </w:pPr>
      <w:r w:rsidRPr="007E44F7">
        <w:t>71.</w:t>
      </w:r>
      <w:r w:rsidRPr="007E44F7">
        <w:tab/>
        <w:t xml:space="preserve">Lee SR, Choi EK, Park SH, Lee SW, Han KD, Oh S, et al. Clustering of unhealthy lifestyle and the risk of adverse events in patients with atrial fibrillation. </w:t>
      </w:r>
      <w:r w:rsidRPr="007E44F7">
        <w:rPr>
          <w:i/>
        </w:rPr>
        <w:t>Front Cardiovasc Med</w:t>
      </w:r>
      <w:r w:rsidRPr="007E44F7">
        <w:t>. 2022;9:885016</w:t>
      </w:r>
    </w:p>
    <w:p w14:paraId="6704C74C" w14:textId="77777777" w:rsidR="00B22595" w:rsidRPr="007E44F7" w:rsidRDefault="00B22595" w:rsidP="00B22595">
      <w:pPr>
        <w:pStyle w:val="EndNoteBibliography"/>
        <w:ind w:left="720" w:hanging="720"/>
      </w:pPr>
      <w:r w:rsidRPr="007E44F7">
        <w:t>72.</w:t>
      </w:r>
      <w:r w:rsidRPr="007E44F7">
        <w:tab/>
        <w:t xml:space="preserve">Ozdemir H, Sagris D, Lip GYH, Abdul-Rahim AH. Stroke in atrial fibrillation and other atrial dysrhythmias. </w:t>
      </w:r>
      <w:r w:rsidRPr="007E44F7">
        <w:rPr>
          <w:i/>
        </w:rPr>
        <w:t>Curr Cardiol Rep</w:t>
      </w:r>
      <w:r w:rsidRPr="007E44F7">
        <w:t>. 2023;25:357-369</w:t>
      </w:r>
    </w:p>
    <w:p w14:paraId="70829FFA" w14:textId="77777777" w:rsidR="00B22595" w:rsidRPr="007E44F7" w:rsidRDefault="00B22595" w:rsidP="00B22595">
      <w:pPr>
        <w:pStyle w:val="EndNoteBibliography"/>
        <w:ind w:left="720" w:hanging="720"/>
      </w:pPr>
      <w:r w:rsidRPr="007E44F7">
        <w:t>73.</w:t>
      </w:r>
      <w:r w:rsidRPr="007E44F7">
        <w:tab/>
        <w:t xml:space="preserve">Hackam DG, Spence JD. Combining multiple approaches for the secondary prevention of vascular events after stroke: A quantitative modeling study. </w:t>
      </w:r>
      <w:r w:rsidRPr="007E44F7">
        <w:rPr>
          <w:i/>
        </w:rPr>
        <w:t>Stroke</w:t>
      </w:r>
      <w:r w:rsidRPr="007E44F7">
        <w:t>. 2007;38:1881-1885</w:t>
      </w:r>
    </w:p>
    <w:p w14:paraId="1F9680B6" w14:textId="77777777" w:rsidR="00B22595" w:rsidRPr="007E44F7" w:rsidRDefault="00B22595" w:rsidP="00B22595">
      <w:pPr>
        <w:pStyle w:val="EndNoteBibliography"/>
        <w:ind w:left="720" w:hanging="720"/>
      </w:pPr>
      <w:r w:rsidRPr="007E44F7">
        <w:t>74.</w:t>
      </w:r>
      <w:r w:rsidRPr="007E44F7">
        <w:tab/>
        <w:t xml:space="preserve">López-Liria R, Vega-Ramírez FA, Rocamora-Pérez P, Aguilar-Parra JM, Padilla-Góngora D. Comparison of two post-stroke rehabilitation programs: A follow-up study among primary versus specialized health care. </w:t>
      </w:r>
      <w:r w:rsidRPr="007E44F7">
        <w:rPr>
          <w:i/>
        </w:rPr>
        <w:t>PLoS One</w:t>
      </w:r>
      <w:r w:rsidRPr="007E44F7">
        <w:t>. 2016;11:e0166242</w:t>
      </w:r>
    </w:p>
    <w:p w14:paraId="6617D471" w14:textId="77777777" w:rsidR="00B22595" w:rsidRPr="007E44F7" w:rsidRDefault="00B22595" w:rsidP="00B22595">
      <w:pPr>
        <w:pStyle w:val="EndNoteBibliography"/>
        <w:ind w:left="720" w:hanging="720"/>
      </w:pPr>
      <w:r w:rsidRPr="007E44F7">
        <w:t>75.</w:t>
      </w:r>
      <w:r w:rsidRPr="007E44F7">
        <w:tab/>
        <w:t xml:space="preserve">Santos E, Broussy S, Lesaine E, Saillour F, Rouanet F, Dehail P, et al. Post-stroke follow-up: Time to organize. </w:t>
      </w:r>
      <w:r w:rsidRPr="007E44F7">
        <w:rPr>
          <w:i/>
        </w:rPr>
        <w:t>Rev Neurol (Paris)</w:t>
      </w:r>
      <w:r w:rsidRPr="007E44F7">
        <w:t>. 2019;175:59-64</w:t>
      </w:r>
    </w:p>
    <w:p w14:paraId="3391CEF3" w14:textId="77777777" w:rsidR="00B22595" w:rsidRPr="007E44F7" w:rsidRDefault="00B22595" w:rsidP="00B22595">
      <w:pPr>
        <w:pStyle w:val="EndNoteBibliography"/>
        <w:ind w:left="720" w:hanging="720"/>
      </w:pPr>
      <w:r w:rsidRPr="007E44F7">
        <w:t>76.</w:t>
      </w:r>
      <w:r w:rsidRPr="007E44F7">
        <w:tab/>
        <w:t xml:space="preserve">Doogue R, McCann D, Fitzgerald N, Murphy AW, Glynn LG, Hayes P. Blood pressure control in patients with a previous stroke/transient ischaemic attack in primary care in ireland: A cross sectional study. </w:t>
      </w:r>
      <w:r w:rsidRPr="007E44F7">
        <w:rPr>
          <w:i/>
        </w:rPr>
        <w:t>BMC Fam Pract</w:t>
      </w:r>
      <w:r w:rsidRPr="007E44F7">
        <w:t>. 2020;21:139</w:t>
      </w:r>
    </w:p>
    <w:p w14:paraId="1D866644" w14:textId="77777777" w:rsidR="00B22595" w:rsidRPr="007E44F7" w:rsidRDefault="00B22595" w:rsidP="00B22595">
      <w:pPr>
        <w:pStyle w:val="EndNoteBibliography"/>
        <w:ind w:left="720" w:hanging="720"/>
      </w:pPr>
      <w:r w:rsidRPr="007E44F7">
        <w:t>77.</w:t>
      </w:r>
      <w:r w:rsidRPr="007E44F7">
        <w:tab/>
        <w:t xml:space="preserve">Han J, Choi YK, Leung WK, Hui MT, Leung MKW. Long term clinical outcomes of patients with ischemic stroke in primary care - a 9-year retrospective study. </w:t>
      </w:r>
      <w:r w:rsidRPr="007E44F7">
        <w:rPr>
          <w:i/>
        </w:rPr>
        <w:t>BMC Fam Pract</w:t>
      </w:r>
      <w:r w:rsidRPr="007E44F7">
        <w:t>. 2021;22:164</w:t>
      </w:r>
    </w:p>
    <w:p w14:paraId="151D5522" w14:textId="77777777" w:rsidR="00B22595" w:rsidRPr="007E44F7" w:rsidRDefault="00B22595" w:rsidP="00B22595">
      <w:pPr>
        <w:pStyle w:val="EndNoteBibliography"/>
        <w:ind w:left="720" w:hanging="720"/>
      </w:pPr>
      <w:r w:rsidRPr="007E44F7">
        <w:t>78.</w:t>
      </w:r>
      <w:r w:rsidRPr="007E44F7">
        <w:tab/>
        <w:t xml:space="preserve">Pedersen RA, Petursson H, Hetlevik I. Stroke follow-up in primary care: A norwegian modelling study on the implications of multimorbidity for guideline adherence. </w:t>
      </w:r>
      <w:r w:rsidRPr="007E44F7">
        <w:rPr>
          <w:i/>
        </w:rPr>
        <w:t>BMC Fam Pract</w:t>
      </w:r>
      <w:r w:rsidRPr="007E44F7">
        <w:t>. 2019;20:138</w:t>
      </w:r>
    </w:p>
    <w:p w14:paraId="5C68AAE7" w14:textId="77777777" w:rsidR="00B22595" w:rsidRPr="007E44F7" w:rsidRDefault="00B22595" w:rsidP="00B22595">
      <w:pPr>
        <w:pStyle w:val="EndNoteBibliography"/>
        <w:ind w:left="720" w:hanging="720"/>
      </w:pPr>
      <w:r w:rsidRPr="007E44F7">
        <w:lastRenderedPageBreak/>
        <w:t>79.</w:t>
      </w:r>
      <w:r w:rsidRPr="007E44F7">
        <w:tab/>
        <w:t xml:space="preserve">Pedersen RA, Petursson H, Hetlevik I. Stroke follow-up in primary care: A prospective cohort study on guideline adherence. </w:t>
      </w:r>
      <w:r w:rsidRPr="007E44F7">
        <w:rPr>
          <w:i/>
        </w:rPr>
        <w:t>BMC Family Practice</w:t>
      </w:r>
      <w:r w:rsidRPr="007E44F7">
        <w:t>. 2018;19:179</w:t>
      </w:r>
    </w:p>
    <w:p w14:paraId="7E2B510A" w14:textId="77777777" w:rsidR="00B22595" w:rsidRPr="007E44F7" w:rsidRDefault="00B22595" w:rsidP="00B22595">
      <w:pPr>
        <w:pStyle w:val="EndNoteBibliography"/>
        <w:ind w:left="720" w:hanging="720"/>
      </w:pPr>
      <w:r w:rsidRPr="007E44F7">
        <w:t>80.</w:t>
      </w:r>
      <w:r w:rsidRPr="007E44F7">
        <w:tab/>
        <w:t xml:space="preserve">Abdul Aziz AF, Ali MF, Yusof MF, Che' Man Z, Sulong S, Aljunid SM. Profile and outcome of post stroke patients managed at selected public primary care health centres in peninsular malaysia: A retrospective observational study. </w:t>
      </w:r>
      <w:r w:rsidRPr="007E44F7">
        <w:rPr>
          <w:i/>
        </w:rPr>
        <w:t>Sci Rep</w:t>
      </w:r>
      <w:r w:rsidRPr="007E44F7">
        <w:t>. 2018;8:17965</w:t>
      </w:r>
    </w:p>
    <w:p w14:paraId="47394DCE" w14:textId="77777777" w:rsidR="00B22595" w:rsidRPr="007E44F7" w:rsidRDefault="00B22595" w:rsidP="00B22595">
      <w:pPr>
        <w:pStyle w:val="EndNoteBibliography"/>
        <w:ind w:left="720" w:hanging="720"/>
      </w:pPr>
      <w:r w:rsidRPr="007E44F7">
        <w:t>81.</w:t>
      </w:r>
      <w:r w:rsidRPr="007E44F7">
        <w:tab/>
        <w:t xml:space="preserve">de Weerd L, Rutgers AW, Groenier KH, van der Meer K. Health care in patients 1 year post-stroke in general practice: Research on the utilisation of the dutch transmural protocol transient ischaemic attack/cerebrovascular accident. </w:t>
      </w:r>
      <w:r w:rsidRPr="007E44F7">
        <w:rPr>
          <w:i/>
        </w:rPr>
        <w:t>Aust J Prim Health</w:t>
      </w:r>
      <w:r w:rsidRPr="007E44F7">
        <w:t>. 2012;18:42-49</w:t>
      </w:r>
    </w:p>
    <w:p w14:paraId="08B3058D" w14:textId="77777777" w:rsidR="00B22595" w:rsidRPr="007E44F7" w:rsidRDefault="00B22595" w:rsidP="00B22595">
      <w:pPr>
        <w:pStyle w:val="EndNoteBibliography"/>
        <w:ind w:left="720" w:hanging="720"/>
      </w:pPr>
      <w:r w:rsidRPr="007E44F7">
        <w:t>82.</w:t>
      </w:r>
      <w:r w:rsidRPr="007E44F7">
        <w:tab/>
        <w:t xml:space="preserve">Bansal V, Lee ES, Smith H. A retrospective cohort study examining secondary prevention post stroke in primary care in an asian setting. </w:t>
      </w:r>
      <w:r w:rsidRPr="007E44F7">
        <w:rPr>
          <w:i/>
        </w:rPr>
        <w:t>BMC Fam Pract</w:t>
      </w:r>
      <w:r w:rsidRPr="007E44F7">
        <w:t>. 2021;22:57</w:t>
      </w:r>
    </w:p>
    <w:p w14:paraId="38B61858" w14:textId="77777777" w:rsidR="00B22595" w:rsidRPr="007E44F7" w:rsidRDefault="00B22595" w:rsidP="00B22595">
      <w:pPr>
        <w:pStyle w:val="EndNoteBibliography"/>
        <w:ind w:left="720" w:hanging="720"/>
      </w:pPr>
      <w:r w:rsidRPr="007E44F7">
        <w:t>83.</w:t>
      </w:r>
      <w:r w:rsidRPr="007E44F7">
        <w:tab/>
        <w:t xml:space="preserve">Heeley EL, Peiris DP, Patel AA, Cass A, Weekes A, Morgan C, et al. Cardiovascular risk perception and evidence--practice gaps in australian general practice (the ausheart study). </w:t>
      </w:r>
      <w:r w:rsidRPr="007E44F7">
        <w:rPr>
          <w:i/>
        </w:rPr>
        <w:t>Med J Aust</w:t>
      </w:r>
      <w:r w:rsidRPr="007E44F7">
        <w:t>. 2010;192:254-259</w:t>
      </w:r>
    </w:p>
    <w:p w14:paraId="676D9398" w14:textId="77777777" w:rsidR="00B22595" w:rsidRPr="007E44F7" w:rsidRDefault="00B22595" w:rsidP="00B22595">
      <w:pPr>
        <w:pStyle w:val="EndNoteBibliography"/>
        <w:ind w:left="720" w:hanging="720"/>
      </w:pPr>
      <w:r w:rsidRPr="007E44F7">
        <w:t>84.</w:t>
      </w:r>
      <w:r w:rsidRPr="007E44F7">
        <w:tab/>
        <w:t xml:space="preserve">Wright L, Hill KM, Bernhardt J, Lindley R, Ada L, Bajorek BV, et al. Stroke management: Updated recommendations for treatment along the care continuum. </w:t>
      </w:r>
      <w:r w:rsidRPr="007E44F7">
        <w:rPr>
          <w:i/>
        </w:rPr>
        <w:t>Internal medicine journal</w:t>
      </w:r>
      <w:r w:rsidRPr="007E44F7">
        <w:t>. 2012;42:562-569</w:t>
      </w:r>
    </w:p>
    <w:p w14:paraId="598E57A2" w14:textId="77777777" w:rsidR="00B22595" w:rsidRPr="007E44F7" w:rsidRDefault="00B22595" w:rsidP="00B22595">
      <w:pPr>
        <w:pStyle w:val="EndNoteBibliography"/>
        <w:ind w:left="720" w:hanging="720"/>
      </w:pPr>
      <w:r w:rsidRPr="007E44F7">
        <w:t>85.</w:t>
      </w:r>
      <w:r w:rsidRPr="007E44F7">
        <w:tab/>
        <w:t xml:space="preserve">Sheehan J, Lannin NA, Laver K, Reeder S, Bhopti A. Primary care practitioners' perspectives of discharge communication and continuity of care for stroke survivors in australia: A qualitative descriptive study. </w:t>
      </w:r>
      <w:r w:rsidRPr="007E44F7">
        <w:rPr>
          <w:i/>
        </w:rPr>
        <w:t>Health Soc Care Community</w:t>
      </w:r>
      <w:r w:rsidRPr="007E44F7">
        <w:t>. 2022;30:e2530-e2539</w:t>
      </w:r>
    </w:p>
    <w:p w14:paraId="1450A631" w14:textId="0C9209CB" w:rsidR="00F00BDB" w:rsidRPr="007E44F7" w:rsidRDefault="003F436A" w:rsidP="007D03B8">
      <w:pPr>
        <w:spacing w:line="360" w:lineRule="auto"/>
        <w:jc w:val="both"/>
        <w:rPr>
          <w:rFonts w:cstheme="minorHAnsi"/>
          <w:lang w:val="en-GB"/>
        </w:rPr>
      </w:pPr>
      <w:r w:rsidRPr="007E44F7">
        <w:rPr>
          <w:rFonts w:cstheme="minorHAnsi"/>
          <w:lang w:val="en-GB"/>
        </w:rPr>
        <w:fldChar w:fldCharType="end"/>
      </w:r>
    </w:p>
    <w:p w14:paraId="163C9A91" w14:textId="77777777" w:rsidR="00911EDC" w:rsidRPr="007E44F7" w:rsidRDefault="00911EDC" w:rsidP="00AC3513">
      <w:pPr>
        <w:spacing w:line="360" w:lineRule="auto"/>
        <w:rPr>
          <w:rFonts w:cstheme="minorHAnsi"/>
          <w:lang w:val="en-GB"/>
        </w:rPr>
      </w:pPr>
    </w:p>
    <w:p w14:paraId="3008E4F0" w14:textId="639A3C44" w:rsidR="00911EDC" w:rsidRPr="007E44F7" w:rsidRDefault="00911EDC" w:rsidP="00AC3513">
      <w:pPr>
        <w:spacing w:line="360" w:lineRule="auto"/>
        <w:rPr>
          <w:rFonts w:cstheme="minorHAnsi"/>
          <w:lang w:val="en-GB"/>
        </w:rPr>
      </w:pPr>
    </w:p>
    <w:p w14:paraId="792A17DD" w14:textId="77777777" w:rsidR="00C105DA" w:rsidRPr="007E44F7" w:rsidRDefault="00C105DA" w:rsidP="00AC3513">
      <w:pPr>
        <w:spacing w:line="360" w:lineRule="auto"/>
        <w:rPr>
          <w:rFonts w:cstheme="minorHAnsi"/>
          <w:b/>
          <w:bCs/>
          <w:lang w:val="en-GB"/>
        </w:rPr>
        <w:sectPr w:rsidR="00C105DA" w:rsidRPr="007E44F7" w:rsidSect="00A96846">
          <w:pgSz w:w="11906" w:h="16838"/>
          <w:pgMar w:top="1440" w:right="1080" w:bottom="1440" w:left="1080" w:header="708" w:footer="708" w:gutter="0"/>
          <w:cols w:space="708"/>
          <w:docGrid w:linePitch="360"/>
        </w:sectPr>
      </w:pPr>
    </w:p>
    <w:p w14:paraId="7FF40630" w14:textId="39AAB193" w:rsidR="00D93F0A" w:rsidRPr="007E44F7" w:rsidRDefault="00911EDC" w:rsidP="00AC3513">
      <w:pPr>
        <w:spacing w:line="360" w:lineRule="auto"/>
        <w:rPr>
          <w:rFonts w:cstheme="minorHAnsi"/>
        </w:rPr>
      </w:pPr>
      <w:r w:rsidRPr="007E44F7">
        <w:rPr>
          <w:rFonts w:cstheme="minorHAnsi"/>
          <w:lang w:val="en-GB"/>
        </w:rPr>
        <w:lastRenderedPageBreak/>
        <w:t>Table</w:t>
      </w:r>
      <w:r w:rsidR="007F552B" w:rsidRPr="007E44F7">
        <w:rPr>
          <w:rFonts w:cstheme="minorHAnsi"/>
          <w:lang w:val="en-GB"/>
        </w:rPr>
        <w:t xml:space="preserve"> 1.</w:t>
      </w:r>
      <w:r w:rsidR="004B3C8B" w:rsidRPr="007E44F7">
        <w:rPr>
          <w:rFonts w:cstheme="minorHAnsi"/>
          <w:lang w:val="en-GB"/>
        </w:rPr>
        <w:t xml:space="preserve"> </w:t>
      </w:r>
      <w:r w:rsidR="004B3C8B" w:rsidRPr="007E44F7">
        <w:rPr>
          <w:rFonts w:cstheme="minorHAnsi"/>
        </w:rPr>
        <w:t>Studies including ischemic stroke patients followed-up in primary care settings</w:t>
      </w:r>
    </w:p>
    <w:tbl>
      <w:tblPr>
        <w:tblStyle w:val="PlainTable2"/>
        <w:tblpPr w:leftFromText="180" w:rightFromText="180" w:vertAnchor="text" w:horzAnchor="margin" w:tblpXSpec="center" w:tblpY="139"/>
        <w:tblW w:w="9879" w:type="dxa"/>
        <w:tblLook w:val="04A0" w:firstRow="1" w:lastRow="0" w:firstColumn="1" w:lastColumn="0" w:noHBand="0" w:noVBand="1"/>
      </w:tblPr>
      <w:tblGrid>
        <w:gridCol w:w="1406"/>
        <w:gridCol w:w="1561"/>
        <w:gridCol w:w="891"/>
        <w:gridCol w:w="1520"/>
        <w:gridCol w:w="1130"/>
        <w:gridCol w:w="3371"/>
      </w:tblGrid>
      <w:tr w:rsidR="00D93F0A" w:rsidRPr="007E44F7" w14:paraId="194718E9" w14:textId="77777777" w:rsidTr="0093080B">
        <w:trPr>
          <w:cnfStyle w:val="100000000000" w:firstRow="1" w:lastRow="0" w:firstColumn="0" w:lastColumn="0" w:oddVBand="0" w:evenVBand="0" w:oddHBand="0" w:evenHBand="0" w:firstRowFirstColumn="0" w:firstRowLastColumn="0" w:lastRowFirstColumn="0" w:lastRowLastColumn="0"/>
          <w:trHeight w:val="442"/>
        </w:trPr>
        <w:tc>
          <w:tcPr>
            <w:cnfStyle w:val="001000000000" w:firstRow="0" w:lastRow="0" w:firstColumn="1" w:lastColumn="0" w:oddVBand="0" w:evenVBand="0" w:oddHBand="0" w:evenHBand="0" w:firstRowFirstColumn="0" w:firstRowLastColumn="0" w:lastRowFirstColumn="0" w:lastRowLastColumn="0"/>
            <w:tcW w:w="1406" w:type="dxa"/>
          </w:tcPr>
          <w:p w14:paraId="25A25E04" w14:textId="77777777" w:rsidR="00D93F0A" w:rsidRPr="007E44F7" w:rsidRDefault="00D93F0A" w:rsidP="0093080B">
            <w:pPr>
              <w:spacing w:line="360" w:lineRule="auto"/>
              <w:jc w:val="center"/>
              <w:rPr>
                <w:rFonts w:cstheme="minorHAnsi"/>
              </w:rPr>
            </w:pPr>
            <w:r w:rsidRPr="007E44F7">
              <w:rPr>
                <w:rFonts w:cstheme="minorHAnsi"/>
                <w:b w:val="0"/>
                <w:bCs w:val="0"/>
              </w:rPr>
              <w:t>Study</w:t>
            </w:r>
          </w:p>
          <w:p w14:paraId="60FD7E17" w14:textId="77777777" w:rsidR="00D93F0A" w:rsidRPr="007E44F7" w:rsidRDefault="00D93F0A" w:rsidP="0093080B">
            <w:pPr>
              <w:spacing w:line="360" w:lineRule="auto"/>
              <w:jc w:val="center"/>
              <w:rPr>
                <w:rFonts w:cstheme="minorHAnsi"/>
                <w:b w:val="0"/>
                <w:bCs w:val="0"/>
                <w:i/>
                <w:iCs/>
              </w:rPr>
            </w:pPr>
            <w:r w:rsidRPr="007E44F7">
              <w:rPr>
                <w:rFonts w:cstheme="minorHAnsi"/>
                <w:b w:val="0"/>
                <w:bCs w:val="0"/>
                <w:i/>
                <w:iCs/>
              </w:rPr>
              <w:t>Country</w:t>
            </w:r>
          </w:p>
        </w:tc>
        <w:tc>
          <w:tcPr>
            <w:tcW w:w="1561" w:type="dxa"/>
          </w:tcPr>
          <w:p w14:paraId="77DB32DC" w14:textId="77777777" w:rsidR="00D93F0A" w:rsidRPr="007E44F7" w:rsidRDefault="00D93F0A" w:rsidP="0093080B">
            <w:pPr>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7E44F7">
              <w:rPr>
                <w:rFonts w:cstheme="minorHAnsi"/>
                <w:b w:val="0"/>
                <w:bCs w:val="0"/>
              </w:rPr>
              <w:t>Type</w:t>
            </w:r>
          </w:p>
        </w:tc>
        <w:tc>
          <w:tcPr>
            <w:tcW w:w="891" w:type="dxa"/>
          </w:tcPr>
          <w:p w14:paraId="2F3B2174" w14:textId="77777777" w:rsidR="00D93F0A" w:rsidRPr="007E44F7" w:rsidRDefault="00D93F0A" w:rsidP="0093080B">
            <w:pPr>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7E44F7">
              <w:rPr>
                <w:rFonts w:cstheme="minorHAnsi"/>
                <w:b w:val="0"/>
                <w:bCs w:val="0"/>
              </w:rPr>
              <w:t>Year</w:t>
            </w:r>
          </w:p>
        </w:tc>
        <w:tc>
          <w:tcPr>
            <w:tcW w:w="1520" w:type="dxa"/>
          </w:tcPr>
          <w:p w14:paraId="0A7F189D" w14:textId="77777777" w:rsidR="00D93F0A" w:rsidRPr="007E44F7" w:rsidRDefault="00D93F0A" w:rsidP="0093080B">
            <w:pPr>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7E44F7">
              <w:rPr>
                <w:rFonts w:cstheme="minorHAnsi"/>
                <w:b w:val="0"/>
                <w:bCs w:val="0"/>
              </w:rPr>
              <w:t>n</w:t>
            </w:r>
          </w:p>
        </w:tc>
        <w:tc>
          <w:tcPr>
            <w:tcW w:w="1130" w:type="dxa"/>
          </w:tcPr>
          <w:p w14:paraId="48DFFEB9" w14:textId="77777777" w:rsidR="00D93F0A" w:rsidRPr="007E44F7" w:rsidRDefault="00D93F0A" w:rsidP="0093080B">
            <w:pPr>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7E44F7">
              <w:rPr>
                <w:rFonts w:cstheme="minorHAnsi"/>
                <w:b w:val="0"/>
                <w:bCs w:val="0"/>
              </w:rPr>
              <w:t>Follow-up</w:t>
            </w:r>
          </w:p>
        </w:tc>
        <w:tc>
          <w:tcPr>
            <w:tcW w:w="3371" w:type="dxa"/>
          </w:tcPr>
          <w:p w14:paraId="543BE82E" w14:textId="77777777" w:rsidR="00D93F0A" w:rsidRPr="007E44F7" w:rsidRDefault="00D93F0A" w:rsidP="0093080B">
            <w:pPr>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7E44F7">
              <w:rPr>
                <w:rFonts w:cstheme="minorHAnsi"/>
                <w:b w:val="0"/>
                <w:bCs w:val="0"/>
              </w:rPr>
              <w:t>Findings</w:t>
            </w:r>
          </w:p>
        </w:tc>
      </w:tr>
      <w:tr w:rsidR="00D93F0A" w:rsidRPr="007E44F7" w14:paraId="0B6CAA19" w14:textId="77777777" w:rsidTr="0093080B">
        <w:trPr>
          <w:cnfStyle w:val="000000100000" w:firstRow="0" w:lastRow="0" w:firstColumn="0" w:lastColumn="0" w:oddVBand="0" w:evenVBand="0" w:oddHBand="1" w:evenHBand="0" w:firstRowFirstColumn="0" w:firstRowLastColumn="0" w:lastRowFirstColumn="0" w:lastRowLastColumn="0"/>
          <w:trHeight w:val="1801"/>
        </w:trPr>
        <w:tc>
          <w:tcPr>
            <w:cnfStyle w:val="001000000000" w:firstRow="0" w:lastRow="0" w:firstColumn="1" w:lastColumn="0" w:oddVBand="0" w:evenVBand="0" w:oddHBand="0" w:evenHBand="0" w:firstRowFirstColumn="0" w:firstRowLastColumn="0" w:lastRowFirstColumn="0" w:lastRowLastColumn="0"/>
            <w:tcW w:w="1406" w:type="dxa"/>
          </w:tcPr>
          <w:p w14:paraId="57936135" w14:textId="5498AF72" w:rsidR="00D93F0A" w:rsidRPr="007E44F7" w:rsidRDefault="00D93F0A" w:rsidP="0093080B">
            <w:pPr>
              <w:spacing w:line="360" w:lineRule="auto"/>
              <w:rPr>
                <w:rFonts w:cstheme="minorHAnsi"/>
              </w:rPr>
            </w:pPr>
            <w:proofErr w:type="spellStart"/>
            <w:r w:rsidRPr="007E44F7">
              <w:rPr>
                <w:rFonts w:cstheme="minorHAnsi"/>
                <w:b w:val="0"/>
                <w:bCs w:val="0"/>
              </w:rPr>
              <w:t>Doogue</w:t>
            </w:r>
            <w:proofErr w:type="spellEnd"/>
            <w:r w:rsidRPr="007E44F7">
              <w:rPr>
                <w:rFonts w:cstheme="minorHAnsi"/>
                <w:b w:val="0"/>
                <w:bCs w:val="0"/>
              </w:rPr>
              <w:t xml:space="preserve"> et al.</w:t>
            </w:r>
            <w:r w:rsidRPr="007E44F7">
              <w:rPr>
                <w:rFonts w:cstheme="minorHAnsi"/>
              </w:rPr>
              <w:fldChar w:fldCharType="begin">
                <w:fldData xml:space="preserve">PEVuZE5vdGU+PENpdGU+PEF1dGhvcj5Eb29ndWU8L0F1dGhvcj48WWVhcj4yMDIwPC9ZZWFyPjxS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</w:fldData>
              </w:fldChar>
            </w:r>
            <w:r w:rsidR="00B22595" w:rsidRPr="007E44F7">
              <w:rPr>
                <w:rFonts w:cstheme="minorHAnsi"/>
              </w:rPr>
              <w:instrText xml:space="preserve"> ADDIN EN.CITE </w:instrText>
            </w:r>
            <w:r w:rsidR="00B22595" w:rsidRPr="007E44F7">
              <w:rPr>
                <w:rFonts w:cstheme="minorHAnsi"/>
              </w:rPr>
              <w:fldChar w:fldCharType="begin">
                <w:fldData xml:space="preserve">PEVuZE5vdGU+PENpdGU+PEF1dGhvcj5Eb29ndWU8L0F1dGhvcj48WWVhcj4yMDIwPC9ZZWFyPjxS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</w:fldData>
              </w:fldChar>
            </w:r>
            <w:r w:rsidR="00B22595" w:rsidRPr="007E44F7">
              <w:rPr>
                <w:rFonts w:cstheme="minorHAnsi"/>
              </w:rPr>
              <w:instrText xml:space="preserve"> ADDIN EN.CITE.DATA </w:instrText>
            </w:r>
            <w:r w:rsidR="00B22595" w:rsidRPr="007E44F7">
              <w:rPr>
                <w:rFonts w:cstheme="minorHAnsi"/>
              </w:rPr>
            </w:r>
            <w:r w:rsidR="00B22595" w:rsidRPr="007E44F7">
              <w:rPr>
                <w:rFonts w:cstheme="minorHAnsi"/>
              </w:rPr>
              <w:fldChar w:fldCharType="end"/>
            </w:r>
            <w:r w:rsidRPr="007E44F7">
              <w:rPr>
                <w:rFonts w:cstheme="minorHAnsi"/>
              </w:rPr>
            </w:r>
            <w:r w:rsidRPr="007E44F7">
              <w:rPr>
                <w:rFonts w:cstheme="minorHAnsi"/>
              </w:rPr>
              <w:fldChar w:fldCharType="separate"/>
            </w:r>
            <w:r w:rsidR="00B22595" w:rsidRPr="007E44F7">
              <w:rPr>
                <w:rFonts w:cstheme="minorHAnsi"/>
                <w:noProof/>
                <w:vertAlign w:val="superscript"/>
              </w:rPr>
              <w:t>76</w:t>
            </w:r>
            <w:r w:rsidRPr="007E44F7">
              <w:rPr>
                <w:rFonts w:cstheme="minorHAnsi"/>
              </w:rPr>
              <w:fldChar w:fldCharType="end"/>
            </w:r>
          </w:p>
          <w:p w14:paraId="4C0521CB" w14:textId="77777777" w:rsidR="00D93F0A" w:rsidRPr="007E44F7" w:rsidRDefault="00D93F0A" w:rsidP="0093080B">
            <w:pPr>
              <w:spacing w:line="360" w:lineRule="auto"/>
              <w:rPr>
                <w:rFonts w:cstheme="minorHAnsi"/>
                <w:b w:val="0"/>
                <w:bCs w:val="0"/>
                <w:i/>
                <w:iCs/>
              </w:rPr>
            </w:pPr>
            <w:r w:rsidRPr="007E44F7">
              <w:rPr>
                <w:rFonts w:cstheme="minorHAnsi"/>
                <w:b w:val="0"/>
                <w:bCs w:val="0"/>
                <w:i/>
                <w:iCs/>
              </w:rPr>
              <w:t>Ireland</w:t>
            </w:r>
          </w:p>
        </w:tc>
        <w:tc>
          <w:tcPr>
            <w:tcW w:w="1561" w:type="dxa"/>
          </w:tcPr>
          <w:p w14:paraId="7BEE4607" w14:textId="77777777" w:rsidR="00D93F0A" w:rsidRPr="007E44F7" w:rsidRDefault="00D93F0A" w:rsidP="0093080B">
            <w:pPr>
              <w:spacing w:line="360" w:lineRule="auto"/>
              <w:cnfStyle w:val="000000100000" w:firstRow="0" w:lastRow="0" w:firstColumn="0" w:lastColumn="0" w:oddVBand="0" w:evenVBand="0" w:oddHBand="1" w:evenHBand="0" w:firstRowFirstColumn="0" w:firstRowLastColumn="0" w:lastRowFirstColumn="0" w:lastRowLastColumn="0"/>
              <w:rPr>
                <w:rFonts w:cstheme="minorHAnsi"/>
              </w:rPr>
            </w:pPr>
            <w:r w:rsidRPr="007E44F7">
              <w:rPr>
                <w:rFonts w:cstheme="minorHAnsi"/>
              </w:rPr>
              <w:t>Cross sectional</w:t>
            </w:r>
          </w:p>
        </w:tc>
        <w:tc>
          <w:tcPr>
            <w:tcW w:w="891" w:type="dxa"/>
          </w:tcPr>
          <w:p w14:paraId="7F018036" w14:textId="77777777" w:rsidR="00D93F0A" w:rsidRPr="007E44F7" w:rsidRDefault="00D93F0A" w:rsidP="0093080B">
            <w:pPr>
              <w:spacing w:line="360" w:lineRule="auto"/>
              <w:cnfStyle w:val="000000100000" w:firstRow="0" w:lastRow="0" w:firstColumn="0" w:lastColumn="0" w:oddVBand="0" w:evenVBand="0" w:oddHBand="1" w:evenHBand="0" w:firstRowFirstColumn="0" w:firstRowLastColumn="0" w:lastRowFirstColumn="0" w:lastRowLastColumn="0"/>
              <w:rPr>
                <w:rFonts w:cstheme="minorHAnsi"/>
              </w:rPr>
            </w:pPr>
            <w:r w:rsidRPr="007E44F7">
              <w:rPr>
                <w:rFonts w:cstheme="minorHAnsi"/>
              </w:rPr>
              <w:t>2019</w:t>
            </w:r>
          </w:p>
        </w:tc>
        <w:tc>
          <w:tcPr>
            <w:tcW w:w="1520" w:type="dxa"/>
          </w:tcPr>
          <w:p w14:paraId="77A0999D" w14:textId="77777777" w:rsidR="00D93F0A" w:rsidRPr="007E44F7" w:rsidRDefault="00D93F0A" w:rsidP="0093080B">
            <w:pPr>
              <w:spacing w:line="360" w:lineRule="auto"/>
              <w:cnfStyle w:val="000000100000" w:firstRow="0" w:lastRow="0" w:firstColumn="0" w:lastColumn="0" w:oddVBand="0" w:evenVBand="0" w:oddHBand="1" w:evenHBand="0" w:firstRowFirstColumn="0" w:firstRowLastColumn="0" w:lastRowFirstColumn="0" w:lastRowLastColumn="0"/>
              <w:rPr>
                <w:rFonts w:cstheme="minorHAnsi"/>
              </w:rPr>
            </w:pPr>
            <w:r w:rsidRPr="007E44F7">
              <w:rPr>
                <w:rFonts w:cstheme="minorHAnsi"/>
              </w:rPr>
              <w:t>328</w:t>
            </w:r>
          </w:p>
        </w:tc>
        <w:tc>
          <w:tcPr>
            <w:tcW w:w="1130" w:type="dxa"/>
          </w:tcPr>
          <w:p w14:paraId="673221EE" w14:textId="77777777" w:rsidR="00D93F0A" w:rsidRPr="007E44F7" w:rsidRDefault="00D93F0A" w:rsidP="0093080B">
            <w:pPr>
              <w:spacing w:line="360" w:lineRule="auto"/>
              <w:cnfStyle w:val="000000100000" w:firstRow="0" w:lastRow="0" w:firstColumn="0" w:lastColumn="0" w:oddVBand="0" w:evenVBand="0" w:oddHBand="1" w:evenHBand="0" w:firstRowFirstColumn="0" w:firstRowLastColumn="0" w:lastRowFirstColumn="0" w:lastRowLastColumn="0"/>
              <w:rPr>
                <w:rFonts w:cstheme="minorHAnsi"/>
              </w:rPr>
            </w:pPr>
            <w:r w:rsidRPr="007E44F7">
              <w:rPr>
                <w:rFonts w:cstheme="minorHAnsi"/>
              </w:rPr>
              <w:t>-</w:t>
            </w:r>
          </w:p>
        </w:tc>
        <w:tc>
          <w:tcPr>
            <w:tcW w:w="3371" w:type="dxa"/>
          </w:tcPr>
          <w:p w14:paraId="094C9815" w14:textId="77777777" w:rsidR="00D93F0A" w:rsidRPr="007E44F7" w:rsidRDefault="00D93F0A" w:rsidP="0093080B">
            <w:pPr>
              <w:spacing w:line="360" w:lineRule="auto"/>
              <w:cnfStyle w:val="000000100000" w:firstRow="0" w:lastRow="0" w:firstColumn="0" w:lastColumn="0" w:oddVBand="0" w:evenVBand="0" w:oddHBand="1" w:evenHBand="0" w:firstRowFirstColumn="0" w:firstRowLastColumn="0" w:lastRowFirstColumn="0" w:lastRowLastColumn="0"/>
              <w:rPr>
                <w:rFonts w:cstheme="minorHAnsi"/>
              </w:rPr>
            </w:pPr>
            <w:r w:rsidRPr="007E44F7">
              <w:rPr>
                <w:rFonts w:cstheme="minorHAnsi"/>
              </w:rPr>
              <w:t>63.1% had BP controlled*</w:t>
            </w:r>
          </w:p>
          <w:p w14:paraId="5A731154" w14:textId="77777777" w:rsidR="00D93F0A" w:rsidRPr="007E44F7" w:rsidRDefault="00D93F0A" w:rsidP="0093080B">
            <w:pPr>
              <w:spacing w:line="360" w:lineRule="auto"/>
              <w:cnfStyle w:val="000000100000" w:firstRow="0" w:lastRow="0" w:firstColumn="0" w:lastColumn="0" w:oddVBand="0" w:evenVBand="0" w:oddHBand="1" w:evenHBand="0" w:firstRowFirstColumn="0" w:firstRowLastColumn="0" w:lastRowFirstColumn="0" w:lastRowLastColumn="0"/>
              <w:rPr>
                <w:rFonts w:cstheme="minorHAnsi"/>
              </w:rPr>
            </w:pPr>
            <w:r w:rsidRPr="007E44F7">
              <w:rPr>
                <w:rFonts w:cstheme="minorHAnsi"/>
              </w:rPr>
              <w:t>47.3% of those with BP ≥140/90 had adequate doses of all anti-hypertensives</w:t>
            </w:r>
            <w:r w:rsidRPr="007E44F7">
              <w:rPr>
                <w:rFonts w:cstheme="minorHAnsi"/>
                <w:vertAlign w:val="superscript"/>
              </w:rPr>
              <w:t>#</w:t>
            </w:r>
          </w:p>
        </w:tc>
      </w:tr>
      <w:tr w:rsidR="00D93F0A" w:rsidRPr="007E44F7" w14:paraId="60C88978" w14:textId="77777777" w:rsidTr="0093080B">
        <w:trPr>
          <w:trHeight w:val="709"/>
        </w:trPr>
        <w:tc>
          <w:tcPr>
            <w:cnfStyle w:val="001000000000" w:firstRow="0" w:lastRow="0" w:firstColumn="1" w:lastColumn="0" w:oddVBand="0" w:evenVBand="0" w:oddHBand="0" w:evenHBand="0" w:firstRowFirstColumn="0" w:firstRowLastColumn="0" w:lastRowFirstColumn="0" w:lastRowLastColumn="0"/>
            <w:tcW w:w="1406" w:type="dxa"/>
          </w:tcPr>
          <w:p w14:paraId="62C627BE" w14:textId="42085EC2" w:rsidR="00D93F0A" w:rsidRPr="007E44F7" w:rsidRDefault="00D93F0A" w:rsidP="0093080B">
            <w:pPr>
              <w:spacing w:line="360" w:lineRule="auto"/>
              <w:rPr>
                <w:rFonts w:cstheme="minorHAnsi"/>
              </w:rPr>
            </w:pPr>
            <w:r w:rsidRPr="007E44F7">
              <w:rPr>
                <w:rFonts w:cstheme="minorHAnsi"/>
                <w:b w:val="0"/>
                <w:bCs w:val="0"/>
              </w:rPr>
              <w:t>Han et al.</w:t>
            </w:r>
            <w:r w:rsidRPr="007E44F7">
              <w:rPr>
                <w:rFonts w:cstheme="minorHAnsi"/>
              </w:rPr>
              <w:fldChar w:fldCharType="begin">
                <w:fldData xml:space="preserve">PEVuZE5vdGU+PENpdGU+PEF1dGhvcj5IYW48L0F1dGhvcj48WWVhcj4yMDIxPC9ZZWFyPjxSZWNO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</w:fldData>
              </w:fldChar>
            </w:r>
            <w:r w:rsidR="00B22595" w:rsidRPr="007E44F7">
              <w:rPr>
                <w:rFonts w:cstheme="minorHAnsi"/>
              </w:rPr>
              <w:instrText xml:space="preserve"> ADDIN EN.CITE </w:instrText>
            </w:r>
            <w:r w:rsidR="00B22595" w:rsidRPr="007E44F7">
              <w:rPr>
                <w:rFonts w:cstheme="minorHAnsi"/>
              </w:rPr>
              <w:fldChar w:fldCharType="begin">
                <w:fldData xml:space="preserve">PEVuZE5vdGU+PENpdGU+PEF1dGhvcj5IYW48L0F1dGhvcj48WWVhcj4yMDIxPC9ZZWFyPjxSZWNO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</w:fldData>
              </w:fldChar>
            </w:r>
            <w:r w:rsidR="00B22595" w:rsidRPr="007E44F7">
              <w:rPr>
                <w:rFonts w:cstheme="minorHAnsi"/>
              </w:rPr>
              <w:instrText xml:space="preserve"> ADDIN EN.CITE.DATA </w:instrText>
            </w:r>
            <w:r w:rsidR="00B22595" w:rsidRPr="007E44F7">
              <w:rPr>
                <w:rFonts w:cstheme="minorHAnsi"/>
              </w:rPr>
            </w:r>
            <w:r w:rsidR="00B22595" w:rsidRPr="007E44F7">
              <w:rPr>
                <w:rFonts w:cstheme="minorHAnsi"/>
              </w:rPr>
              <w:fldChar w:fldCharType="end"/>
            </w:r>
            <w:r w:rsidRPr="007E44F7">
              <w:rPr>
                <w:rFonts w:cstheme="minorHAnsi"/>
              </w:rPr>
            </w:r>
            <w:r w:rsidRPr="007E44F7">
              <w:rPr>
                <w:rFonts w:cstheme="minorHAnsi"/>
              </w:rPr>
              <w:fldChar w:fldCharType="separate"/>
            </w:r>
            <w:r w:rsidR="00B22595" w:rsidRPr="007E44F7">
              <w:rPr>
                <w:rFonts w:cstheme="minorHAnsi"/>
                <w:noProof/>
                <w:vertAlign w:val="superscript"/>
              </w:rPr>
              <w:t>77</w:t>
            </w:r>
            <w:r w:rsidRPr="007E44F7">
              <w:rPr>
                <w:rFonts w:cstheme="minorHAnsi"/>
              </w:rPr>
              <w:fldChar w:fldCharType="end"/>
            </w:r>
          </w:p>
          <w:p w14:paraId="66EF99BC" w14:textId="77777777" w:rsidR="00D93F0A" w:rsidRPr="007E44F7" w:rsidRDefault="00D93F0A" w:rsidP="0093080B">
            <w:pPr>
              <w:spacing w:line="360" w:lineRule="auto"/>
              <w:rPr>
                <w:rFonts w:cstheme="minorHAnsi"/>
                <w:b w:val="0"/>
                <w:bCs w:val="0"/>
                <w:i/>
                <w:iCs/>
              </w:rPr>
            </w:pPr>
            <w:r w:rsidRPr="007E44F7">
              <w:rPr>
                <w:rFonts w:cstheme="minorHAnsi"/>
                <w:b w:val="0"/>
                <w:bCs w:val="0"/>
                <w:i/>
                <w:iCs/>
              </w:rPr>
              <w:t>Hong Kong</w:t>
            </w:r>
          </w:p>
        </w:tc>
        <w:tc>
          <w:tcPr>
            <w:tcW w:w="1561" w:type="dxa"/>
          </w:tcPr>
          <w:p w14:paraId="10E9A8DA" w14:textId="77777777" w:rsidR="00D93F0A" w:rsidRPr="007E44F7" w:rsidRDefault="00D93F0A" w:rsidP="0093080B">
            <w:p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7E44F7">
              <w:rPr>
                <w:rFonts w:cstheme="minorHAnsi"/>
              </w:rPr>
              <w:t>Retrospective</w:t>
            </w:r>
          </w:p>
        </w:tc>
        <w:tc>
          <w:tcPr>
            <w:tcW w:w="891" w:type="dxa"/>
          </w:tcPr>
          <w:p w14:paraId="6EFF67B8" w14:textId="77777777" w:rsidR="00D93F0A" w:rsidRPr="007E44F7" w:rsidRDefault="00D93F0A" w:rsidP="0093080B">
            <w:p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7E44F7">
              <w:rPr>
                <w:rFonts w:cstheme="minorHAnsi"/>
              </w:rPr>
              <w:t>2010</w:t>
            </w:r>
          </w:p>
          <w:p w14:paraId="573AE458" w14:textId="77777777" w:rsidR="00D93F0A" w:rsidRPr="007E44F7" w:rsidRDefault="00D93F0A" w:rsidP="0093080B">
            <w:p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7E44F7">
              <w:rPr>
                <w:rFonts w:cstheme="minorHAnsi"/>
              </w:rPr>
              <w:t>To</w:t>
            </w:r>
          </w:p>
          <w:p w14:paraId="0956F065" w14:textId="77777777" w:rsidR="00D93F0A" w:rsidRPr="007E44F7" w:rsidRDefault="00D93F0A" w:rsidP="0093080B">
            <w:p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7E44F7">
              <w:rPr>
                <w:rFonts w:cstheme="minorHAnsi"/>
              </w:rPr>
              <w:t>2018</w:t>
            </w:r>
          </w:p>
        </w:tc>
        <w:tc>
          <w:tcPr>
            <w:tcW w:w="1520" w:type="dxa"/>
          </w:tcPr>
          <w:p w14:paraId="6750FFCC" w14:textId="77777777" w:rsidR="00D93F0A" w:rsidRPr="007E44F7" w:rsidRDefault="00D93F0A" w:rsidP="0093080B">
            <w:p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7E44F7">
              <w:rPr>
                <w:rFonts w:cstheme="minorHAnsi"/>
              </w:rPr>
              <w:t xml:space="preserve">466 </w:t>
            </w:r>
          </w:p>
        </w:tc>
        <w:tc>
          <w:tcPr>
            <w:tcW w:w="1130" w:type="dxa"/>
          </w:tcPr>
          <w:p w14:paraId="29721C4A" w14:textId="77777777" w:rsidR="00D93F0A" w:rsidRPr="007E44F7" w:rsidRDefault="00D93F0A" w:rsidP="0093080B">
            <w:p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7E44F7">
              <w:rPr>
                <w:rFonts w:cstheme="minorHAnsi"/>
              </w:rPr>
              <w:t>8.7 years</w:t>
            </w:r>
          </w:p>
          <w:p w14:paraId="19B3FAEF" w14:textId="77777777" w:rsidR="00D93F0A" w:rsidRPr="007E44F7" w:rsidRDefault="00D93F0A" w:rsidP="0093080B">
            <w:p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7E44F7">
              <w:rPr>
                <w:rFonts w:cstheme="minorHAnsi"/>
              </w:rPr>
              <w:t>(median)</w:t>
            </w:r>
          </w:p>
          <w:p w14:paraId="28AE5135" w14:textId="77777777" w:rsidR="00D93F0A" w:rsidRPr="007E44F7" w:rsidRDefault="00D93F0A" w:rsidP="0093080B">
            <w:p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p>
        </w:tc>
        <w:tc>
          <w:tcPr>
            <w:tcW w:w="3371" w:type="dxa"/>
          </w:tcPr>
          <w:p w14:paraId="426E2270" w14:textId="77777777" w:rsidR="00D93F0A" w:rsidRPr="007E44F7" w:rsidRDefault="00D93F0A" w:rsidP="0093080B">
            <w:p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7E44F7">
              <w:rPr>
                <w:rFonts w:cstheme="minorHAnsi"/>
              </w:rPr>
              <w:t>33.9% died</w:t>
            </w:r>
          </w:p>
          <w:p w14:paraId="162C07C5" w14:textId="77777777" w:rsidR="00D93F0A" w:rsidRPr="007E44F7" w:rsidRDefault="00D93F0A" w:rsidP="0093080B">
            <w:p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7E44F7">
              <w:rPr>
                <w:rFonts w:cstheme="minorHAnsi"/>
              </w:rPr>
              <w:t>17.2% had recurrent stroke</w:t>
            </w:r>
          </w:p>
          <w:p w14:paraId="3232C551" w14:textId="77777777" w:rsidR="00D93F0A" w:rsidRPr="007E44F7" w:rsidRDefault="00D93F0A" w:rsidP="0093080B">
            <w:p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7E44F7">
              <w:rPr>
                <w:rFonts w:cstheme="minorHAnsi"/>
              </w:rPr>
              <w:t>12.2% developed CAD</w:t>
            </w:r>
          </w:p>
        </w:tc>
      </w:tr>
      <w:tr w:rsidR="00D93F0A" w:rsidRPr="007E44F7" w14:paraId="0BB37A46" w14:textId="77777777" w:rsidTr="0093080B">
        <w:trPr>
          <w:cnfStyle w:val="000000100000" w:firstRow="0" w:lastRow="0" w:firstColumn="0" w:lastColumn="0" w:oddVBand="0" w:evenVBand="0" w:oddHBand="1" w:evenHBand="0" w:firstRowFirstColumn="0" w:firstRowLastColumn="0" w:lastRowFirstColumn="0" w:lastRowLastColumn="0"/>
          <w:trHeight w:val="620"/>
        </w:trPr>
        <w:tc>
          <w:tcPr>
            <w:cnfStyle w:val="001000000000" w:firstRow="0" w:lastRow="0" w:firstColumn="1" w:lastColumn="0" w:oddVBand="0" w:evenVBand="0" w:oddHBand="0" w:evenHBand="0" w:firstRowFirstColumn="0" w:firstRowLastColumn="0" w:lastRowFirstColumn="0" w:lastRowLastColumn="0"/>
            <w:tcW w:w="1406" w:type="dxa"/>
          </w:tcPr>
          <w:p w14:paraId="084EA0A8" w14:textId="5F033A48" w:rsidR="00D93F0A" w:rsidRPr="007E44F7" w:rsidRDefault="00D93F0A" w:rsidP="0093080B">
            <w:pPr>
              <w:spacing w:line="360" w:lineRule="auto"/>
              <w:rPr>
                <w:rFonts w:cstheme="minorHAnsi"/>
              </w:rPr>
            </w:pPr>
            <w:r w:rsidRPr="007E44F7">
              <w:rPr>
                <w:rFonts w:cstheme="minorHAnsi"/>
                <w:b w:val="0"/>
                <w:bCs w:val="0"/>
              </w:rPr>
              <w:t>Bansal et al.</w:t>
            </w:r>
            <w:r w:rsidRPr="007E44F7">
              <w:rPr>
                <w:rFonts w:cstheme="minorHAnsi"/>
              </w:rPr>
              <w:fldChar w:fldCharType="begin">
                <w:fldData xml:space="preserve">PEVuZE5vdGU+PENpdGU+PEF1dGhvcj5CYW5zYWw8L0F1dGhvcj48WWVhcj4yMDIxPC9ZZWFyPjxS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</w:fldData>
              </w:fldChar>
            </w:r>
            <w:r w:rsidR="00B22595" w:rsidRPr="007E44F7">
              <w:rPr>
                <w:rFonts w:cstheme="minorHAnsi"/>
              </w:rPr>
              <w:instrText xml:space="preserve"> ADDIN EN.CITE </w:instrText>
            </w:r>
            <w:r w:rsidR="00B22595" w:rsidRPr="007E44F7">
              <w:rPr>
                <w:rFonts w:cstheme="minorHAnsi"/>
              </w:rPr>
              <w:fldChar w:fldCharType="begin">
                <w:fldData xml:space="preserve">PEVuZE5vdGU+PENpdGU+PEF1dGhvcj5CYW5zYWw8L0F1dGhvcj48WWVhcj4yMDIxPC9ZZWFyPjxS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</w:fldData>
              </w:fldChar>
            </w:r>
            <w:r w:rsidR="00B22595" w:rsidRPr="007E44F7">
              <w:rPr>
                <w:rFonts w:cstheme="minorHAnsi"/>
              </w:rPr>
              <w:instrText xml:space="preserve"> ADDIN EN.CITE.DATA </w:instrText>
            </w:r>
            <w:r w:rsidR="00B22595" w:rsidRPr="007E44F7">
              <w:rPr>
                <w:rFonts w:cstheme="minorHAnsi"/>
              </w:rPr>
            </w:r>
            <w:r w:rsidR="00B22595" w:rsidRPr="007E44F7">
              <w:rPr>
                <w:rFonts w:cstheme="minorHAnsi"/>
              </w:rPr>
              <w:fldChar w:fldCharType="end"/>
            </w:r>
            <w:r w:rsidRPr="007E44F7">
              <w:rPr>
                <w:rFonts w:cstheme="minorHAnsi"/>
              </w:rPr>
            </w:r>
            <w:r w:rsidRPr="007E44F7">
              <w:rPr>
                <w:rFonts w:cstheme="minorHAnsi"/>
              </w:rPr>
              <w:fldChar w:fldCharType="separate"/>
            </w:r>
            <w:r w:rsidR="00B22595" w:rsidRPr="007E44F7">
              <w:rPr>
                <w:rFonts w:cstheme="minorHAnsi"/>
                <w:noProof/>
                <w:vertAlign w:val="superscript"/>
              </w:rPr>
              <w:t>82</w:t>
            </w:r>
            <w:r w:rsidRPr="007E44F7">
              <w:rPr>
                <w:rFonts w:cstheme="minorHAnsi"/>
              </w:rPr>
              <w:fldChar w:fldCharType="end"/>
            </w:r>
          </w:p>
          <w:p w14:paraId="4B75FB43" w14:textId="77777777" w:rsidR="00D93F0A" w:rsidRPr="007E44F7" w:rsidRDefault="00D93F0A" w:rsidP="0093080B">
            <w:pPr>
              <w:spacing w:line="360" w:lineRule="auto"/>
              <w:rPr>
                <w:rFonts w:cstheme="minorHAnsi"/>
                <w:b w:val="0"/>
                <w:bCs w:val="0"/>
                <w:i/>
                <w:iCs/>
              </w:rPr>
            </w:pPr>
            <w:r w:rsidRPr="007E44F7">
              <w:rPr>
                <w:rFonts w:cstheme="minorHAnsi"/>
                <w:b w:val="0"/>
                <w:bCs w:val="0"/>
                <w:i/>
                <w:iCs/>
              </w:rPr>
              <w:t>Singapore</w:t>
            </w:r>
          </w:p>
        </w:tc>
        <w:tc>
          <w:tcPr>
            <w:tcW w:w="1561" w:type="dxa"/>
          </w:tcPr>
          <w:p w14:paraId="083515F4" w14:textId="77777777" w:rsidR="00D93F0A" w:rsidRPr="007E44F7" w:rsidRDefault="00D93F0A" w:rsidP="0093080B">
            <w:pPr>
              <w:spacing w:line="360" w:lineRule="auto"/>
              <w:cnfStyle w:val="000000100000" w:firstRow="0" w:lastRow="0" w:firstColumn="0" w:lastColumn="0" w:oddVBand="0" w:evenVBand="0" w:oddHBand="1" w:evenHBand="0" w:firstRowFirstColumn="0" w:firstRowLastColumn="0" w:lastRowFirstColumn="0" w:lastRowLastColumn="0"/>
              <w:rPr>
                <w:rFonts w:cstheme="minorHAnsi"/>
              </w:rPr>
            </w:pPr>
            <w:r w:rsidRPr="007E44F7">
              <w:rPr>
                <w:rFonts w:cstheme="minorHAnsi"/>
              </w:rPr>
              <w:t>Retrospective</w:t>
            </w:r>
          </w:p>
          <w:p w14:paraId="7797F898" w14:textId="77777777" w:rsidR="00D93F0A" w:rsidRPr="007E44F7" w:rsidRDefault="00D93F0A" w:rsidP="0093080B">
            <w:pPr>
              <w:spacing w:line="360" w:lineRule="auto"/>
              <w:cnfStyle w:val="000000100000" w:firstRow="0" w:lastRow="0" w:firstColumn="0" w:lastColumn="0" w:oddVBand="0" w:evenVBand="0" w:oddHBand="1" w:evenHBand="0" w:firstRowFirstColumn="0" w:firstRowLastColumn="0" w:lastRowFirstColumn="0" w:lastRowLastColumn="0"/>
              <w:rPr>
                <w:rFonts w:cstheme="minorHAnsi"/>
              </w:rPr>
            </w:pPr>
            <w:r w:rsidRPr="007E44F7">
              <w:rPr>
                <w:rFonts w:cstheme="minorHAnsi"/>
              </w:rPr>
              <w:t>Cohort study</w:t>
            </w:r>
          </w:p>
        </w:tc>
        <w:tc>
          <w:tcPr>
            <w:tcW w:w="891" w:type="dxa"/>
          </w:tcPr>
          <w:p w14:paraId="1C28DFF3" w14:textId="77777777" w:rsidR="00D93F0A" w:rsidRPr="007E44F7" w:rsidRDefault="00D93F0A" w:rsidP="0093080B">
            <w:pPr>
              <w:spacing w:line="360" w:lineRule="auto"/>
              <w:cnfStyle w:val="000000100000" w:firstRow="0" w:lastRow="0" w:firstColumn="0" w:lastColumn="0" w:oddVBand="0" w:evenVBand="0" w:oddHBand="1" w:evenHBand="0" w:firstRowFirstColumn="0" w:firstRowLastColumn="0" w:lastRowFirstColumn="0" w:lastRowLastColumn="0"/>
              <w:rPr>
                <w:rFonts w:cstheme="minorHAnsi"/>
              </w:rPr>
            </w:pPr>
            <w:r w:rsidRPr="007E44F7">
              <w:rPr>
                <w:rFonts w:cstheme="minorHAnsi"/>
              </w:rPr>
              <w:t>2012- 2016</w:t>
            </w:r>
          </w:p>
        </w:tc>
        <w:tc>
          <w:tcPr>
            <w:tcW w:w="1520" w:type="dxa"/>
          </w:tcPr>
          <w:p w14:paraId="67242326" w14:textId="77777777" w:rsidR="00D93F0A" w:rsidRPr="007E44F7" w:rsidRDefault="00D93F0A" w:rsidP="0093080B">
            <w:pPr>
              <w:spacing w:line="360" w:lineRule="auto"/>
              <w:cnfStyle w:val="000000100000" w:firstRow="0" w:lastRow="0" w:firstColumn="0" w:lastColumn="0" w:oddVBand="0" w:evenVBand="0" w:oddHBand="1" w:evenHBand="0" w:firstRowFirstColumn="0" w:firstRowLastColumn="0" w:lastRowFirstColumn="0" w:lastRowLastColumn="0"/>
              <w:rPr>
                <w:rFonts w:cstheme="minorHAnsi"/>
              </w:rPr>
            </w:pPr>
            <w:r w:rsidRPr="007E44F7">
              <w:rPr>
                <w:rFonts w:cstheme="minorHAnsi"/>
              </w:rPr>
              <w:t xml:space="preserve">19,529 </w:t>
            </w:r>
          </w:p>
          <w:p w14:paraId="706559A5" w14:textId="77777777" w:rsidR="00D93F0A" w:rsidRPr="007E44F7" w:rsidRDefault="00D93F0A" w:rsidP="0093080B">
            <w:pPr>
              <w:spacing w:line="360" w:lineRule="auto"/>
              <w:cnfStyle w:val="000000100000" w:firstRow="0" w:lastRow="0" w:firstColumn="0" w:lastColumn="0" w:oddVBand="0" w:evenVBand="0" w:oddHBand="1" w:evenHBand="0" w:firstRowFirstColumn="0" w:firstRowLastColumn="0" w:lastRowFirstColumn="0" w:lastRowLastColumn="0"/>
              <w:rPr>
                <w:rFonts w:cstheme="minorHAnsi"/>
              </w:rPr>
            </w:pPr>
            <w:r w:rsidRPr="007E44F7">
              <w:rPr>
                <w:rFonts w:cstheme="minorHAnsi"/>
              </w:rPr>
              <w:t xml:space="preserve">(BP control) </w:t>
            </w:r>
          </w:p>
          <w:p w14:paraId="7B2CFDE8" w14:textId="77777777" w:rsidR="00D93F0A" w:rsidRPr="007E44F7" w:rsidRDefault="00D93F0A" w:rsidP="0093080B">
            <w:pPr>
              <w:spacing w:line="360" w:lineRule="auto"/>
              <w:cnfStyle w:val="000000100000" w:firstRow="0" w:lastRow="0" w:firstColumn="0" w:lastColumn="0" w:oddVBand="0" w:evenVBand="0" w:oddHBand="1" w:evenHBand="0" w:firstRowFirstColumn="0" w:firstRowLastColumn="0" w:lastRowFirstColumn="0" w:lastRowLastColumn="0"/>
              <w:rPr>
                <w:rFonts w:cstheme="minorHAnsi"/>
              </w:rPr>
            </w:pPr>
            <w:r w:rsidRPr="007E44F7">
              <w:rPr>
                <w:rFonts w:cstheme="minorHAnsi"/>
              </w:rPr>
              <w:t xml:space="preserve">14,714 </w:t>
            </w:r>
          </w:p>
          <w:p w14:paraId="0815ADF0" w14:textId="77777777" w:rsidR="00D93F0A" w:rsidRPr="007E44F7" w:rsidRDefault="00D93F0A" w:rsidP="0093080B">
            <w:pPr>
              <w:spacing w:line="360" w:lineRule="auto"/>
              <w:cnfStyle w:val="000000100000" w:firstRow="0" w:lastRow="0" w:firstColumn="0" w:lastColumn="0" w:oddVBand="0" w:evenVBand="0" w:oddHBand="1" w:evenHBand="0" w:firstRowFirstColumn="0" w:firstRowLastColumn="0" w:lastRowFirstColumn="0" w:lastRowLastColumn="0"/>
              <w:rPr>
                <w:rFonts w:cstheme="minorHAnsi"/>
              </w:rPr>
            </w:pPr>
            <w:r w:rsidRPr="007E44F7">
              <w:rPr>
                <w:rFonts w:cstheme="minorHAnsi"/>
              </w:rPr>
              <w:t xml:space="preserve">(LDL control </w:t>
            </w:r>
          </w:p>
          <w:p w14:paraId="42BE7F05" w14:textId="77777777" w:rsidR="00D93F0A" w:rsidRPr="007E44F7" w:rsidRDefault="00D93F0A" w:rsidP="0093080B">
            <w:pPr>
              <w:spacing w:line="360" w:lineRule="auto"/>
              <w:cnfStyle w:val="000000100000" w:firstRow="0" w:lastRow="0" w:firstColumn="0" w:lastColumn="0" w:oddVBand="0" w:evenVBand="0" w:oddHBand="1" w:evenHBand="0" w:firstRowFirstColumn="0" w:firstRowLastColumn="0" w:lastRowFirstColumn="0" w:lastRowLastColumn="0"/>
              <w:rPr>
                <w:rFonts w:cstheme="minorHAnsi"/>
              </w:rPr>
            </w:pPr>
            <w:r w:rsidRPr="007E44F7">
              <w:rPr>
                <w:rFonts w:cstheme="minorHAnsi"/>
              </w:rPr>
              <w:t>9,046 (</w:t>
            </w:r>
            <w:proofErr w:type="spellStart"/>
            <w:r w:rsidRPr="007E44F7">
              <w:rPr>
                <w:rFonts w:cstheme="minorHAnsi"/>
              </w:rPr>
              <w:t>glycaemic</w:t>
            </w:r>
            <w:proofErr w:type="spellEnd"/>
            <w:r w:rsidRPr="007E44F7">
              <w:rPr>
                <w:rFonts w:cstheme="minorHAnsi"/>
              </w:rPr>
              <w:t xml:space="preserve"> control)</w:t>
            </w:r>
          </w:p>
        </w:tc>
        <w:tc>
          <w:tcPr>
            <w:tcW w:w="1130" w:type="dxa"/>
          </w:tcPr>
          <w:p w14:paraId="211BAA73" w14:textId="77777777" w:rsidR="00D93F0A" w:rsidRPr="007E44F7" w:rsidRDefault="00D93F0A" w:rsidP="0093080B">
            <w:pPr>
              <w:spacing w:line="360" w:lineRule="auto"/>
              <w:cnfStyle w:val="000000100000" w:firstRow="0" w:lastRow="0" w:firstColumn="0" w:lastColumn="0" w:oddVBand="0" w:evenVBand="0" w:oddHBand="1" w:evenHBand="0" w:firstRowFirstColumn="0" w:firstRowLastColumn="0" w:lastRowFirstColumn="0" w:lastRowLastColumn="0"/>
              <w:rPr>
                <w:rFonts w:cstheme="minorHAnsi"/>
              </w:rPr>
            </w:pPr>
            <w:r w:rsidRPr="007E44F7">
              <w:rPr>
                <w:rFonts w:cstheme="minorHAnsi"/>
              </w:rPr>
              <w:t>1 year</w:t>
            </w:r>
          </w:p>
        </w:tc>
        <w:tc>
          <w:tcPr>
            <w:tcW w:w="3371" w:type="dxa"/>
          </w:tcPr>
          <w:p w14:paraId="3D66CA21" w14:textId="77777777" w:rsidR="00D93F0A" w:rsidRPr="007E44F7" w:rsidRDefault="00D93F0A" w:rsidP="0093080B">
            <w:pPr>
              <w:spacing w:line="360" w:lineRule="auto"/>
              <w:cnfStyle w:val="000000100000" w:firstRow="0" w:lastRow="0" w:firstColumn="0" w:lastColumn="0" w:oddVBand="0" w:evenVBand="0" w:oddHBand="1" w:evenHBand="0" w:firstRowFirstColumn="0" w:firstRowLastColumn="0" w:lastRowFirstColumn="0" w:lastRowLastColumn="0"/>
              <w:rPr>
                <w:rFonts w:cstheme="minorHAnsi"/>
              </w:rPr>
            </w:pPr>
            <w:r w:rsidRPr="007E44F7">
              <w:rPr>
                <w:rFonts w:cstheme="minorHAnsi"/>
              </w:rPr>
              <w:t>Optimal control</w:t>
            </w:r>
            <w:r w:rsidRPr="007E44F7">
              <w:rPr>
                <w:rFonts w:cstheme="minorHAnsi"/>
                <w:vertAlign w:val="superscript"/>
              </w:rPr>
              <w:t>$</w:t>
            </w:r>
          </w:p>
          <w:p w14:paraId="2B65315A" w14:textId="77777777" w:rsidR="00D93F0A" w:rsidRPr="007E44F7" w:rsidRDefault="00D93F0A" w:rsidP="0093080B">
            <w:pPr>
              <w:spacing w:line="360" w:lineRule="auto"/>
              <w:cnfStyle w:val="000000100000" w:firstRow="0" w:lastRow="0" w:firstColumn="0" w:lastColumn="0" w:oddVBand="0" w:evenVBand="0" w:oddHBand="1" w:evenHBand="0" w:firstRowFirstColumn="0" w:firstRowLastColumn="0" w:lastRowFirstColumn="0" w:lastRowLastColumn="0"/>
              <w:rPr>
                <w:rFonts w:cstheme="minorHAnsi"/>
              </w:rPr>
            </w:pPr>
            <w:r w:rsidRPr="007E44F7">
              <w:rPr>
                <w:rFonts w:cstheme="minorHAnsi"/>
              </w:rPr>
              <w:t>- BP 71.4%</w:t>
            </w:r>
          </w:p>
          <w:p w14:paraId="6423099B" w14:textId="77777777" w:rsidR="00D93F0A" w:rsidRPr="007E44F7" w:rsidRDefault="00D93F0A" w:rsidP="0093080B">
            <w:pPr>
              <w:spacing w:line="360" w:lineRule="auto"/>
              <w:cnfStyle w:val="000000100000" w:firstRow="0" w:lastRow="0" w:firstColumn="0" w:lastColumn="0" w:oddVBand="0" w:evenVBand="0" w:oddHBand="1" w:evenHBand="0" w:firstRowFirstColumn="0" w:firstRowLastColumn="0" w:lastRowFirstColumn="0" w:lastRowLastColumn="0"/>
              <w:rPr>
                <w:rFonts w:cstheme="minorHAnsi"/>
              </w:rPr>
            </w:pPr>
            <w:r w:rsidRPr="007E44F7">
              <w:rPr>
                <w:rFonts w:cstheme="minorHAnsi"/>
              </w:rPr>
              <w:t>- Diabetes 52.9%</w:t>
            </w:r>
          </w:p>
          <w:p w14:paraId="2F347D31" w14:textId="77777777" w:rsidR="00D93F0A" w:rsidRPr="007E44F7" w:rsidRDefault="00D93F0A" w:rsidP="0093080B">
            <w:pPr>
              <w:spacing w:line="360" w:lineRule="auto"/>
              <w:cnfStyle w:val="000000100000" w:firstRow="0" w:lastRow="0" w:firstColumn="0" w:lastColumn="0" w:oddVBand="0" w:evenVBand="0" w:oddHBand="1" w:evenHBand="0" w:firstRowFirstColumn="0" w:firstRowLastColumn="0" w:lastRowFirstColumn="0" w:lastRowLastColumn="0"/>
              <w:rPr>
                <w:rFonts w:cstheme="minorHAnsi"/>
              </w:rPr>
            </w:pPr>
            <w:r w:rsidRPr="007E44F7">
              <w:rPr>
                <w:rFonts w:cstheme="minorHAnsi"/>
              </w:rPr>
              <w:t xml:space="preserve">- </w:t>
            </w:r>
            <w:proofErr w:type="spellStart"/>
            <w:r w:rsidRPr="007E44F7">
              <w:rPr>
                <w:rFonts w:cstheme="minorHAnsi"/>
              </w:rPr>
              <w:t>Hyperlipidaemia</w:t>
            </w:r>
            <w:proofErr w:type="spellEnd"/>
            <w:r w:rsidRPr="007E44F7">
              <w:rPr>
                <w:rFonts w:cstheme="minorHAnsi"/>
              </w:rPr>
              <w:t xml:space="preserve"> 66.6%</w:t>
            </w:r>
          </w:p>
        </w:tc>
      </w:tr>
      <w:tr w:rsidR="00D93F0A" w:rsidRPr="007E44F7" w14:paraId="0BBFC5CC" w14:textId="77777777" w:rsidTr="0093080B">
        <w:trPr>
          <w:trHeight w:val="2088"/>
        </w:trPr>
        <w:tc>
          <w:tcPr>
            <w:cnfStyle w:val="001000000000" w:firstRow="0" w:lastRow="0" w:firstColumn="1" w:lastColumn="0" w:oddVBand="0" w:evenVBand="0" w:oddHBand="0" w:evenHBand="0" w:firstRowFirstColumn="0" w:firstRowLastColumn="0" w:lastRowFirstColumn="0" w:lastRowLastColumn="0"/>
            <w:tcW w:w="1406" w:type="dxa"/>
          </w:tcPr>
          <w:p w14:paraId="7F668F1D" w14:textId="76FF09C4" w:rsidR="00D93F0A" w:rsidRPr="007E44F7" w:rsidRDefault="00D93F0A" w:rsidP="0093080B">
            <w:pPr>
              <w:spacing w:line="360" w:lineRule="auto"/>
              <w:rPr>
                <w:rFonts w:cstheme="minorHAnsi"/>
                <w:lang w:val="en-GB" w:eastAsia="el-GR"/>
              </w:rPr>
            </w:pPr>
            <w:r w:rsidRPr="007E44F7">
              <w:rPr>
                <w:rFonts w:cstheme="minorHAnsi"/>
                <w:b w:val="0"/>
                <w:bCs w:val="0"/>
              </w:rPr>
              <w:t>Pedersen et al.</w:t>
            </w:r>
            <w:r w:rsidRPr="007E44F7">
              <w:rPr>
                <w:rFonts w:cstheme="minorHAnsi"/>
                <w:b w:val="0"/>
                <w:bCs w:val="0"/>
                <w:lang w:val="en-GB" w:eastAsia="el-GR"/>
              </w:rPr>
              <w:t xml:space="preserve"> </w:t>
            </w:r>
            <w:r w:rsidRPr="007E44F7">
              <w:rPr>
                <w:rFonts w:cstheme="minorHAnsi"/>
                <w:lang w:val="en-GB" w:eastAsia="el-GR"/>
              </w:rPr>
              <w:fldChar w:fldCharType="begin">
                <w:fldData xml:space="preserve">PEVuZE5vdGU+PENpdGU+PEF1dGhvcj5QZWRlcnNlbjwvQXV0aG9yPjxZZWFyPjIwMTk8L1llYXI+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</w:fldData>
              </w:fldChar>
            </w:r>
            <w:r w:rsidR="00B22595" w:rsidRPr="007E44F7">
              <w:rPr>
                <w:rFonts w:cstheme="minorHAnsi"/>
                <w:lang w:val="en-GB" w:eastAsia="el-GR"/>
              </w:rPr>
              <w:instrText xml:space="preserve"> ADDIN EN.CITE </w:instrText>
            </w:r>
            <w:r w:rsidR="00B22595" w:rsidRPr="007E44F7">
              <w:rPr>
                <w:rFonts w:cstheme="minorHAnsi"/>
                <w:lang w:val="en-GB" w:eastAsia="el-GR"/>
              </w:rPr>
              <w:fldChar w:fldCharType="begin">
                <w:fldData xml:space="preserve">PEVuZE5vdGU+PENpdGU+PEF1dGhvcj5QZWRlcnNlbjwvQXV0aG9yPjxZZWFyPjIwMTk8L1llYXI+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</w:fldData>
              </w:fldChar>
            </w:r>
            <w:r w:rsidR="00B22595" w:rsidRPr="007E44F7">
              <w:rPr>
                <w:rFonts w:cstheme="minorHAnsi"/>
                <w:lang w:val="en-GB" w:eastAsia="el-GR"/>
              </w:rPr>
              <w:instrText xml:space="preserve"> ADDIN EN.CITE.DATA </w:instrText>
            </w:r>
            <w:r w:rsidR="00B22595" w:rsidRPr="007E44F7">
              <w:rPr>
                <w:rFonts w:cstheme="minorHAnsi"/>
                <w:lang w:val="en-GB" w:eastAsia="el-GR"/>
              </w:rPr>
            </w:r>
            <w:r w:rsidR="00B22595" w:rsidRPr="007E44F7">
              <w:rPr>
                <w:rFonts w:cstheme="minorHAnsi"/>
                <w:lang w:val="en-GB" w:eastAsia="el-GR"/>
              </w:rPr>
              <w:fldChar w:fldCharType="end"/>
            </w:r>
            <w:r w:rsidRPr="007E44F7">
              <w:rPr>
                <w:rFonts w:cstheme="minorHAnsi"/>
                <w:lang w:val="en-GB" w:eastAsia="el-GR"/>
              </w:rPr>
            </w:r>
            <w:r w:rsidRPr="007E44F7">
              <w:rPr>
                <w:rFonts w:cstheme="minorHAnsi"/>
                <w:lang w:val="en-GB" w:eastAsia="el-GR"/>
              </w:rPr>
              <w:fldChar w:fldCharType="separate"/>
            </w:r>
            <w:r w:rsidR="00B22595" w:rsidRPr="007E44F7">
              <w:rPr>
                <w:rFonts w:cstheme="minorHAnsi"/>
                <w:noProof/>
                <w:vertAlign w:val="superscript"/>
                <w:lang w:val="en-GB" w:eastAsia="el-GR"/>
              </w:rPr>
              <w:t>78, 79</w:t>
            </w:r>
            <w:r w:rsidRPr="007E44F7">
              <w:rPr>
                <w:rFonts w:cstheme="minorHAnsi"/>
                <w:lang w:val="en-GB" w:eastAsia="el-GR"/>
              </w:rPr>
              <w:fldChar w:fldCharType="end"/>
            </w:r>
          </w:p>
          <w:p w14:paraId="1C8D5AE0" w14:textId="77777777" w:rsidR="00D93F0A" w:rsidRPr="007E44F7" w:rsidRDefault="00D93F0A" w:rsidP="0093080B">
            <w:pPr>
              <w:spacing w:line="360" w:lineRule="auto"/>
              <w:rPr>
                <w:rFonts w:cstheme="minorHAnsi"/>
                <w:b w:val="0"/>
                <w:bCs w:val="0"/>
                <w:i/>
                <w:iCs/>
              </w:rPr>
            </w:pPr>
            <w:r w:rsidRPr="007E44F7">
              <w:rPr>
                <w:rFonts w:cstheme="minorHAnsi"/>
                <w:b w:val="0"/>
                <w:bCs w:val="0"/>
                <w:i/>
                <w:iCs/>
              </w:rPr>
              <w:t>Norway</w:t>
            </w:r>
          </w:p>
        </w:tc>
        <w:tc>
          <w:tcPr>
            <w:tcW w:w="1561" w:type="dxa"/>
          </w:tcPr>
          <w:p w14:paraId="75E40948" w14:textId="77777777" w:rsidR="00D93F0A" w:rsidRPr="007E44F7" w:rsidRDefault="00D93F0A" w:rsidP="0093080B">
            <w:p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7E44F7">
              <w:rPr>
                <w:rFonts w:cstheme="minorHAnsi"/>
              </w:rPr>
              <w:t>Prospective</w:t>
            </w:r>
          </w:p>
        </w:tc>
        <w:tc>
          <w:tcPr>
            <w:tcW w:w="891" w:type="dxa"/>
          </w:tcPr>
          <w:p w14:paraId="4844FB0E" w14:textId="77777777" w:rsidR="00D93F0A" w:rsidRPr="007E44F7" w:rsidRDefault="00D93F0A" w:rsidP="0093080B">
            <w:p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7E44F7">
              <w:rPr>
                <w:rFonts w:cstheme="minorHAnsi"/>
              </w:rPr>
              <w:t>2011-2012</w:t>
            </w:r>
          </w:p>
        </w:tc>
        <w:tc>
          <w:tcPr>
            <w:tcW w:w="1520" w:type="dxa"/>
          </w:tcPr>
          <w:p w14:paraId="19601125" w14:textId="77777777" w:rsidR="00D93F0A" w:rsidRPr="007E44F7" w:rsidRDefault="00D93F0A" w:rsidP="0093080B">
            <w:p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7E44F7">
              <w:rPr>
                <w:rFonts w:cstheme="minorHAnsi"/>
              </w:rPr>
              <w:t>51</w:t>
            </w:r>
          </w:p>
          <w:p w14:paraId="157E6FBE" w14:textId="77777777" w:rsidR="00D93F0A" w:rsidRPr="007E44F7" w:rsidRDefault="00D93F0A" w:rsidP="0093080B">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1130" w:type="dxa"/>
          </w:tcPr>
          <w:p w14:paraId="2E918173" w14:textId="77777777" w:rsidR="00D93F0A" w:rsidRPr="007E44F7" w:rsidRDefault="00D93F0A" w:rsidP="0093080B">
            <w:p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7E44F7">
              <w:rPr>
                <w:rFonts w:cstheme="minorHAnsi"/>
              </w:rPr>
              <w:t>1 year</w:t>
            </w:r>
          </w:p>
        </w:tc>
        <w:tc>
          <w:tcPr>
            <w:tcW w:w="3371" w:type="dxa"/>
          </w:tcPr>
          <w:p w14:paraId="1F1FDFD0" w14:textId="77777777" w:rsidR="00D93F0A" w:rsidRPr="007E44F7" w:rsidRDefault="00D93F0A" w:rsidP="0093080B">
            <w:p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7E44F7">
              <w:rPr>
                <w:rFonts w:cstheme="minorHAnsi"/>
              </w:rPr>
              <w:t>47% BP &lt;140/90 mmHg</w:t>
            </w:r>
          </w:p>
          <w:p w14:paraId="24D9E988" w14:textId="77777777" w:rsidR="00D93F0A" w:rsidRPr="007E44F7" w:rsidRDefault="00D93F0A" w:rsidP="0093080B">
            <w:p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7E44F7">
              <w:rPr>
                <w:rFonts w:cstheme="minorHAnsi"/>
              </w:rPr>
              <w:t>27% LDL &lt;2mmol/L</w:t>
            </w:r>
          </w:p>
          <w:p w14:paraId="56E0DE5F" w14:textId="77777777" w:rsidR="00D93F0A" w:rsidRPr="007E44F7" w:rsidRDefault="00D93F0A" w:rsidP="0093080B">
            <w:p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7E44F7">
              <w:rPr>
                <w:rFonts w:cstheme="minorHAnsi"/>
              </w:rPr>
              <w:t>10–11 GP consultations/year needed for follow-up of stable chronic conditions</w:t>
            </w:r>
          </w:p>
        </w:tc>
      </w:tr>
      <w:tr w:rsidR="00D93F0A" w:rsidRPr="007E44F7" w14:paraId="7ADB93C0" w14:textId="77777777" w:rsidTr="0093080B">
        <w:trPr>
          <w:cnfStyle w:val="000000100000" w:firstRow="0" w:lastRow="0" w:firstColumn="0" w:lastColumn="0" w:oddVBand="0" w:evenVBand="0" w:oddHBand="1"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1406" w:type="dxa"/>
          </w:tcPr>
          <w:p w14:paraId="5713CA12" w14:textId="2BA576CE" w:rsidR="00D93F0A" w:rsidRPr="007E44F7" w:rsidRDefault="00D93F0A" w:rsidP="0093080B">
            <w:pPr>
              <w:spacing w:line="360" w:lineRule="auto"/>
              <w:rPr>
                <w:rFonts w:cstheme="minorHAnsi"/>
              </w:rPr>
            </w:pPr>
            <w:r w:rsidRPr="007E44F7">
              <w:rPr>
                <w:rFonts w:cstheme="minorHAnsi"/>
                <w:b w:val="0"/>
                <w:bCs w:val="0"/>
              </w:rPr>
              <w:t>Abdul Aziz et al.</w:t>
            </w:r>
            <w:r w:rsidRPr="007E44F7">
              <w:rPr>
                <w:rFonts w:cstheme="minorHAnsi"/>
              </w:rPr>
              <w:fldChar w:fldCharType="begin">
                <w:fldData xml:space="preserve">PEVuZE5vdGU+PENpdGU+PEF1dGhvcj5BYmR1bCBBeml6PC9BdXRob3I+PFllYXI+MjAxODwvWWVh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</w:fldData>
              </w:fldChar>
            </w:r>
            <w:r w:rsidR="00B22595" w:rsidRPr="007E44F7">
              <w:rPr>
                <w:rFonts w:cstheme="minorHAnsi"/>
              </w:rPr>
              <w:instrText xml:space="preserve"> ADDIN EN.CITE </w:instrText>
            </w:r>
            <w:r w:rsidR="00B22595" w:rsidRPr="007E44F7">
              <w:rPr>
                <w:rFonts w:cstheme="minorHAnsi"/>
              </w:rPr>
              <w:fldChar w:fldCharType="begin">
                <w:fldData xml:space="preserve">PEVuZE5vdGU+PENpdGU+PEF1dGhvcj5BYmR1bCBBeml6PC9BdXRob3I+PFllYXI+MjAxODwvWWVh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</w:fldData>
              </w:fldChar>
            </w:r>
            <w:r w:rsidR="00B22595" w:rsidRPr="007E44F7">
              <w:rPr>
                <w:rFonts w:cstheme="minorHAnsi"/>
              </w:rPr>
              <w:instrText xml:space="preserve"> ADDIN EN.CITE.DATA </w:instrText>
            </w:r>
            <w:r w:rsidR="00B22595" w:rsidRPr="007E44F7">
              <w:rPr>
                <w:rFonts w:cstheme="minorHAnsi"/>
              </w:rPr>
            </w:r>
            <w:r w:rsidR="00B22595" w:rsidRPr="007E44F7">
              <w:rPr>
                <w:rFonts w:cstheme="minorHAnsi"/>
              </w:rPr>
              <w:fldChar w:fldCharType="end"/>
            </w:r>
            <w:r w:rsidRPr="007E44F7">
              <w:rPr>
                <w:rFonts w:cstheme="minorHAnsi"/>
              </w:rPr>
            </w:r>
            <w:r w:rsidRPr="007E44F7">
              <w:rPr>
                <w:rFonts w:cstheme="minorHAnsi"/>
              </w:rPr>
              <w:fldChar w:fldCharType="separate"/>
            </w:r>
            <w:r w:rsidR="00B22595" w:rsidRPr="007E44F7">
              <w:rPr>
                <w:rFonts w:cstheme="minorHAnsi"/>
                <w:noProof/>
                <w:vertAlign w:val="superscript"/>
              </w:rPr>
              <w:t>80</w:t>
            </w:r>
            <w:r w:rsidRPr="007E44F7">
              <w:rPr>
                <w:rFonts w:cstheme="minorHAnsi"/>
              </w:rPr>
              <w:fldChar w:fldCharType="end"/>
            </w:r>
          </w:p>
          <w:p w14:paraId="2D3BFFC3" w14:textId="77777777" w:rsidR="00D93F0A" w:rsidRPr="007E44F7" w:rsidRDefault="00D93F0A" w:rsidP="0093080B">
            <w:pPr>
              <w:spacing w:line="360" w:lineRule="auto"/>
              <w:rPr>
                <w:rFonts w:cstheme="minorHAnsi"/>
                <w:b w:val="0"/>
                <w:bCs w:val="0"/>
                <w:i/>
                <w:iCs/>
              </w:rPr>
            </w:pPr>
            <w:r w:rsidRPr="007E44F7">
              <w:rPr>
                <w:rFonts w:cstheme="minorHAnsi"/>
                <w:b w:val="0"/>
                <w:bCs w:val="0"/>
                <w:i/>
                <w:iCs/>
              </w:rPr>
              <w:t>Malaysia</w:t>
            </w:r>
          </w:p>
        </w:tc>
        <w:tc>
          <w:tcPr>
            <w:tcW w:w="1561" w:type="dxa"/>
          </w:tcPr>
          <w:p w14:paraId="71CFB2E7" w14:textId="77777777" w:rsidR="00D93F0A" w:rsidRPr="007E44F7" w:rsidRDefault="00D93F0A" w:rsidP="0093080B">
            <w:pPr>
              <w:spacing w:line="360" w:lineRule="auto"/>
              <w:cnfStyle w:val="000000100000" w:firstRow="0" w:lastRow="0" w:firstColumn="0" w:lastColumn="0" w:oddVBand="0" w:evenVBand="0" w:oddHBand="1" w:evenHBand="0" w:firstRowFirstColumn="0" w:firstRowLastColumn="0" w:lastRowFirstColumn="0" w:lastRowLastColumn="0"/>
              <w:rPr>
                <w:rFonts w:cstheme="minorHAnsi"/>
              </w:rPr>
            </w:pPr>
            <w:r w:rsidRPr="007E44F7">
              <w:rPr>
                <w:rFonts w:cstheme="minorHAnsi"/>
              </w:rPr>
              <w:t>Retrospective</w:t>
            </w:r>
          </w:p>
        </w:tc>
        <w:tc>
          <w:tcPr>
            <w:tcW w:w="891" w:type="dxa"/>
          </w:tcPr>
          <w:p w14:paraId="480F4AAB" w14:textId="77777777" w:rsidR="00D93F0A" w:rsidRPr="007E44F7" w:rsidRDefault="00D93F0A" w:rsidP="0093080B">
            <w:pPr>
              <w:spacing w:line="360" w:lineRule="auto"/>
              <w:cnfStyle w:val="000000100000" w:firstRow="0" w:lastRow="0" w:firstColumn="0" w:lastColumn="0" w:oddVBand="0" w:evenVBand="0" w:oddHBand="1" w:evenHBand="0" w:firstRowFirstColumn="0" w:firstRowLastColumn="0" w:lastRowFirstColumn="0" w:lastRowLastColumn="0"/>
              <w:rPr>
                <w:rFonts w:cstheme="minorHAnsi"/>
              </w:rPr>
            </w:pPr>
            <w:r w:rsidRPr="007E44F7">
              <w:rPr>
                <w:rFonts w:cstheme="minorHAnsi"/>
              </w:rPr>
              <w:t>2012</w:t>
            </w:r>
          </w:p>
        </w:tc>
        <w:tc>
          <w:tcPr>
            <w:tcW w:w="1520" w:type="dxa"/>
          </w:tcPr>
          <w:p w14:paraId="0DB05A9D" w14:textId="77777777" w:rsidR="00D93F0A" w:rsidRPr="007E44F7" w:rsidRDefault="00D93F0A" w:rsidP="0093080B">
            <w:pPr>
              <w:spacing w:line="360" w:lineRule="auto"/>
              <w:cnfStyle w:val="000000100000" w:firstRow="0" w:lastRow="0" w:firstColumn="0" w:lastColumn="0" w:oddVBand="0" w:evenVBand="0" w:oddHBand="1" w:evenHBand="0" w:firstRowFirstColumn="0" w:firstRowLastColumn="0" w:lastRowFirstColumn="0" w:lastRowLastColumn="0"/>
              <w:rPr>
                <w:rFonts w:cstheme="minorHAnsi"/>
              </w:rPr>
            </w:pPr>
            <w:r w:rsidRPr="007E44F7">
              <w:rPr>
                <w:rFonts w:cstheme="minorHAnsi"/>
              </w:rPr>
              <w:t>151</w:t>
            </w:r>
          </w:p>
        </w:tc>
        <w:tc>
          <w:tcPr>
            <w:tcW w:w="1130" w:type="dxa"/>
          </w:tcPr>
          <w:p w14:paraId="4191005E" w14:textId="77777777" w:rsidR="00D93F0A" w:rsidRPr="007E44F7" w:rsidRDefault="00D93F0A" w:rsidP="0093080B">
            <w:pPr>
              <w:spacing w:line="360" w:lineRule="auto"/>
              <w:cnfStyle w:val="000000100000" w:firstRow="0" w:lastRow="0" w:firstColumn="0" w:lastColumn="0" w:oddVBand="0" w:evenVBand="0" w:oddHBand="1" w:evenHBand="0" w:firstRowFirstColumn="0" w:firstRowLastColumn="0" w:lastRowFirstColumn="0" w:lastRowLastColumn="0"/>
              <w:rPr>
                <w:rFonts w:cstheme="minorHAnsi"/>
              </w:rPr>
            </w:pPr>
            <w:r w:rsidRPr="007E44F7">
              <w:rPr>
                <w:rFonts w:cstheme="minorHAnsi"/>
              </w:rPr>
              <w:t>2.3 years (median)</w:t>
            </w:r>
          </w:p>
        </w:tc>
        <w:tc>
          <w:tcPr>
            <w:tcW w:w="3371" w:type="dxa"/>
          </w:tcPr>
          <w:p w14:paraId="72C7ECFD" w14:textId="77777777" w:rsidR="00D93F0A" w:rsidRPr="007E44F7" w:rsidRDefault="00D93F0A" w:rsidP="0093080B">
            <w:pPr>
              <w:spacing w:line="360" w:lineRule="auto"/>
              <w:cnfStyle w:val="000000100000" w:firstRow="0" w:lastRow="0" w:firstColumn="0" w:lastColumn="0" w:oddVBand="0" w:evenVBand="0" w:oddHBand="1" w:evenHBand="0" w:firstRowFirstColumn="0" w:firstRowLastColumn="0" w:lastRowFirstColumn="0" w:lastRowLastColumn="0"/>
              <w:rPr>
                <w:rFonts w:cstheme="minorHAnsi"/>
              </w:rPr>
            </w:pPr>
            <w:r w:rsidRPr="007E44F7">
              <w:rPr>
                <w:rFonts w:cstheme="minorHAnsi"/>
              </w:rPr>
              <w:t>71% BP ≤140/90 mmHg</w:t>
            </w:r>
          </w:p>
        </w:tc>
      </w:tr>
      <w:tr w:rsidR="00D93F0A" w:rsidRPr="007E44F7" w14:paraId="3A7B0C54" w14:textId="77777777" w:rsidTr="0093080B">
        <w:trPr>
          <w:trHeight w:val="430"/>
        </w:trPr>
        <w:tc>
          <w:tcPr>
            <w:cnfStyle w:val="001000000000" w:firstRow="0" w:lastRow="0" w:firstColumn="1" w:lastColumn="0" w:oddVBand="0" w:evenVBand="0" w:oddHBand="0" w:evenHBand="0" w:firstRowFirstColumn="0" w:firstRowLastColumn="0" w:lastRowFirstColumn="0" w:lastRowLastColumn="0"/>
            <w:tcW w:w="1406" w:type="dxa"/>
          </w:tcPr>
          <w:p w14:paraId="54C0380A" w14:textId="7F4C62C3" w:rsidR="00D93F0A" w:rsidRPr="007E44F7" w:rsidRDefault="00D93F0A" w:rsidP="0093080B">
            <w:pPr>
              <w:spacing w:line="360" w:lineRule="auto"/>
              <w:rPr>
                <w:rFonts w:cstheme="minorHAnsi"/>
              </w:rPr>
            </w:pPr>
            <w:r w:rsidRPr="007E44F7">
              <w:rPr>
                <w:rFonts w:cstheme="minorHAnsi"/>
                <w:b w:val="0"/>
                <w:bCs w:val="0"/>
              </w:rPr>
              <w:t xml:space="preserve">de Weerd et al. </w:t>
            </w:r>
            <w:r w:rsidRPr="007E44F7">
              <w:rPr>
                <w:rFonts w:cstheme="minorHAnsi"/>
              </w:rPr>
              <w:fldChar w:fldCharType="begin">
                <w:fldData xml:space="preserve">PEVuZE5vdGU+PENpdGU+PEF1dGhvcj5kZSBXZWVyZDwvQXV0aG9yPjxZZWFyPjIwMTI8L1llYXI+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</w:fldData>
              </w:fldChar>
            </w:r>
            <w:r w:rsidR="00B22595" w:rsidRPr="007E44F7">
              <w:rPr>
                <w:rFonts w:cstheme="minorHAnsi"/>
              </w:rPr>
              <w:instrText xml:space="preserve"> ADDIN EN.CITE </w:instrText>
            </w:r>
            <w:r w:rsidR="00B22595" w:rsidRPr="007E44F7">
              <w:rPr>
                <w:rFonts w:cstheme="minorHAnsi"/>
              </w:rPr>
              <w:fldChar w:fldCharType="begin">
                <w:fldData xml:space="preserve">PEVuZE5vdGU+PENpdGU+PEF1dGhvcj5kZSBXZWVyZDwvQXV0aG9yPjxZZWFyPjIwMTI8L1llYXI+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</w:fldData>
              </w:fldChar>
            </w:r>
            <w:r w:rsidR="00B22595" w:rsidRPr="007E44F7">
              <w:rPr>
                <w:rFonts w:cstheme="minorHAnsi"/>
              </w:rPr>
              <w:instrText xml:space="preserve"> ADDIN EN.CITE.DATA </w:instrText>
            </w:r>
            <w:r w:rsidR="00B22595" w:rsidRPr="007E44F7">
              <w:rPr>
                <w:rFonts w:cstheme="minorHAnsi"/>
              </w:rPr>
            </w:r>
            <w:r w:rsidR="00B22595" w:rsidRPr="007E44F7">
              <w:rPr>
                <w:rFonts w:cstheme="minorHAnsi"/>
              </w:rPr>
              <w:fldChar w:fldCharType="end"/>
            </w:r>
            <w:r w:rsidRPr="007E44F7">
              <w:rPr>
                <w:rFonts w:cstheme="minorHAnsi"/>
              </w:rPr>
            </w:r>
            <w:r w:rsidRPr="007E44F7">
              <w:rPr>
                <w:rFonts w:cstheme="minorHAnsi"/>
              </w:rPr>
              <w:fldChar w:fldCharType="separate"/>
            </w:r>
            <w:r w:rsidR="00B22595" w:rsidRPr="007E44F7">
              <w:rPr>
                <w:rFonts w:cstheme="minorHAnsi"/>
                <w:noProof/>
                <w:vertAlign w:val="superscript"/>
              </w:rPr>
              <w:t>81</w:t>
            </w:r>
            <w:r w:rsidRPr="007E44F7">
              <w:rPr>
                <w:rFonts w:cstheme="minorHAnsi"/>
              </w:rPr>
              <w:fldChar w:fldCharType="end"/>
            </w:r>
          </w:p>
          <w:p w14:paraId="6D32CB3F" w14:textId="77777777" w:rsidR="00D93F0A" w:rsidRPr="007E44F7" w:rsidRDefault="00D93F0A" w:rsidP="0093080B">
            <w:pPr>
              <w:spacing w:line="360" w:lineRule="auto"/>
              <w:rPr>
                <w:rFonts w:cstheme="minorHAnsi"/>
                <w:b w:val="0"/>
                <w:bCs w:val="0"/>
                <w:i/>
                <w:iCs/>
              </w:rPr>
            </w:pPr>
            <w:r w:rsidRPr="007E44F7">
              <w:rPr>
                <w:rFonts w:cstheme="minorHAnsi"/>
                <w:b w:val="0"/>
                <w:bCs w:val="0"/>
                <w:i/>
                <w:iCs/>
              </w:rPr>
              <w:t>Netherlands</w:t>
            </w:r>
          </w:p>
        </w:tc>
        <w:tc>
          <w:tcPr>
            <w:tcW w:w="1561" w:type="dxa"/>
          </w:tcPr>
          <w:p w14:paraId="50AC1424" w14:textId="77777777" w:rsidR="00D93F0A" w:rsidRPr="007E44F7" w:rsidRDefault="00D93F0A" w:rsidP="0093080B">
            <w:p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7E44F7">
              <w:rPr>
                <w:rFonts w:cstheme="minorHAnsi"/>
              </w:rPr>
              <w:t>Cohort study</w:t>
            </w:r>
          </w:p>
        </w:tc>
        <w:tc>
          <w:tcPr>
            <w:tcW w:w="891" w:type="dxa"/>
          </w:tcPr>
          <w:p w14:paraId="748D846A" w14:textId="77777777" w:rsidR="00D93F0A" w:rsidRPr="007E44F7" w:rsidRDefault="00D93F0A" w:rsidP="0093080B">
            <w:p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7E44F7">
              <w:rPr>
                <w:rFonts w:cstheme="minorHAnsi"/>
              </w:rPr>
              <w:t>2006-2007</w:t>
            </w:r>
          </w:p>
        </w:tc>
        <w:tc>
          <w:tcPr>
            <w:tcW w:w="1520" w:type="dxa"/>
          </w:tcPr>
          <w:p w14:paraId="741DC074" w14:textId="77777777" w:rsidR="00D93F0A" w:rsidRPr="007E44F7" w:rsidRDefault="00D93F0A" w:rsidP="0093080B">
            <w:p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7E44F7">
              <w:rPr>
                <w:rFonts w:cstheme="minorHAnsi"/>
              </w:rPr>
              <w:t>244</w:t>
            </w:r>
          </w:p>
        </w:tc>
        <w:tc>
          <w:tcPr>
            <w:tcW w:w="1130" w:type="dxa"/>
          </w:tcPr>
          <w:p w14:paraId="346D1C5A" w14:textId="77777777" w:rsidR="00D93F0A" w:rsidRPr="007E44F7" w:rsidRDefault="00D93F0A" w:rsidP="0093080B">
            <w:p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7E44F7">
              <w:rPr>
                <w:rFonts w:cstheme="minorHAnsi"/>
              </w:rPr>
              <w:t>1 year</w:t>
            </w:r>
          </w:p>
        </w:tc>
        <w:tc>
          <w:tcPr>
            <w:tcW w:w="3371" w:type="dxa"/>
          </w:tcPr>
          <w:p w14:paraId="58E5660F" w14:textId="77777777" w:rsidR="00D93F0A" w:rsidRPr="007E44F7" w:rsidRDefault="00D93F0A" w:rsidP="0093080B">
            <w:p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7E44F7">
              <w:rPr>
                <w:rFonts w:cstheme="minorHAnsi"/>
              </w:rPr>
              <w:t>Most patients would like to see GP more regularly</w:t>
            </w:r>
          </w:p>
          <w:p w14:paraId="73894495" w14:textId="77777777" w:rsidR="00D93F0A" w:rsidRPr="007E44F7" w:rsidRDefault="00D93F0A" w:rsidP="0093080B">
            <w:p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7E44F7">
              <w:rPr>
                <w:rFonts w:cstheme="minorHAnsi"/>
              </w:rPr>
              <w:t>Measurements rates:</w:t>
            </w:r>
          </w:p>
          <w:p w14:paraId="741900FC" w14:textId="77777777" w:rsidR="00D93F0A" w:rsidRPr="007E44F7" w:rsidRDefault="00D93F0A" w:rsidP="0093080B">
            <w:p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7E44F7">
              <w:rPr>
                <w:rFonts w:cstheme="minorHAnsi"/>
              </w:rPr>
              <w:t>- BP 84%</w:t>
            </w:r>
          </w:p>
          <w:p w14:paraId="7E47C34C" w14:textId="77777777" w:rsidR="00D93F0A" w:rsidRPr="007E44F7" w:rsidRDefault="00D93F0A" w:rsidP="0093080B">
            <w:p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7E44F7">
              <w:rPr>
                <w:rFonts w:cstheme="minorHAnsi"/>
              </w:rPr>
              <w:t>- Glucose 28%</w:t>
            </w:r>
          </w:p>
          <w:p w14:paraId="221C2F46" w14:textId="77777777" w:rsidR="00D93F0A" w:rsidRPr="007E44F7" w:rsidRDefault="00D93F0A" w:rsidP="0093080B">
            <w:p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7E44F7">
              <w:rPr>
                <w:rFonts w:cstheme="minorHAnsi"/>
              </w:rPr>
              <w:t>- Cholesterol 40%</w:t>
            </w:r>
          </w:p>
          <w:p w14:paraId="2E4E633A" w14:textId="77777777" w:rsidR="00D93F0A" w:rsidRPr="007E44F7" w:rsidRDefault="00D93F0A" w:rsidP="0093080B">
            <w:p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7E44F7">
              <w:rPr>
                <w:rFonts w:cstheme="minorHAnsi"/>
              </w:rPr>
              <w:lastRenderedPageBreak/>
              <w:t>Treatments often not given despite raised values</w:t>
            </w:r>
          </w:p>
          <w:p w14:paraId="104176E6" w14:textId="77777777" w:rsidR="00D93F0A" w:rsidRPr="007E44F7" w:rsidRDefault="00D93F0A" w:rsidP="0093080B">
            <w:p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7E44F7">
              <w:rPr>
                <w:rFonts w:cstheme="minorHAnsi"/>
              </w:rPr>
              <w:t>~25% offered lifestyle advice</w:t>
            </w:r>
          </w:p>
        </w:tc>
      </w:tr>
    </w:tbl>
    <w:p w14:paraId="1D94C3E4" w14:textId="77777777" w:rsidR="00D93F0A" w:rsidRPr="007E44F7" w:rsidRDefault="00D93F0A" w:rsidP="00D93F0A">
      <w:pPr>
        <w:framePr w:hSpace="180" w:wrap="around" w:vAnchor="text" w:hAnchor="margin" w:xAlign="center" w:y="139"/>
        <w:spacing w:line="360" w:lineRule="auto"/>
        <w:rPr>
          <w:rFonts w:cstheme="minorHAnsi"/>
        </w:rPr>
      </w:pPr>
      <w:r w:rsidRPr="007E44F7">
        <w:rPr>
          <w:rFonts w:cstheme="minorHAnsi"/>
          <w:vertAlign w:val="superscript"/>
        </w:rPr>
        <w:lastRenderedPageBreak/>
        <w:t>*</w:t>
      </w:r>
    </w:p>
    <w:p w14:paraId="6F2BBF57" w14:textId="7B6F0BCF" w:rsidR="00D93F0A" w:rsidRPr="007E44F7" w:rsidRDefault="00D93F0A" w:rsidP="00D93F0A">
      <w:pPr>
        <w:spacing w:line="360" w:lineRule="auto"/>
        <w:rPr>
          <w:rFonts w:cstheme="minorHAnsi"/>
        </w:rPr>
      </w:pPr>
      <w:r w:rsidRPr="007E44F7">
        <w:rPr>
          <w:rFonts w:cstheme="minorHAnsi"/>
        </w:rPr>
        <w:t xml:space="preserve">*According to </w:t>
      </w:r>
      <w:r w:rsidR="00CC41C3" w:rsidRPr="007E44F7">
        <w:rPr>
          <w:rFonts w:cstheme="minorHAnsi"/>
        </w:rPr>
        <w:t>European Society of Hypertension/ European Society of Cardiology</w:t>
      </w:r>
      <w:r w:rsidR="00213EFA" w:rsidRPr="007E44F7">
        <w:rPr>
          <w:rFonts w:cstheme="minorHAnsi"/>
        </w:rPr>
        <w:t xml:space="preserve"> (ESH/ESC)</w:t>
      </w:r>
      <w:r w:rsidR="00CC41C3" w:rsidRPr="007E44F7">
        <w:rPr>
          <w:rFonts w:cstheme="minorHAnsi"/>
        </w:rPr>
        <w:t xml:space="preserve"> </w:t>
      </w:r>
      <w:r w:rsidRPr="007E44F7">
        <w:rPr>
          <w:rFonts w:cstheme="minorHAnsi"/>
        </w:rPr>
        <w:t>and</w:t>
      </w:r>
      <w:r w:rsidR="00213EFA" w:rsidRPr="007E44F7">
        <w:rPr>
          <w:rFonts w:cstheme="minorHAnsi"/>
        </w:rPr>
        <w:t xml:space="preserve"> </w:t>
      </w:r>
      <w:r w:rsidR="00CC41C3" w:rsidRPr="007E44F7">
        <w:rPr>
          <w:rFonts w:cstheme="minorHAnsi"/>
        </w:rPr>
        <w:t>National Institute for Health and Care Excellence</w:t>
      </w:r>
      <w:r w:rsidR="00213EFA" w:rsidRPr="007E44F7">
        <w:rPr>
          <w:rFonts w:cstheme="minorHAnsi"/>
        </w:rPr>
        <w:t xml:space="preserve"> (NICE)</w:t>
      </w:r>
      <w:r w:rsidRPr="007E44F7">
        <w:rPr>
          <w:rFonts w:cstheme="minorHAnsi"/>
        </w:rPr>
        <w:t xml:space="preserve"> guidelines.</w:t>
      </w:r>
    </w:p>
    <w:p w14:paraId="7C5871AD" w14:textId="0A23CF11" w:rsidR="00D93F0A" w:rsidRPr="007E44F7" w:rsidRDefault="00D93F0A" w:rsidP="00D93F0A">
      <w:pPr>
        <w:spacing w:line="360" w:lineRule="auto"/>
        <w:rPr>
          <w:rFonts w:cstheme="minorHAnsi"/>
        </w:rPr>
      </w:pPr>
      <w:r w:rsidRPr="007E44F7">
        <w:rPr>
          <w:rFonts w:cstheme="minorHAnsi"/>
          <w:vertAlign w:val="superscript"/>
        </w:rPr>
        <w:t>#</w:t>
      </w:r>
      <w:r w:rsidRPr="007E44F7">
        <w:rPr>
          <w:rFonts w:cstheme="minorHAnsi"/>
        </w:rPr>
        <w:t>According to the</w:t>
      </w:r>
      <w:r w:rsidR="00213EFA" w:rsidRPr="007E44F7">
        <w:t xml:space="preserve"> </w:t>
      </w:r>
      <w:r w:rsidR="00213EFA" w:rsidRPr="007E44F7">
        <w:rPr>
          <w:rFonts w:cstheme="minorHAnsi"/>
        </w:rPr>
        <w:t xml:space="preserve">World Health </w:t>
      </w:r>
      <w:r w:rsidR="00213EFA" w:rsidRPr="007E44F7">
        <w:rPr>
          <w:rFonts w:cstheme="minorHAnsi"/>
          <w:lang w:val="en-GB"/>
        </w:rPr>
        <w:t>Organisation</w:t>
      </w:r>
      <w:r w:rsidR="00213EFA" w:rsidRPr="007E44F7">
        <w:rPr>
          <w:rFonts w:cstheme="minorHAnsi"/>
        </w:rPr>
        <w:t>-Defined Daily Dosing</w:t>
      </w:r>
      <w:r w:rsidRPr="007E44F7">
        <w:rPr>
          <w:rFonts w:cstheme="minorHAnsi"/>
        </w:rPr>
        <w:t xml:space="preserve"> </w:t>
      </w:r>
      <w:r w:rsidR="00213EFA" w:rsidRPr="007E44F7">
        <w:rPr>
          <w:rFonts w:cstheme="minorHAnsi"/>
        </w:rPr>
        <w:t>(</w:t>
      </w:r>
      <w:r w:rsidRPr="007E44F7">
        <w:rPr>
          <w:rFonts w:cstheme="minorHAnsi"/>
        </w:rPr>
        <w:t>WHO-DDD</w:t>
      </w:r>
      <w:r w:rsidR="00213EFA" w:rsidRPr="007E44F7">
        <w:rPr>
          <w:rFonts w:cstheme="minorHAnsi"/>
        </w:rPr>
        <w:t>)</w:t>
      </w:r>
      <w:r w:rsidRPr="007E44F7">
        <w:rPr>
          <w:rFonts w:cstheme="minorHAnsi"/>
        </w:rPr>
        <w:t xml:space="preserve"> recommendations.</w:t>
      </w:r>
    </w:p>
    <w:p w14:paraId="680DEA76" w14:textId="77777777" w:rsidR="00D93F0A" w:rsidRPr="007E44F7" w:rsidRDefault="00D93F0A" w:rsidP="00D93F0A">
      <w:pPr>
        <w:rPr>
          <w:rFonts w:cstheme="minorHAnsi"/>
        </w:rPr>
      </w:pPr>
      <w:r w:rsidRPr="007E44F7">
        <w:rPr>
          <w:rFonts w:cstheme="minorHAnsi"/>
          <w:vertAlign w:val="superscript"/>
        </w:rPr>
        <w:t>$</w:t>
      </w:r>
      <w:r w:rsidRPr="007E44F7">
        <w:rPr>
          <w:rFonts w:cstheme="minorHAnsi"/>
        </w:rPr>
        <w:t>American Heart Association/ American Stroke Association (AHA/ASA) Stroke 2014 guidelines.</w:t>
      </w:r>
    </w:p>
    <w:p w14:paraId="13224AF5" w14:textId="646B1F67" w:rsidR="00D93F0A" w:rsidRPr="007E44F7" w:rsidRDefault="00D93F0A" w:rsidP="00D93F0A">
      <w:r w:rsidRPr="007E44F7">
        <w:rPr>
          <w:rFonts w:cstheme="minorHAnsi"/>
        </w:rPr>
        <w:t>BP: Blood pressure, GP: General practitioner, CAD: Coronary artery disease</w:t>
      </w:r>
    </w:p>
    <w:p w14:paraId="7E0E8668" w14:textId="77777777" w:rsidR="00911EDC" w:rsidRPr="007E44F7" w:rsidRDefault="00D93F0A" w:rsidP="00AC3513">
      <w:pPr>
        <w:spacing w:line="360" w:lineRule="auto"/>
        <w:rPr>
          <w:rFonts w:cstheme="minorHAnsi"/>
        </w:rPr>
      </w:pPr>
      <w:r w:rsidRPr="007E44F7">
        <w:rPr>
          <w:rFonts w:cstheme="minorHAnsi"/>
        </w:rPr>
        <w:br w:type="column"/>
      </w:r>
    </w:p>
    <w:p w14:paraId="34E7AFDB" w14:textId="2D966DE9" w:rsidR="00116D47" w:rsidRPr="007E44F7" w:rsidRDefault="00B27CC0" w:rsidP="003D7116">
      <w:pPr>
        <w:spacing w:line="360" w:lineRule="auto"/>
        <w:rPr>
          <w:rFonts w:cstheme="minorHAnsi"/>
          <w:lang w:val="en-GB"/>
        </w:rPr>
      </w:pPr>
      <w:r w:rsidRPr="007E44F7">
        <w:rPr>
          <w:rFonts w:cstheme="minorHAnsi"/>
          <w:noProof/>
          <w:lang w:val="en-GB"/>
        </w:rPr>
        <w:drawing>
          <wp:inline distT="0" distB="0" distL="0" distR="0" wp14:anchorId="55B8A6C7" wp14:editId="06EE0BE9">
            <wp:extent cx="6774511" cy="3959225"/>
            <wp:effectExtent l="0" t="0" r="7620" b="3175"/>
            <wp:docPr id="189778826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805768" cy="3977492"/>
                    </a:xfrm>
                    <a:prstGeom prst="rect">
                      <a:avLst/>
                    </a:prstGeom>
                    <a:noFill/>
                    <a:ln>
                      <a:noFill/>
                    </a:ln>
                  </pic:spPr>
                </pic:pic>
              </a:graphicData>
            </a:graphic>
          </wp:inline>
        </w:drawing>
      </w:r>
    </w:p>
    <w:p w14:paraId="5762289F" w14:textId="69259F30" w:rsidR="00116D47" w:rsidRPr="007E44F7" w:rsidRDefault="00116D47" w:rsidP="00AC3513">
      <w:pPr>
        <w:spacing w:line="360" w:lineRule="auto"/>
        <w:jc w:val="both"/>
        <w:rPr>
          <w:rFonts w:cstheme="minorHAnsi"/>
          <w:lang w:val="en-GB"/>
        </w:rPr>
      </w:pPr>
      <w:r w:rsidRPr="007E44F7">
        <w:rPr>
          <w:rFonts w:cstheme="minorHAnsi"/>
          <w:lang w:val="en-GB"/>
        </w:rPr>
        <w:t>Figure 1</w:t>
      </w:r>
      <w:r w:rsidR="00A22076" w:rsidRPr="007E44F7">
        <w:rPr>
          <w:rFonts w:cstheme="minorHAnsi"/>
          <w:lang w:val="en-GB"/>
        </w:rPr>
        <w:t>.</w:t>
      </w:r>
      <w:r w:rsidRPr="007E44F7">
        <w:rPr>
          <w:rFonts w:cstheme="minorHAnsi"/>
          <w:lang w:val="en-GB"/>
        </w:rPr>
        <w:t xml:space="preserve"> </w:t>
      </w:r>
      <w:r w:rsidR="00B27CC0" w:rsidRPr="007E44F7">
        <w:rPr>
          <w:rFonts w:cstheme="minorHAnsi"/>
          <w:lang w:val="en-GB"/>
        </w:rPr>
        <w:t>Management of post-stroke patients based on ABC pathway approach. Abbreviations: TIA= transients ischemic attack, ESUS= embolic stroke of undetermined source</w:t>
      </w:r>
      <w:r w:rsidR="008F1E05" w:rsidRPr="007E44F7">
        <w:rPr>
          <w:rFonts w:cstheme="minorHAnsi"/>
          <w:lang w:val="en-GB"/>
        </w:rPr>
        <w:t xml:space="preserve">, VKA= vitamin K antagonists, INR= international normalised ratio, DOAC= direct-acting oral anticoagulant, LAA= left atrial appendage, AF= atrial fibrillation, OAC= oral anticoagulant, PFO= patent foramen </w:t>
      </w:r>
      <w:proofErr w:type="spellStart"/>
      <w:r w:rsidR="008F1E05" w:rsidRPr="007E44F7">
        <w:rPr>
          <w:rFonts w:cstheme="minorHAnsi"/>
          <w:lang w:val="en-GB"/>
        </w:rPr>
        <w:t>ovale</w:t>
      </w:r>
      <w:proofErr w:type="spellEnd"/>
      <w:r w:rsidR="00EF18B3" w:rsidRPr="007E44F7">
        <w:rPr>
          <w:rFonts w:cstheme="minorHAnsi"/>
          <w:lang w:val="en-GB"/>
        </w:rPr>
        <w:t>.</w:t>
      </w:r>
      <w:r w:rsidR="008F1E05" w:rsidRPr="007E44F7">
        <w:rPr>
          <w:rFonts w:cstheme="minorHAnsi"/>
          <w:lang w:val="en-GB"/>
        </w:rPr>
        <w:t xml:space="preserve"> </w:t>
      </w:r>
    </w:p>
    <w:p w14:paraId="2F7E9678" w14:textId="4340E651" w:rsidR="00116D47" w:rsidRPr="007E44F7" w:rsidRDefault="00926A25" w:rsidP="00AC3513">
      <w:pPr>
        <w:spacing w:line="360" w:lineRule="auto"/>
        <w:jc w:val="both"/>
        <w:rPr>
          <w:rFonts w:cstheme="minorHAnsi"/>
          <w:lang w:val="en-GB"/>
        </w:rPr>
      </w:pPr>
      <w:r w:rsidRPr="007E44F7">
        <w:rPr>
          <w:rFonts w:cstheme="minorHAnsi"/>
          <w:lang w:val="en-GB"/>
        </w:rPr>
        <w:br w:type="column"/>
      </w:r>
    </w:p>
    <w:p w14:paraId="3931AD8C" w14:textId="39A27B59" w:rsidR="00116D47" w:rsidRPr="007E44F7" w:rsidRDefault="00BE5FFF" w:rsidP="002C177D">
      <w:pPr>
        <w:spacing w:line="360" w:lineRule="auto"/>
        <w:ind w:hanging="426"/>
        <w:jc w:val="both"/>
        <w:rPr>
          <w:rFonts w:cstheme="minorHAnsi"/>
          <w:lang w:val="en-GB"/>
        </w:rPr>
      </w:pPr>
      <w:r w:rsidRPr="007E44F7">
        <w:rPr>
          <w:noProof/>
        </w:rPr>
        <w:drawing>
          <wp:inline distT="0" distB="0" distL="0" distR="0" wp14:anchorId="318AA73B" wp14:editId="65FB9CA1">
            <wp:extent cx="6910064" cy="2646045"/>
            <wp:effectExtent l="0" t="0" r="5715" b="1905"/>
            <wp:docPr id="1554809462"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4809462" name=""/>
                    <pic:cNvPicPr/>
                  </pic:nvPicPr>
                  <pic:blipFill>
                    <a:blip r:embed="rId8"/>
                    <a:stretch>
                      <a:fillRect/>
                    </a:stretch>
                  </pic:blipFill>
                  <pic:spPr>
                    <a:xfrm>
                      <a:off x="0" y="0"/>
                      <a:ext cx="6932150" cy="2654502"/>
                    </a:xfrm>
                    <a:prstGeom prst="rect">
                      <a:avLst/>
                    </a:prstGeom>
                  </pic:spPr>
                </pic:pic>
              </a:graphicData>
            </a:graphic>
          </wp:inline>
        </w:drawing>
      </w:r>
    </w:p>
    <w:p w14:paraId="10C67294" w14:textId="2EF02989" w:rsidR="00116D47" w:rsidRPr="004E6489" w:rsidRDefault="00116D47" w:rsidP="007E44F7">
      <w:pPr>
        <w:spacing w:line="360" w:lineRule="auto"/>
        <w:jc w:val="both"/>
        <w:rPr>
          <w:rFonts w:cstheme="minorHAnsi"/>
          <w:lang w:val="en-GB"/>
        </w:rPr>
      </w:pPr>
      <w:r w:rsidRPr="007E44F7">
        <w:rPr>
          <w:rFonts w:cstheme="minorHAnsi"/>
          <w:lang w:val="en-GB"/>
        </w:rPr>
        <w:t>Figure 2</w:t>
      </w:r>
      <w:r w:rsidR="00A22076" w:rsidRPr="007E44F7">
        <w:rPr>
          <w:rFonts w:cstheme="minorHAnsi"/>
          <w:lang w:val="en-GB"/>
        </w:rPr>
        <w:t>.</w:t>
      </w:r>
      <w:r w:rsidR="00882A11" w:rsidRPr="007E44F7">
        <w:rPr>
          <w:rFonts w:cstheme="minorHAnsi"/>
          <w:lang w:val="en-GB"/>
        </w:rPr>
        <w:t xml:space="preserve"> Collaboration of multidisciplinary team with </w:t>
      </w:r>
      <w:r w:rsidR="00552F4F" w:rsidRPr="007E44F7">
        <w:rPr>
          <w:rFonts w:cstheme="minorHAnsi"/>
          <w:lang w:val="en-GB"/>
        </w:rPr>
        <w:t>general practitioners at the centre.</w:t>
      </w:r>
      <w:r w:rsidR="00AA2530" w:rsidRPr="007E44F7">
        <w:rPr>
          <w:rFonts w:cstheme="minorHAnsi"/>
          <w:lang w:val="en-GB"/>
        </w:rPr>
        <w:t xml:space="preserve"> A = </w:t>
      </w:r>
      <w:r w:rsidR="00AA2530" w:rsidRPr="007E44F7">
        <w:rPr>
          <w:rFonts w:eastAsia="Times New Roman" w:cstheme="minorHAnsi"/>
          <w:color w:val="000000"/>
          <w:lang w:val="en-GB" w:eastAsia="el-GR"/>
        </w:rPr>
        <w:t xml:space="preserve">appropriate antithrombotic therapy, B = </w:t>
      </w:r>
      <w:r w:rsidR="00AA2530" w:rsidRPr="007E44F7">
        <w:rPr>
          <w:rFonts w:eastAsia="Times New Roman" w:cstheme="minorHAnsi"/>
          <w:i/>
          <w:iCs/>
          <w:color w:val="000000"/>
          <w:lang w:val="en-GB" w:eastAsia="el-GR"/>
        </w:rPr>
        <w:t xml:space="preserve">Better functional and psychological status, C = comorbidities and lifestyle, patient </w:t>
      </w:r>
      <w:r w:rsidR="004804EA" w:rsidRPr="007E44F7">
        <w:rPr>
          <w:rFonts w:eastAsia="Times New Roman" w:cstheme="minorHAnsi"/>
          <w:i/>
          <w:iCs/>
          <w:color w:val="000000"/>
          <w:lang w:val="en-GB" w:eastAsia="el-GR"/>
        </w:rPr>
        <w:t>values,</w:t>
      </w:r>
      <w:r w:rsidR="00AA2530" w:rsidRPr="007E44F7">
        <w:rPr>
          <w:rFonts w:eastAsia="Times New Roman" w:cstheme="minorHAnsi"/>
          <w:i/>
          <w:iCs/>
          <w:color w:val="000000"/>
          <w:lang w:val="en-GB" w:eastAsia="el-GR"/>
        </w:rPr>
        <w:t xml:space="preserve"> and preferences</w:t>
      </w:r>
      <w:r w:rsidR="004804EA" w:rsidRPr="007E44F7">
        <w:rPr>
          <w:rFonts w:eastAsia="Times New Roman" w:cstheme="minorHAnsi"/>
          <w:i/>
          <w:iCs/>
          <w:color w:val="000000"/>
          <w:lang w:val="en-GB" w:eastAsia="el-GR"/>
        </w:rPr>
        <w:t xml:space="preserve"> </w:t>
      </w:r>
      <w:proofErr w:type="spellStart"/>
      <w:r w:rsidR="004804EA" w:rsidRPr="007E44F7">
        <w:rPr>
          <w:rFonts w:cstheme="minorHAnsi"/>
          <w:lang w:val="en-GB"/>
        </w:rPr>
        <w:t>Servier</w:t>
      </w:r>
      <w:proofErr w:type="spellEnd"/>
      <w:r w:rsidR="004804EA" w:rsidRPr="007E44F7">
        <w:rPr>
          <w:rFonts w:cstheme="minorHAnsi"/>
          <w:lang w:val="en-GB"/>
        </w:rPr>
        <w:t xml:space="preserve"> Medical Art images were used for this figure (https://smart.servier.com)</w:t>
      </w:r>
    </w:p>
    <w:sectPr w:rsidR="00116D47" w:rsidRPr="004E6489" w:rsidSect="00A96846">
      <w:pgSz w:w="11906" w:h="16838"/>
      <w:pgMar w:top="1440" w:right="1080" w:bottom="1440" w:left="108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altName w:val="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PS4C9543">
    <w:altName w:val="Yu Gothic"/>
    <w:panose1 w:val="020B0604020202020204"/>
    <w:charset w:val="80"/>
    <w:family w:val="auto"/>
    <w:pitch w:val="default"/>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971D0"/>
    <w:multiLevelType w:val="hybridMultilevel"/>
    <w:tmpl w:val="0C84988C"/>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1" w15:restartNumberingAfterBreak="0">
    <w:nsid w:val="06CE4EC7"/>
    <w:multiLevelType w:val="multilevel"/>
    <w:tmpl w:val="E01E5F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97F33A3"/>
    <w:multiLevelType w:val="hybridMultilevel"/>
    <w:tmpl w:val="A49EC61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2A9E368B"/>
    <w:multiLevelType w:val="hybridMultilevel"/>
    <w:tmpl w:val="453EECF0"/>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4" w15:restartNumberingAfterBreak="0">
    <w:nsid w:val="37463D3D"/>
    <w:multiLevelType w:val="hybridMultilevel"/>
    <w:tmpl w:val="453EECF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3E04596C"/>
    <w:multiLevelType w:val="hybridMultilevel"/>
    <w:tmpl w:val="80908D9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432B1305"/>
    <w:multiLevelType w:val="hybridMultilevel"/>
    <w:tmpl w:val="B0AE9E00"/>
    <w:lvl w:ilvl="0" w:tplc="041F0001">
      <w:start w:val="1"/>
      <w:numFmt w:val="bullet"/>
      <w:lvlText w:val=""/>
      <w:lvlJc w:val="left"/>
      <w:pPr>
        <w:ind w:left="720" w:hanging="360"/>
      </w:pPr>
      <w:rPr>
        <w:rFonts w:ascii="Symbol" w:hAnsi="Symbol" w:hint="default"/>
      </w:rPr>
    </w:lvl>
    <w:lvl w:ilvl="1" w:tplc="041F0003">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7" w15:restartNumberingAfterBreak="0">
    <w:nsid w:val="53604538"/>
    <w:multiLevelType w:val="hybridMultilevel"/>
    <w:tmpl w:val="8F4272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539234D"/>
    <w:multiLevelType w:val="hybridMultilevel"/>
    <w:tmpl w:val="075CAF6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9" w15:restartNumberingAfterBreak="0">
    <w:nsid w:val="5791308A"/>
    <w:multiLevelType w:val="multilevel"/>
    <w:tmpl w:val="D602A1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ED138BF"/>
    <w:multiLevelType w:val="hybridMultilevel"/>
    <w:tmpl w:val="453EECF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709C67B4"/>
    <w:multiLevelType w:val="hybridMultilevel"/>
    <w:tmpl w:val="D55A6E00"/>
    <w:lvl w:ilvl="0" w:tplc="350C9508">
      <w:start w:val="5"/>
      <w:numFmt w:val="bullet"/>
      <w:lvlText w:val="-"/>
      <w:lvlJc w:val="left"/>
      <w:pPr>
        <w:ind w:left="720" w:hanging="360"/>
      </w:pPr>
      <w:rPr>
        <w:rFonts w:ascii="Times New Roman" w:eastAsia="Times New Roman" w:hAnsi="Times New Roman" w:cs="Times New Roman" w:hint="default"/>
      </w:rPr>
    </w:lvl>
    <w:lvl w:ilvl="1" w:tplc="04080003">
      <w:start w:val="1"/>
      <w:numFmt w:val="bullet"/>
      <w:lvlText w:val="o"/>
      <w:lvlJc w:val="left"/>
      <w:pPr>
        <w:ind w:left="1440" w:hanging="360"/>
      </w:pPr>
      <w:rPr>
        <w:rFonts w:ascii="Courier New" w:hAnsi="Courier New" w:cs="Courier New" w:hint="default"/>
      </w:rPr>
    </w:lvl>
    <w:lvl w:ilvl="2" w:tplc="04080005">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2" w15:restartNumberingAfterBreak="0">
    <w:nsid w:val="7C21437C"/>
    <w:multiLevelType w:val="hybridMultilevel"/>
    <w:tmpl w:val="47CCD8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758794532">
    <w:abstractNumId w:val="3"/>
  </w:num>
  <w:num w:numId="2" w16cid:durableId="1564827450">
    <w:abstractNumId w:val="11"/>
  </w:num>
  <w:num w:numId="3" w16cid:durableId="155414848">
    <w:abstractNumId w:val="9"/>
  </w:num>
  <w:num w:numId="4" w16cid:durableId="429787240">
    <w:abstractNumId w:val="0"/>
  </w:num>
  <w:num w:numId="5" w16cid:durableId="274945730">
    <w:abstractNumId w:val="6"/>
  </w:num>
  <w:num w:numId="6" w16cid:durableId="713040555">
    <w:abstractNumId w:val="8"/>
  </w:num>
  <w:num w:numId="7" w16cid:durableId="632759558">
    <w:abstractNumId w:val="12"/>
  </w:num>
  <w:num w:numId="8" w16cid:durableId="1571651471">
    <w:abstractNumId w:val="2"/>
  </w:num>
  <w:num w:numId="9" w16cid:durableId="1245644179">
    <w:abstractNumId w:val="5"/>
  </w:num>
  <w:num w:numId="10" w16cid:durableId="290596102">
    <w:abstractNumId w:val="7"/>
  </w:num>
  <w:num w:numId="11" w16cid:durableId="541943508">
    <w:abstractNumId w:val="10"/>
  </w:num>
  <w:num w:numId="12" w16cid:durableId="920718862">
    <w:abstractNumId w:val="1"/>
  </w:num>
  <w:num w:numId="13" w16cid:durableId="206552166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7"/>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trok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5eesaft5dr5zev5vnxxxw0wspwa0rf9ef9&quot;&gt;My EndNote Library&lt;record-ids&gt;&lt;item&gt;2&lt;/item&gt;&lt;item&gt;5&lt;/item&gt;&lt;item&gt;7&lt;/item&gt;&lt;item&gt;12&lt;/item&gt;&lt;item&gt;14&lt;/item&gt;&lt;item&gt;16&lt;/item&gt;&lt;item&gt;17&lt;/item&gt;&lt;item&gt;18&lt;/item&gt;&lt;item&gt;20&lt;/item&gt;&lt;item&gt;24&lt;/item&gt;&lt;item&gt;29&lt;/item&gt;&lt;item&gt;32&lt;/item&gt;&lt;item&gt;35&lt;/item&gt;&lt;item&gt;37&lt;/item&gt;&lt;item&gt;38&lt;/item&gt;&lt;item&gt;41&lt;/item&gt;&lt;item&gt;42&lt;/item&gt;&lt;item&gt;44&lt;/item&gt;&lt;item&gt;48&lt;/item&gt;&lt;item&gt;50&lt;/item&gt;&lt;item&gt;51&lt;/item&gt;&lt;item&gt;52&lt;/item&gt;&lt;item&gt;56&lt;/item&gt;&lt;item&gt;58&lt;/item&gt;&lt;item&gt;59&lt;/item&gt;&lt;item&gt;60&lt;/item&gt;&lt;item&gt;62&lt;/item&gt;&lt;item&gt;65&lt;/item&gt;&lt;item&gt;81&lt;/item&gt;&lt;item&gt;84&lt;/item&gt;&lt;item&gt;89&lt;/item&gt;&lt;item&gt;90&lt;/item&gt;&lt;item&gt;91&lt;/item&gt;&lt;item&gt;143&lt;/item&gt;&lt;item&gt;147&lt;/item&gt;&lt;item&gt;148&lt;/item&gt;&lt;item&gt;160&lt;/item&gt;&lt;item&gt;178&lt;/item&gt;&lt;item&gt;280&lt;/item&gt;&lt;item&gt;611&lt;/item&gt;&lt;item&gt;612&lt;/item&gt;&lt;item&gt;613&lt;/item&gt;&lt;item&gt;614&lt;/item&gt;&lt;item&gt;615&lt;/item&gt;&lt;item&gt;616&lt;/item&gt;&lt;/record-ids&gt;&lt;/item&gt;&lt;/Libraries&gt;"/>
  </w:docVars>
  <w:rsids>
    <w:rsidRoot w:val="00384544"/>
    <w:rsid w:val="00000E75"/>
    <w:rsid w:val="000018BC"/>
    <w:rsid w:val="0000247D"/>
    <w:rsid w:val="00002FE7"/>
    <w:rsid w:val="00003B62"/>
    <w:rsid w:val="0000539D"/>
    <w:rsid w:val="00005FEE"/>
    <w:rsid w:val="00007564"/>
    <w:rsid w:val="00010BDF"/>
    <w:rsid w:val="00014410"/>
    <w:rsid w:val="00014939"/>
    <w:rsid w:val="00015E58"/>
    <w:rsid w:val="0001751A"/>
    <w:rsid w:val="00017C8A"/>
    <w:rsid w:val="00022BC1"/>
    <w:rsid w:val="00023DA3"/>
    <w:rsid w:val="0002407A"/>
    <w:rsid w:val="000253F8"/>
    <w:rsid w:val="000257B0"/>
    <w:rsid w:val="00025E2E"/>
    <w:rsid w:val="00026B63"/>
    <w:rsid w:val="00030D4C"/>
    <w:rsid w:val="000328FD"/>
    <w:rsid w:val="00033C15"/>
    <w:rsid w:val="000368F6"/>
    <w:rsid w:val="0004107F"/>
    <w:rsid w:val="00041B34"/>
    <w:rsid w:val="0005431F"/>
    <w:rsid w:val="00055A6C"/>
    <w:rsid w:val="000625C6"/>
    <w:rsid w:val="00064B89"/>
    <w:rsid w:val="00065C3C"/>
    <w:rsid w:val="00066645"/>
    <w:rsid w:val="00072203"/>
    <w:rsid w:val="00073E46"/>
    <w:rsid w:val="000829D7"/>
    <w:rsid w:val="00084022"/>
    <w:rsid w:val="000855A0"/>
    <w:rsid w:val="00091D81"/>
    <w:rsid w:val="000928CA"/>
    <w:rsid w:val="000928FC"/>
    <w:rsid w:val="00093E33"/>
    <w:rsid w:val="0009528B"/>
    <w:rsid w:val="00095C6A"/>
    <w:rsid w:val="000970F8"/>
    <w:rsid w:val="000A190E"/>
    <w:rsid w:val="000A58AE"/>
    <w:rsid w:val="000A5A9E"/>
    <w:rsid w:val="000A6ACE"/>
    <w:rsid w:val="000B0A17"/>
    <w:rsid w:val="000B287F"/>
    <w:rsid w:val="000B34A2"/>
    <w:rsid w:val="000B4F2E"/>
    <w:rsid w:val="000B5DEE"/>
    <w:rsid w:val="000B67F6"/>
    <w:rsid w:val="000B74B7"/>
    <w:rsid w:val="000B7E28"/>
    <w:rsid w:val="000C2FF8"/>
    <w:rsid w:val="000C4DAF"/>
    <w:rsid w:val="000D09CC"/>
    <w:rsid w:val="000D326C"/>
    <w:rsid w:val="000D3DF5"/>
    <w:rsid w:val="000D6D9D"/>
    <w:rsid w:val="000E02AE"/>
    <w:rsid w:val="000E1096"/>
    <w:rsid w:val="000E2EC7"/>
    <w:rsid w:val="000E5F92"/>
    <w:rsid w:val="000F2259"/>
    <w:rsid w:val="000F316A"/>
    <w:rsid w:val="000F32B0"/>
    <w:rsid w:val="000F436D"/>
    <w:rsid w:val="000F4F7A"/>
    <w:rsid w:val="000F6510"/>
    <w:rsid w:val="000F6E70"/>
    <w:rsid w:val="000F7885"/>
    <w:rsid w:val="00100E30"/>
    <w:rsid w:val="00102891"/>
    <w:rsid w:val="001107C3"/>
    <w:rsid w:val="00110B21"/>
    <w:rsid w:val="001124DF"/>
    <w:rsid w:val="0011572A"/>
    <w:rsid w:val="00116D47"/>
    <w:rsid w:val="00122093"/>
    <w:rsid w:val="00123AE9"/>
    <w:rsid w:val="00124A62"/>
    <w:rsid w:val="00127EA4"/>
    <w:rsid w:val="0013688B"/>
    <w:rsid w:val="00136A87"/>
    <w:rsid w:val="00140A3C"/>
    <w:rsid w:val="00140F79"/>
    <w:rsid w:val="00141540"/>
    <w:rsid w:val="001453C3"/>
    <w:rsid w:val="00145DBA"/>
    <w:rsid w:val="0015002B"/>
    <w:rsid w:val="001512C9"/>
    <w:rsid w:val="00152DC5"/>
    <w:rsid w:val="00155AC7"/>
    <w:rsid w:val="00161961"/>
    <w:rsid w:val="00163F92"/>
    <w:rsid w:val="00164EF3"/>
    <w:rsid w:val="00165B0B"/>
    <w:rsid w:val="00170A92"/>
    <w:rsid w:val="0017137C"/>
    <w:rsid w:val="00173152"/>
    <w:rsid w:val="0017407D"/>
    <w:rsid w:val="0017463D"/>
    <w:rsid w:val="00175A0B"/>
    <w:rsid w:val="00176829"/>
    <w:rsid w:val="0017798F"/>
    <w:rsid w:val="00185654"/>
    <w:rsid w:val="00186D3C"/>
    <w:rsid w:val="00187B97"/>
    <w:rsid w:val="00193185"/>
    <w:rsid w:val="0019447E"/>
    <w:rsid w:val="0019501C"/>
    <w:rsid w:val="00195604"/>
    <w:rsid w:val="00195D0E"/>
    <w:rsid w:val="001960E7"/>
    <w:rsid w:val="00197CB2"/>
    <w:rsid w:val="001A3525"/>
    <w:rsid w:val="001A5F68"/>
    <w:rsid w:val="001A6210"/>
    <w:rsid w:val="001B0E67"/>
    <w:rsid w:val="001B1A92"/>
    <w:rsid w:val="001B3CB3"/>
    <w:rsid w:val="001B4185"/>
    <w:rsid w:val="001B4A1A"/>
    <w:rsid w:val="001B5725"/>
    <w:rsid w:val="001C08F0"/>
    <w:rsid w:val="001C2752"/>
    <w:rsid w:val="001C326A"/>
    <w:rsid w:val="001C4974"/>
    <w:rsid w:val="001D137D"/>
    <w:rsid w:val="001D1725"/>
    <w:rsid w:val="001D3307"/>
    <w:rsid w:val="001D6495"/>
    <w:rsid w:val="001D6E2E"/>
    <w:rsid w:val="001D73B3"/>
    <w:rsid w:val="001D774E"/>
    <w:rsid w:val="001E0A36"/>
    <w:rsid w:val="001E1A19"/>
    <w:rsid w:val="001E1E7F"/>
    <w:rsid w:val="001E311E"/>
    <w:rsid w:val="001E31FA"/>
    <w:rsid w:val="001E5230"/>
    <w:rsid w:val="001E53F4"/>
    <w:rsid w:val="001E7318"/>
    <w:rsid w:val="001E78F3"/>
    <w:rsid w:val="001E79C6"/>
    <w:rsid w:val="001F0CCA"/>
    <w:rsid w:val="001F116B"/>
    <w:rsid w:val="001F3183"/>
    <w:rsid w:val="001F3E0E"/>
    <w:rsid w:val="001F4495"/>
    <w:rsid w:val="001F4CF8"/>
    <w:rsid w:val="001F66A2"/>
    <w:rsid w:val="002003B1"/>
    <w:rsid w:val="00203D10"/>
    <w:rsid w:val="002057AE"/>
    <w:rsid w:val="0020632E"/>
    <w:rsid w:val="00206C50"/>
    <w:rsid w:val="00210346"/>
    <w:rsid w:val="00210EC7"/>
    <w:rsid w:val="00213EFA"/>
    <w:rsid w:val="00214558"/>
    <w:rsid w:val="00217CC4"/>
    <w:rsid w:val="00223FA6"/>
    <w:rsid w:val="0022662F"/>
    <w:rsid w:val="002276BA"/>
    <w:rsid w:val="002304C0"/>
    <w:rsid w:val="00232E44"/>
    <w:rsid w:val="002347E7"/>
    <w:rsid w:val="002357D6"/>
    <w:rsid w:val="00236237"/>
    <w:rsid w:val="00237F7C"/>
    <w:rsid w:val="002435A9"/>
    <w:rsid w:val="00245599"/>
    <w:rsid w:val="00247710"/>
    <w:rsid w:val="002512FE"/>
    <w:rsid w:val="00251577"/>
    <w:rsid w:val="00253049"/>
    <w:rsid w:val="00253903"/>
    <w:rsid w:val="002548FA"/>
    <w:rsid w:val="00254A49"/>
    <w:rsid w:val="00255228"/>
    <w:rsid w:val="00255724"/>
    <w:rsid w:val="002567CA"/>
    <w:rsid w:val="0026228B"/>
    <w:rsid w:val="00262F3D"/>
    <w:rsid w:val="002642D6"/>
    <w:rsid w:val="002648F2"/>
    <w:rsid w:val="00265352"/>
    <w:rsid w:val="00267A9F"/>
    <w:rsid w:val="00270840"/>
    <w:rsid w:val="00271A36"/>
    <w:rsid w:val="00273A07"/>
    <w:rsid w:val="002757E4"/>
    <w:rsid w:val="0027707C"/>
    <w:rsid w:val="00281C95"/>
    <w:rsid w:val="00281FFB"/>
    <w:rsid w:val="00284097"/>
    <w:rsid w:val="00284586"/>
    <w:rsid w:val="00286DE5"/>
    <w:rsid w:val="00287768"/>
    <w:rsid w:val="00290277"/>
    <w:rsid w:val="00293ACD"/>
    <w:rsid w:val="00294E44"/>
    <w:rsid w:val="00294F52"/>
    <w:rsid w:val="002958EE"/>
    <w:rsid w:val="00295E88"/>
    <w:rsid w:val="002974FC"/>
    <w:rsid w:val="00297F36"/>
    <w:rsid w:val="002A749A"/>
    <w:rsid w:val="002B0056"/>
    <w:rsid w:val="002B08F2"/>
    <w:rsid w:val="002B3C82"/>
    <w:rsid w:val="002B6638"/>
    <w:rsid w:val="002C02E2"/>
    <w:rsid w:val="002C0A2C"/>
    <w:rsid w:val="002C110F"/>
    <w:rsid w:val="002C1428"/>
    <w:rsid w:val="002C177D"/>
    <w:rsid w:val="002C2B7F"/>
    <w:rsid w:val="002D0F07"/>
    <w:rsid w:val="002D5A4B"/>
    <w:rsid w:val="002D6935"/>
    <w:rsid w:val="002D788D"/>
    <w:rsid w:val="002E07B9"/>
    <w:rsid w:val="002E0BFB"/>
    <w:rsid w:val="002E1EDD"/>
    <w:rsid w:val="002E53C9"/>
    <w:rsid w:val="002E6B42"/>
    <w:rsid w:val="002E7EA0"/>
    <w:rsid w:val="002F0FF4"/>
    <w:rsid w:val="002F17FB"/>
    <w:rsid w:val="002F1975"/>
    <w:rsid w:val="002F1A2D"/>
    <w:rsid w:val="002F1EA4"/>
    <w:rsid w:val="002F24E0"/>
    <w:rsid w:val="002F38D5"/>
    <w:rsid w:val="002F4AA1"/>
    <w:rsid w:val="00300B0E"/>
    <w:rsid w:val="00303CB0"/>
    <w:rsid w:val="003060E6"/>
    <w:rsid w:val="003074ED"/>
    <w:rsid w:val="00310DFC"/>
    <w:rsid w:val="003128D6"/>
    <w:rsid w:val="00313DD5"/>
    <w:rsid w:val="00314A6D"/>
    <w:rsid w:val="003213A8"/>
    <w:rsid w:val="0032225B"/>
    <w:rsid w:val="00324AA8"/>
    <w:rsid w:val="003302F2"/>
    <w:rsid w:val="00330CA9"/>
    <w:rsid w:val="00330DE9"/>
    <w:rsid w:val="00331951"/>
    <w:rsid w:val="003328CC"/>
    <w:rsid w:val="00333E66"/>
    <w:rsid w:val="003465CA"/>
    <w:rsid w:val="00347B28"/>
    <w:rsid w:val="003508C2"/>
    <w:rsid w:val="00350E66"/>
    <w:rsid w:val="003537A8"/>
    <w:rsid w:val="00353A4D"/>
    <w:rsid w:val="00362238"/>
    <w:rsid w:val="00363361"/>
    <w:rsid w:val="00364FD4"/>
    <w:rsid w:val="00365E29"/>
    <w:rsid w:val="00380C83"/>
    <w:rsid w:val="003841A0"/>
    <w:rsid w:val="00384544"/>
    <w:rsid w:val="003878F2"/>
    <w:rsid w:val="00395D88"/>
    <w:rsid w:val="003965AB"/>
    <w:rsid w:val="003A0350"/>
    <w:rsid w:val="003A098E"/>
    <w:rsid w:val="003A0BE1"/>
    <w:rsid w:val="003A2733"/>
    <w:rsid w:val="003A6A36"/>
    <w:rsid w:val="003A7466"/>
    <w:rsid w:val="003B501D"/>
    <w:rsid w:val="003B7494"/>
    <w:rsid w:val="003B7B5B"/>
    <w:rsid w:val="003C08CF"/>
    <w:rsid w:val="003C2808"/>
    <w:rsid w:val="003C3CA0"/>
    <w:rsid w:val="003C4764"/>
    <w:rsid w:val="003C4FE6"/>
    <w:rsid w:val="003C5875"/>
    <w:rsid w:val="003C5A4F"/>
    <w:rsid w:val="003C5F0B"/>
    <w:rsid w:val="003C73CB"/>
    <w:rsid w:val="003D025B"/>
    <w:rsid w:val="003D1BEF"/>
    <w:rsid w:val="003D2E76"/>
    <w:rsid w:val="003D3153"/>
    <w:rsid w:val="003D4BD8"/>
    <w:rsid w:val="003D7116"/>
    <w:rsid w:val="003D7A9B"/>
    <w:rsid w:val="003E093E"/>
    <w:rsid w:val="003E2D28"/>
    <w:rsid w:val="003E4EF3"/>
    <w:rsid w:val="003E54FD"/>
    <w:rsid w:val="003E5E11"/>
    <w:rsid w:val="003E6478"/>
    <w:rsid w:val="003F0FE0"/>
    <w:rsid w:val="003F2184"/>
    <w:rsid w:val="003F2ABA"/>
    <w:rsid w:val="003F436A"/>
    <w:rsid w:val="003F5248"/>
    <w:rsid w:val="003F5FF7"/>
    <w:rsid w:val="003F6E8A"/>
    <w:rsid w:val="00400F1F"/>
    <w:rsid w:val="0040190F"/>
    <w:rsid w:val="00403189"/>
    <w:rsid w:val="00403F8E"/>
    <w:rsid w:val="004063A6"/>
    <w:rsid w:val="0040721C"/>
    <w:rsid w:val="00407DE7"/>
    <w:rsid w:val="00410BDF"/>
    <w:rsid w:val="00410D90"/>
    <w:rsid w:val="004155C6"/>
    <w:rsid w:val="004211D2"/>
    <w:rsid w:val="00427F14"/>
    <w:rsid w:val="0043056E"/>
    <w:rsid w:val="004311F9"/>
    <w:rsid w:val="00433A9F"/>
    <w:rsid w:val="004347F1"/>
    <w:rsid w:val="004364CA"/>
    <w:rsid w:val="004371D8"/>
    <w:rsid w:val="00437CC2"/>
    <w:rsid w:val="00440B07"/>
    <w:rsid w:val="00444A28"/>
    <w:rsid w:val="004452BA"/>
    <w:rsid w:val="00445630"/>
    <w:rsid w:val="00446651"/>
    <w:rsid w:val="00451BDD"/>
    <w:rsid w:val="0045389C"/>
    <w:rsid w:val="004547E6"/>
    <w:rsid w:val="00454D21"/>
    <w:rsid w:val="004556B5"/>
    <w:rsid w:val="00460C51"/>
    <w:rsid w:val="00464590"/>
    <w:rsid w:val="00464680"/>
    <w:rsid w:val="00467C68"/>
    <w:rsid w:val="004705BE"/>
    <w:rsid w:val="00470F9E"/>
    <w:rsid w:val="00471842"/>
    <w:rsid w:val="004725F6"/>
    <w:rsid w:val="0047379F"/>
    <w:rsid w:val="0047560C"/>
    <w:rsid w:val="004801A4"/>
    <w:rsid w:val="004804EA"/>
    <w:rsid w:val="0048077D"/>
    <w:rsid w:val="00480878"/>
    <w:rsid w:val="00481716"/>
    <w:rsid w:val="00481811"/>
    <w:rsid w:val="00481D64"/>
    <w:rsid w:val="0048370A"/>
    <w:rsid w:val="00483975"/>
    <w:rsid w:val="0048423A"/>
    <w:rsid w:val="00485912"/>
    <w:rsid w:val="0048650C"/>
    <w:rsid w:val="00490130"/>
    <w:rsid w:val="0049113B"/>
    <w:rsid w:val="00491A08"/>
    <w:rsid w:val="004929B6"/>
    <w:rsid w:val="00495029"/>
    <w:rsid w:val="00495D1B"/>
    <w:rsid w:val="00496E2F"/>
    <w:rsid w:val="004974EC"/>
    <w:rsid w:val="004A0A36"/>
    <w:rsid w:val="004A0A56"/>
    <w:rsid w:val="004A1341"/>
    <w:rsid w:val="004A1AFD"/>
    <w:rsid w:val="004A2B23"/>
    <w:rsid w:val="004A2D14"/>
    <w:rsid w:val="004A716B"/>
    <w:rsid w:val="004B0B89"/>
    <w:rsid w:val="004B3C8B"/>
    <w:rsid w:val="004B572D"/>
    <w:rsid w:val="004C288B"/>
    <w:rsid w:val="004C4802"/>
    <w:rsid w:val="004C5FB3"/>
    <w:rsid w:val="004D0717"/>
    <w:rsid w:val="004D4618"/>
    <w:rsid w:val="004D5477"/>
    <w:rsid w:val="004D593B"/>
    <w:rsid w:val="004D6835"/>
    <w:rsid w:val="004E0EDA"/>
    <w:rsid w:val="004E10B1"/>
    <w:rsid w:val="004E1E8B"/>
    <w:rsid w:val="004E45C3"/>
    <w:rsid w:val="004E49AB"/>
    <w:rsid w:val="004E5591"/>
    <w:rsid w:val="004E6489"/>
    <w:rsid w:val="004E660E"/>
    <w:rsid w:val="004E7A4B"/>
    <w:rsid w:val="004F033E"/>
    <w:rsid w:val="004F12AF"/>
    <w:rsid w:val="004F1D47"/>
    <w:rsid w:val="004F3883"/>
    <w:rsid w:val="004F42A4"/>
    <w:rsid w:val="004F49B8"/>
    <w:rsid w:val="004F4C54"/>
    <w:rsid w:val="004F61C2"/>
    <w:rsid w:val="004F65CB"/>
    <w:rsid w:val="004F7F42"/>
    <w:rsid w:val="00501FB6"/>
    <w:rsid w:val="00502E0A"/>
    <w:rsid w:val="00504693"/>
    <w:rsid w:val="005063FB"/>
    <w:rsid w:val="00506778"/>
    <w:rsid w:val="00506902"/>
    <w:rsid w:val="00506AC4"/>
    <w:rsid w:val="005124C3"/>
    <w:rsid w:val="0051256D"/>
    <w:rsid w:val="005125E6"/>
    <w:rsid w:val="00515E33"/>
    <w:rsid w:val="00516C8D"/>
    <w:rsid w:val="0051772F"/>
    <w:rsid w:val="00523C1E"/>
    <w:rsid w:val="00524E5E"/>
    <w:rsid w:val="005257B9"/>
    <w:rsid w:val="00525D6B"/>
    <w:rsid w:val="005261E9"/>
    <w:rsid w:val="00527057"/>
    <w:rsid w:val="00530B27"/>
    <w:rsid w:val="00533B6B"/>
    <w:rsid w:val="0053410C"/>
    <w:rsid w:val="00534DC9"/>
    <w:rsid w:val="0053615B"/>
    <w:rsid w:val="0054293A"/>
    <w:rsid w:val="00545402"/>
    <w:rsid w:val="00547089"/>
    <w:rsid w:val="00551101"/>
    <w:rsid w:val="00552407"/>
    <w:rsid w:val="00552F4F"/>
    <w:rsid w:val="0055511B"/>
    <w:rsid w:val="00555E88"/>
    <w:rsid w:val="00556920"/>
    <w:rsid w:val="0056008B"/>
    <w:rsid w:val="0056092C"/>
    <w:rsid w:val="00561859"/>
    <w:rsid w:val="00562789"/>
    <w:rsid w:val="00563BA2"/>
    <w:rsid w:val="005659CE"/>
    <w:rsid w:val="005709E8"/>
    <w:rsid w:val="0057439C"/>
    <w:rsid w:val="005773C8"/>
    <w:rsid w:val="00577A7D"/>
    <w:rsid w:val="00581692"/>
    <w:rsid w:val="00582CDE"/>
    <w:rsid w:val="005832E8"/>
    <w:rsid w:val="005870EE"/>
    <w:rsid w:val="005919BC"/>
    <w:rsid w:val="005925D0"/>
    <w:rsid w:val="0059407F"/>
    <w:rsid w:val="00595648"/>
    <w:rsid w:val="005966A5"/>
    <w:rsid w:val="00596DCE"/>
    <w:rsid w:val="005A1330"/>
    <w:rsid w:val="005A179E"/>
    <w:rsid w:val="005A54E2"/>
    <w:rsid w:val="005A69A4"/>
    <w:rsid w:val="005A77FC"/>
    <w:rsid w:val="005B03EE"/>
    <w:rsid w:val="005B0B32"/>
    <w:rsid w:val="005B15CF"/>
    <w:rsid w:val="005B1E15"/>
    <w:rsid w:val="005B2050"/>
    <w:rsid w:val="005B3DDE"/>
    <w:rsid w:val="005B5D17"/>
    <w:rsid w:val="005B5DDB"/>
    <w:rsid w:val="005B6060"/>
    <w:rsid w:val="005B651E"/>
    <w:rsid w:val="005B6DCE"/>
    <w:rsid w:val="005B7FE7"/>
    <w:rsid w:val="005C01A7"/>
    <w:rsid w:val="005C3CCF"/>
    <w:rsid w:val="005C4894"/>
    <w:rsid w:val="005C4E74"/>
    <w:rsid w:val="005C68CB"/>
    <w:rsid w:val="005C7C42"/>
    <w:rsid w:val="005D4F92"/>
    <w:rsid w:val="005E1042"/>
    <w:rsid w:val="005E5D3E"/>
    <w:rsid w:val="005E64C4"/>
    <w:rsid w:val="005F0018"/>
    <w:rsid w:val="005F4463"/>
    <w:rsid w:val="005F61C9"/>
    <w:rsid w:val="005F69C0"/>
    <w:rsid w:val="00601EC5"/>
    <w:rsid w:val="0060392F"/>
    <w:rsid w:val="0060455E"/>
    <w:rsid w:val="00606B5F"/>
    <w:rsid w:val="00610CBE"/>
    <w:rsid w:val="00610E53"/>
    <w:rsid w:val="006113DB"/>
    <w:rsid w:val="006128F2"/>
    <w:rsid w:val="0061534F"/>
    <w:rsid w:val="00615E3A"/>
    <w:rsid w:val="00617676"/>
    <w:rsid w:val="00626653"/>
    <w:rsid w:val="00632D23"/>
    <w:rsid w:val="00632E41"/>
    <w:rsid w:val="00633B8E"/>
    <w:rsid w:val="0063412F"/>
    <w:rsid w:val="00635D8A"/>
    <w:rsid w:val="00643365"/>
    <w:rsid w:val="00644353"/>
    <w:rsid w:val="00645264"/>
    <w:rsid w:val="00647359"/>
    <w:rsid w:val="006524E4"/>
    <w:rsid w:val="00653249"/>
    <w:rsid w:val="00653250"/>
    <w:rsid w:val="00653288"/>
    <w:rsid w:val="00653584"/>
    <w:rsid w:val="00657593"/>
    <w:rsid w:val="00660C83"/>
    <w:rsid w:val="00666A47"/>
    <w:rsid w:val="006675E0"/>
    <w:rsid w:val="006700F9"/>
    <w:rsid w:val="00670A3D"/>
    <w:rsid w:val="006721D1"/>
    <w:rsid w:val="006731B3"/>
    <w:rsid w:val="00674609"/>
    <w:rsid w:val="00675F3D"/>
    <w:rsid w:val="00676D2C"/>
    <w:rsid w:val="006837CF"/>
    <w:rsid w:val="00684867"/>
    <w:rsid w:val="006848B2"/>
    <w:rsid w:val="0068498D"/>
    <w:rsid w:val="00686D22"/>
    <w:rsid w:val="00686F4A"/>
    <w:rsid w:val="00690FF3"/>
    <w:rsid w:val="0069307E"/>
    <w:rsid w:val="0069354F"/>
    <w:rsid w:val="0069357D"/>
    <w:rsid w:val="0069387D"/>
    <w:rsid w:val="006A16FB"/>
    <w:rsid w:val="006A2577"/>
    <w:rsid w:val="006A3208"/>
    <w:rsid w:val="006A5F54"/>
    <w:rsid w:val="006B788A"/>
    <w:rsid w:val="006C1F91"/>
    <w:rsid w:val="006C25AD"/>
    <w:rsid w:val="006C2C6B"/>
    <w:rsid w:val="006C3A25"/>
    <w:rsid w:val="006C59ED"/>
    <w:rsid w:val="006C6452"/>
    <w:rsid w:val="006D0730"/>
    <w:rsid w:val="006D0F9F"/>
    <w:rsid w:val="006D280A"/>
    <w:rsid w:val="006D5FB8"/>
    <w:rsid w:val="006D7EA5"/>
    <w:rsid w:val="006E5BAE"/>
    <w:rsid w:val="006E6021"/>
    <w:rsid w:val="006E6F46"/>
    <w:rsid w:val="006F0A05"/>
    <w:rsid w:val="006F1D20"/>
    <w:rsid w:val="006F3ED1"/>
    <w:rsid w:val="006F528F"/>
    <w:rsid w:val="006F5304"/>
    <w:rsid w:val="006F5552"/>
    <w:rsid w:val="00700E01"/>
    <w:rsid w:val="0070479B"/>
    <w:rsid w:val="00705972"/>
    <w:rsid w:val="00707F1A"/>
    <w:rsid w:val="007117F8"/>
    <w:rsid w:val="007122F0"/>
    <w:rsid w:val="00712A1F"/>
    <w:rsid w:val="00712AB6"/>
    <w:rsid w:val="0071679C"/>
    <w:rsid w:val="00716ACC"/>
    <w:rsid w:val="00722C2D"/>
    <w:rsid w:val="007322A2"/>
    <w:rsid w:val="00732583"/>
    <w:rsid w:val="0073494D"/>
    <w:rsid w:val="0073680B"/>
    <w:rsid w:val="00737E7A"/>
    <w:rsid w:val="00737FD6"/>
    <w:rsid w:val="00740193"/>
    <w:rsid w:val="007403FC"/>
    <w:rsid w:val="007433F9"/>
    <w:rsid w:val="007445B3"/>
    <w:rsid w:val="00744B92"/>
    <w:rsid w:val="00745125"/>
    <w:rsid w:val="00750ABE"/>
    <w:rsid w:val="00750AC1"/>
    <w:rsid w:val="00750F1E"/>
    <w:rsid w:val="00752C15"/>
    <w:rsid w:val="00753D61"/>
    <w:rsid w:val="0075724D"/>
    <w:rsid w:val="00764D62"/>
    <w:rsid w:val="0076571D"/>
    <w:rsid w:val="007677FB"/>
    <w:rsid w:val="007703B5"/>
    <w:rsid w:val="00771774"/>
    <w:rsid w:val="00773C00"/>
    <w:rsid w:val="00776B48"/>
    <w:rsid w:val="00776BF4"/>
    <w:rsid w:val="0077717F"/>
    <w:rsid w:val="0077766B"/>
    <w:rsid w:val="00781E49"/>
    <w:rsid w:val="007864E4"/>
    <w:rsid w:val="00786852"/>
    <w:rsid w:val="00786E9C"/>
    <w:rsid w:val="00787D6D"/>
    <w:rsid w:val="0079116B"/>
    <w:rsid w:val="007951D9"/>
    <w:rsid w:val="007A03B9"/>
    <w:rsid w:val="007B04D5"/>
    <w:rsid w:val="007B0EB7"/>
    <w:rsid w:val="007B1CC6"/>
    <w:rsid w:val="007B23C2"/>
    <w:rsid w:val="007B5232"/>
    <w:rsid w:val="007B7D2E"/>
    <w:rsid w:val="007C288C"/>
    <w:rsid w:val="007C44BD"/>
    <w:rsid w:val="007C4F16"/>
    <w:rsid w:val="007D03B8"/>
    <w:rsid w:val="007D4EBE"/>
    <w:rsid w:val="007D602D"/>
    <w:rsid w:val="007E1FB7"/>
    <w:rsid w:val="007E266B"/>
    <w:rsid w:val="007E2990"/>
    <w:rsid w:val="007E44F7"/>
    <w:rsid w:val="007E6076"/>
    <w:rsid w:val="007E69E9"/>
    <w:rsid w:val="007E7371"/>
    <w:rsid w:val="007F1424"/>
    <w:rsid w:val="007F1A6B"/>
    <w:rsid w:val="007F1CB5"/>
    <w:rsid w:val="007F2F5E"/>
    <w:rsid w:val="007F3BEC"/>
    <w:rsid w:val="007F552B"/>
    <w:rsid w:val="00800998"/>
    <w:rsid w:val="00803BE8"/>
    <w:rsid w:val="00806120"/>
    <w:rsid w:val="00806B72"/>
    <w:rsid w:val="008104A8"/>
    <w:rsid w:val="00815332"/>
    <w:rsid w:val="00815DD8"/>
    <w:rsid w:val="00823BC3"/>
    <w:rsid w:val="00823FE8"/>
    <w:rsid w:val="00826EC7"/>
    <w:rsid w:val="008279A1"/>
    <w:rsid w:val="00837992"/>
    <w:rsid w:val="00837F84"/>
    <w:rsid w:val="00842CA6"/>
    <w:rsid w:val="00843858"/>
    <w:rsid w:val="00846521"/>
    <w:rsid w:val="008469A6"/>
    <w:rsid w:val="00846AD1"/>
    <w:rsid w:val="0084725A"/>
    <w:rsid w:val="00847416"/>
    <w:rsid w:val="00850C34"/>
    <w:rsid w:val="008521BE"/>
    <w:rsid w:val="008528AE"/>
    <w:rsid w:val="00852D62"/>
    <w:rsid w:val="00856160"/>
    <w:rsid w:val="00857B34"/>
    <w:rsid w:val="00860811"/>
    <w:rsid w:val="00863AE9"/>
    <w:rsid w:val="00864682"/>
    <w:rsid w:val="00870395"/>
    <w:rsid w:val="00871756"/>
    <w:rsid w:val="00872D26"/>
    <w:rsid w:val="00874D9E"/>
    <w:rsid w:val="0087517B"/>
    <w:rsid w:val="00875898"/>
    <w:rsid w:val="008819E9"/>
    <w:rsid w:val="008820D8"/>
    <w:rsid w:val="00882383"/>
    <w:rsid w:val="00882A11"/>
    <w:rsid w:val="00885193"/>
    <w:rsid w:val="00885BC5"/>
    <w:rsid w:val="00887201"/>
    <w:rsid w:val="00892C60"/>
    <w:rsid w:val="00896DD6"/>
    <w:rsid w:val="00897290"/>
    <w:rsid w:val="008A3D78"/>
    <w:rsid w:val="008A3EF7"/>
    <w:rsid w:val="008A4424"/>
    <w:rsid w:val="008A4524"/>
    <w:rsid w:val="008A48D2"/>
    <w:rsid w:val="008A77C3"/>
    <w:rsid w:val="008B0934"/>
    <w:rsid w:val="008B129D"/>
    <w:rsid w:val="008B2AAF"/>
    <w:rsid w:val="008B51DE"/>
    <w:rsid w:val="008C04CA"/>
    <w:rsid w:val="008C11B3"/>
    <w:rsid w:val="008C4857"/>
    <w:rsid w:val="008C6C38"/>
    <w:rsid w:val="008C6DAF"/>
    <w:rsid w:val="008D37E1"/>
    <w:rsid w:val="008D4FEE"/>
    <w:rsid w:val="008D56DB"/>
    <w:rsid w:val="008D5ECD"/>
    <w:rsid w:val="008D6784"/>
    <w:rsid w:val="008D77C8"/>
    <w:rsid w:val="008E58DE"/>
    <w:rsid w:val="008F0356"/>
    <w:rsid w:val="008F13F3"/>
    <w:rsid w:val="008F1E05"/>
    <w:rsid w:val="008F5CBC"/>
    <w:rsid w:val="008F5F46"/>
    <w:rsid w:val="008F647D"/>
    <w:rsid w:val="009009FA"/>
    <w:rsid w:val="009019E3"/>
    <w:rsid w:val="009026CB"/>
    <w:rsid w:val="00904A1E"/>
    <w:rsid w:val="00906BFE"/>
    <w:rsid w:val="00906E3D"/>
    <w:rsid w:val="009112BE"/>
    <w:rsid w:val="00911EDC"/>
    <w:rsid w:val="009147D7"/>
    <w:rsid w:val="00917EDE"/>
    <w:rsid w:val="0092048C"/>
    <w:rsid w:val="00921D65"/>
    <w:rsid w:val="009243BC"/>
    <w:rsid w:val="00925A7B"/>
    <w:rsid w:val="00925AD8"/>
    <w:rsid w:val="00926A25"/>
    <w:rsid w:val="00931598"/>
    <w:rsid w:val="00931FA1"/>
    <w:rsid w:val="00932385"/>
    <w:rsid w:val="00935533"/>
    <w:rsid w:val="0093727C"/>
    <w:rsid w:val="00941020"/>
    <w:rsid w:val="00942B29"/>
    <w:rsid w:val="0094481F"/>
    <w:rsid w:val="00944BE8"/>
    <w:rsid w:val="00944EAC"/>
    <w:rsid w:val="00946EBC"/>
    <w:rsid w:val="00946F2C"/>
    <w:rsid w:val="0095235E"/>
    <w:rsid w:val="0095412C"/>
    <w:rsid w:val="00955F47"/>
    <w:rsid w:val="00955F62"/>
    <w:rsid w:val="00960300"/>
    <w:rsid w:val="0096130B"/>
    <w:rsid w:val="0096230A"/>
    <w:rsid w:val="00962B33"/>
    <w:rsid w:val="009633CE"/>
    <w:rsid w:val="00967BDC"/>
    <w:rsid w:val="009710B5"/>
    <w:rsid w:val="0097260F"/>
    <w:rsid w:val="009726C1"/>
    <w:rsid w:val="00972846"/>
    <w:rsid w:val="00973249"/>
    <w:rsid w:val="00975CDC"/>
    <w:rsid w:val="009775EA"/>
    <w:rsid w:val="00977A1F"/>
    <w:rsid w:val="00983A5E"/>
    <w:rsid w:val="0098745D"/>
    <w:rsid w:val="00993387"/>
    <w:rsid w:val="0099416C"/>
    <w:rsid w:val="00994B65"/>
    <w:rsid w:val="009A21EF"/>
    <w:rsid w:val="009A2F9D"/>
    <w:rsid w:val="009A76B6"/>
    <w:rsid w:val="009B0A97"/>
    <w:rsid w:val="009B2063"/>
    <w:rsid w:val="009B4621"/>
    <w:rsid w:val="009B49D6"/>
    <w:rsid w:val="009B6081"/>
    <w:rsid w:val="009B63D5"/>
    <w:rsid w:val="009B75DA"/>
    <w:rsid w:val="009C2097"/>
    <w:rsid w:val="009C24DF"/>
    <w:rsid w:val="009C42FE"/>
    <w:rsid w:val="009C50DF"/>
    <w:rsid w:val="009D1223"/>
    <w:rsid w:val="009D1AFB"/>
    <w:rsid w:val="009D1D1A"/>
    <w:rsid w:val="009D22D5"/>
    <w:rsid w:val="009D642E"/>
    <w:rsid w:val="009D6B25"/>
    <w:rsid w:val="009D714A"/>
    <w:rsid w:val="009D742E"/>
    <w:rsid w:val="009D75E0"/>
    <w:rsid w:val="009E2773"/>
    <w:rsid w:val="009E3318"/>
    <w:rsid w:val="009E3EC6"/>
    <w:rsid w:val="009E7F96"/>
    <w:rsid w:val="009F0F3F"/>
    <w:rsid w:val="009F18A1"/>
    <w:rsid w:val="009F2674"/>
    <w:rsid w:val="009F435B"/>
    <w:rsid w:val="009F4AD1"/>
    <w:rsid w:val="009F5220"/>
    <w:rsid w:val="009F74DE"/>
    <w:rsid w:val="00A030EB"/>
    <w:rsid w:val="00A03794"/>
    <w:rsid w:val="00A040C3"/>
    <w:rsid w:val="00A04BB3"/>
    <w:rsid w:val="00A060FB"/>
    <w:rsid w:val="00A10EDB"/>
    <w:rsid w:val="00A1110A"/>
    <w:rsid w:val="00A11F62"/>
    <w:rsid w:val="00A13292"/>
    <w:rsid w:val="00A1798A"/>
    <w:rsid w:val="00A217A4"/>
    <w:rsid w:val="00A219C6"/>
    <w:rsid w:val="00A21A62"/>
    <w:rsid w:val="00A22076"/>
    <w:rsid w:val="00A2323A"/>
    <w:rsid w:val="00A23578"/>
    <w:rsid w:val="00A24014"/>
    <w:rsid w:val="00A24D03"/>
    <w:rsid w:val="00A25016"/>
    <w:rsid w:val="00A31157"/>
    <w:rsid w:val="00A32412"/>
    <w:rsid w:val="00A33978"/>
    <w:rsid w:val="00A35C16"/>
    <w:rsid w:val="00A35F25"/>
    <w:rsid w:val="00A36895"/>
    <w:rsid w:val="00A43C6D"/>
    <w:rsid w:val="00A444F7"/>
    <w:rsid w:val="00A458FA"/>
    <w:rsid w:val="00A474C5"/>
    <w:rsid w:val="00A51FE4"/>
    <w:rsid w:val="00A54103"/>
    <w:rsid w:val="00A56020"/>
    <w:rsid w:val="00A570EF"/>
    <w:rsid w:val="00A6209A"/>
    <w:rsid w:val="00A62B2B"/>
    <w:rsid w:val="00A62BDF"/>
    <w:rsid w:val="00A648DE"/>
    <w:rsid w:val="00A64FA0"/>
    <w:rsid w:val="00A661D3"/>
    <w:rsid w:val="00A6673E"/>
    <w:rsid w:val="00A67C62"/>
    <w:rsid w:val="00A70567"/>
    <w:rsid w:val="00A70EB2"/>
    <w:rsid w:val="00A72304"/>
    <w:rsid w:val="00A72CE4"/>
    <w:rsid w:val="00A7380F"/>
    <w:rsid w:val="00A74EC6"/>
    <w:rsid w:val="00A76613"/>
    <w:rsid w:val="00A773D6"/>
    <w:rsid w:val="00A86009"/>
    <w:rsid w:val="00A873D6"/>
    <w:rsid w:val="00A93172"/>
    <w:rsid w:val="00A9554E"/>
    <w:rsid w:val="00A9627D"/>
    <w:rsid w:val="00A96846"/>
    <w:rsid w:val="00AA2530"/>
    <w:rsid w:val="00AA2B65"/>
    <w:rsid w:val="00AA373E"/>
    <w:rsid w:val="00AA41AA"/>
    <w:rsid w:val="00AA61D2"/>
    <w:rsid w:val="00AA7A7A"/>
    <w:rsid w:val="00AB11E6"/>
    <w:rsid w:val="00AB23D3"/>
    <w:rsid w:val="00AB5241"/>
    <w:rsid w:val="00AB7046"/>
    <w:rsid w:val="00AB73DC"/>
    <w:rsid w:val="00AC3513"/>
    <w:rsid w:val="00AC36D7"/>
    <w:rsid w:val="00AC3D37"/>
    <w:rsid w:val="00AC3EE1"/>
    <w:rsid w:val="00AC5994"/>
    <w:rsid w:val="00AC5C27"/>
    <w:rsid w:val="00AD7BFE"/>
    <w:rsid w:val="00AE177B"/>
    <w:rsid w:val="00AE36A9"/>
    <w:rsid w:val="00AE4CBC"/>
    <w:rsid w:val="00AE5D24"/>
    <w:rsid w:val="00AE609C"/>
    <w:rsid w:val="00AE68FF"/>
    <w:rsid w:val="00AE7382"/>
    <w:rsid w:val="00AE79DC"/>
    <w:rsid w:val="00AF1DC6"/>
    <w:rsid w:val="00AF7DA4"/>
    <w:rsid w:val="00AF7DE8"/>
    <w:rsid w:val="00B020A0"/>
    <w:rsid w:val="00B0512D"/>
    <w:rsid w:val="00B0640F"/>
    <w:rsid w:val="00B1040E"/>
    <w:rsid w:val="00B13EE4"/>
    <w:rsid w:val="00B14FE9"/>
    <w:rsid w:val="00B157D6"/>
    <w:rsid w:val="00B17E0F"/>
    <w:rsid w:val="00B17FA6"/>
    <w:rsid w:val="00B20B25"/>
    <w:rsid w:val="00B221B5"/>
    <w:rsid w:val="00B22595"/>
    <w:rsid w:val="00B2317B"/>
    <w:rsid w:val="00B26756"/>
    <w:rsid w:val="00B26760"/>
    <w:rsid w:val="00B27CC0"/>
    <w:rsid w:val="00B30FAA"/>
    <w:rsid w:val="00B31CF9"/>
    <w:rsid w:val="00B375BC"/>
    <w:rsid w:val="00B414F0"/>
    <w:rsid w:val="00B419BF"/>
    <w:rsid w:val="00B427A3"/>
    <w:rsid w:val="00B42DB0"/>
    <w:rsid w:val="00B44157"/>
    <w:rsid w:val="00B4775F"/>
    <w:rsid w:val="00B47C24"/>
    <w:rsid w:val="00B47E7B"/>
    <w:rsid w:val="00B514C8"/>
    <w:rsid w:val="00B52E64"/>
    <w:rsid w:val="00B53158"/>
    <w:rsid w:val="00B547E8"/>
    <w:rsid w:val="00B557BF"/>
    <w:rsid w:val="00B55BE2"/>
    <w:rsid w:val="00B55C33"/>
    <w:rsid w:val="00B61ECE"/>
    <w:rsid w:val="00B62A76"/>
    <w:rsid w:val="00B635BC"/>
    <w:rsid w:val="00B635CD"/>
    <w:rsid w:val="00B642DE"/>
    <w:rsid w:val="00B70116"/>
    <w:rsid w:val="00B71056"/>
    <w:rsid w:val="00B72359"/>
    <w:rsid w:val="00B75B6F"/>
    <w:rsid w:val="00B804D9"/>
    <w:rsid w:val="00B8076B"/>
    <w:rsid w:val="00B80AF7"/>
    <w:rsid w:val="00B817A5"/>
    <w:rsid w:val="00B81B7B"/>
    <w:rsid w:val="00B82C1D"/>
    <w:rsid w:val="00B835D8"/>
    <w:rsid w:val="00B87586"/>
    <w:rsid w:val="00B87F88"/>
    <w:rsid w:val="00B91C1F"/>
    <w:rsid w:val="00B951B8"/>
    <w:rsid w:val="00BA3887"/>
    <w:rsid w:val="00BA4BAF"/>
    <w:rsid w:val="00BA5CAA"/>
    <w:rsid w:val="00BA6E9F"/>
    <w:rsid w:val="00BA7CFC"/>
    <w:rsid w:val="00BB256E"/>
    <w:rsid w:val="00BB2B95"/>
    <w:rsid w:val="00BB40CA"/>
    <w:rsid w:val="00BB46DC"/>
    <w:rsid w:val="00BB4EFB"/>
    <w:rsid w:val="00BC2465"/>
    <w:rsid w:val="00BC7403"/>
    <w:rsid w:val="00BC74CA"/>
    <w:rsid w:val="00BD14EF"/>
    <w:rsid w:val="00BD19DD"/>
    <w:rsid w:val="00BD4B06"/>
    <w:rsid w:val="00BD66E6"/>
    <w:rsid w:val="00BD717D"/>
    <w:rsid w:val="00BD73E8"/>
    <w:rsid w:val="00BE130E"/>
    <w:rsid w:val="00BE2AD7"/>
    <w:rsid w:val="00BE3A49"/>
    <w:rsid w:val="00BE453E"/>
    <w:rsid w:val="00BE5FFF"/>
    <w:rsid w:val="00BE6364"/>
    <w:rsid w:val="00BE7B48"/>
    <w:rsid w:val="00BF02F0"/>
    <w:rsid w:val="00BF28C4"/>
    <w:rsid w:val="00BF46FA"/>
    <w:rsid w:val="00BF4D5C"/>
    <w:rsid w:val="00C03307"/>
    <w:rsid w:val="00C03A48"/>
    <w:rsid w:val="00C04302"/>
    <w:rsid w:val="00C0687E"/>
    <w:rsid w:val="00C07B54"/>
    <w:rsid w:val="00C105DA"/>
    <w:rsid w:val="00C112E3"/>
    <w:rsid w:val="00C118BA"/>
    <w:rsid w:val="00C144E4"/>
    <w:rsid w:val="00C145FB"/>
    <w:rsid w:val="00C14A14"/>
    <w:rsid w:val="00C155DD"/>
    <w:rsid w:val="00C161E9"/>
    <w:rsid w:val="00C1697F"/>
    <w:rsid w:val="00C16F1D"/>
    <w:rsid w:val="00C20CDB"/>
    <w:rsid w:val="00C21974"/>
    <w:rsid w:val="00C22196"/>
    <w:rsid w:val="00C30B9E"/>
    <w:rsid w:val="00C34256"/>
    <w:rsid w:val="00C359DB"/>
    <w:rsid w:val="00C37251"/>
    <w:rsid w:val="00C37943"/>
    <w:rsid w:val="00C400F1"/>
    <w:rsid w:val="00C40E1C"/>
    <w:rsid w:val="00C430E4"/>
    <w:rsid w:val="00C4444D"/>
    <w:rsid w:val="00C4481A"/>
    <w:rsid w:val="00C44961"/>
    <w:rsid w:val="00C44CFB"/>
    <w:rsid w:val="00C45B5E"/>
    <w:rsid w:val="00C46E2E"/>
    <w:rsid w:val="00C51149"/>
    <w:rsid w:val="00C524BA"/>
    <w:rsid w:val="00C632F5"/>
    <w:rsid w:val="00C64AAA"/>
    <w:rsid w:val="00C6598E"/>
    <w:rsid w:val="00C70FBF"/>
    <w:rsid w:val="00C73F2B"/>
    <w:rsid w:val="00C7430B"/>
    <w:rsid w:val="00C747D6"/>
    <w:rsid w:val="00C7488A"/>
    <w:rsid w:val="00C77D81"/>
    <w:rsid w:val="00C81CB4"/>
    <w:rsid w:val="00C85463"/>
    <w:rsid w:val="00C91E78"/>
    <w:rsid w:val="00C93594"/>
    <w:rsid w:val="00C95D5F"/>
    <w:rsid w:val="00CA6140"/>
    <w:rsid w:val="00CA6616"/>
    <w:rsid w:val="00CB06AC"/>
    <w:rsid w:val="00CB1A16"/>
    <w:rsid w:val="00CB2632"/>
    <w:rsid w:val="00CB7337"/>
    <w:rsid w:val="00CB7927"/>
    <w:rsid w:val="00CC04DF"/>
    <w:rsid w:val="00CC41C3"/>
    <w:rsid w:val="00CC5A10"/>
    <w:rsid w:val="00CC650D"/>
    <w:rsid w:val="00CD0EE4"/>
    <w:rsid w:val="00CD48D9"/>
    <w:rsid w:val="00CD61BD"/>
    <w:rsid w:val="00CD6E07"/>
    <w:rsid w:val="00CE18A1"/>
    <w:rsid w:val="00CE1EB7"/>
    <w:rsid w:val="00CE1F3C"/>
    <w:rsid w:val="00CE5180"/>
    <w:rsid w:val="00CE6760"/>
    <w:rsid w:val="00CE6AE4"/>
    <w:rsid w:val="00CE74B9"/>
    <w:rsid w:val="00CF542E"/>
    <w:rsid w:val="00CF589E"/>
    <w:rsid w:val="00CF6483"/>
    <w:rsid w:val="00D04E47"/>
    <w:rsid w:val="00D077E5"/>
    <w:rsid w:val="00D21D1A"/>
    <w:rsid w:val="00D23EDB"/>
    <w:rsid w:val="00D27263"/>
    <w:rsid w:val="00D32DBC"/>
    <w:rsid w:val="00D33420"/>
    <w:rsid w:val="00D3669C"/>
    <w:rsid w:val="00D37FB4"/>
    <w:rsid w:val="00D42CE7"/>
    <w:rsid w:val="00D54720"/>
    <w:rsid w:val="00D57062"/>
    <w:rsid w:val="00D606BE"/>
    <w:rsid w:val="00D62CBA"/>
    <w:rsid w:val="00D64E87"/>
    <w:rsid w:val="00D666CF"/>
    <w:rsid w:val="00D67D9E"/>
    <w:rsid w:val="00D71D72"/>
    <w:rsid w:val="00D72424"/>
    <w:rsid w:val="00D729D7"/>
    <w:rsid w:val="00D73069"/>
    <w:rsid w:val="00D7551A"/>
    <w:rsid w:val="00D7553D"/>
    <w:rsid w:val="00D75EDB"/>
    <w:rsid w:val="00D766C7"/>
    <w:rsid w:val="00D80287"/>
    <w:rsid w:val="00D80F43"/>
    <w:rsid w:val="00D820E0"/>
    <w:rsid w:val="00D87300"/>
    <w:rsid w:val="00D93F0A"/>
    <w:rsid w:val="00D947D0"/>
    <w:rsid w:val="00DA0C3E"/>
    <w:rsid w:val="00DA1643"/>
    <w:rsid w:val="00DA1B27"/>
    <w:rsid w:val="00DA5842"/>
    <w:rsid w:val="00DA77C0"/>
    <w:rsid w:val="00DA7908"/>
    <w:rsid w:val="00DB0AF0"/>
    <w:rsid w:val="00DB3EA0"/>
    <w:rsid w:val="00DB41C1"/>
    <w:rsid w:val="00DB69BF"/>
    <w:rsid w:val="00DC0A7A"/>
    <w:rsid w:val="00DC3867"/>
    <w:rsid w:val="00DC48EA"/>
    <w:rsid w:val="00DC5105"/>
    <w:rsid w:val="00DC651F"/>
    <w:rsid w:val="00DD74E4"/>
    <w:rsid w:val="00DE1FEC"/>
    <w:rsid w:val="00DE269E"/>
    <w:rsid w:val="00DE59C8"/>
    <w:rsid w:val="00DE792E"/>
    <w:rsid w:val="00DF1FF0"/>
    <w:rsid w:val="00DF60FC"/>
    <w:rsid w:val="00E0038F"/>
    <w:rsid w:val="00E053CC"/>
    <w:rsid w:val="00E10E0A"/>
    <w:rsid w:val="00E113E2"/>
    <w:rsid w:val="00E11F64"/>
    <w:rsid w:val="00E13B96"/>
    <w:rsid w:val="00E15348"/>
    <w:rsid w:val="00E1579F"/>
    <w:rsid w:val="00E16428"/>
    <w:rsid w:val="00E16DDE"/>
    <w:rsid w:val="00E20263"/>
    <w:rsid w:val="00E20845"/>
    <w:rsid w:val="00E22ED8"/>
    <w:rsid w:val="00E22EED"/>
    <w:rsid w:val="00E233B7"/>
    <w:rsid w:val="00E23CDB"/>
    <w:rsid w:val="00E23EC0"/>
    <w:rsid w:val="00E2593E"/>
    <w:rsid w:val="00E264FF"/>
    <w:rsid w:val="00E2661C"/>
    <w:rsid w:val="00E27CC7"/>
    <w:rsid w:val="00E30CE0"/>
    <w:rsid w:val="00E32362"/>
    <w:rsid w:val="00E35832"/>
    <w:rsid w:val="00E36268"/>
    <w:rsid w:val="00E3634D"/>
    <w:rsid w:val="00E3639A"/>
    <w:rsid w:val="00E404FC"/>
    <w:rsid w:val="00E411C7"/>
    <w:rsid w:val="00E411CF"/>
    <w:rsid w:val="00E416AF"/>
    <w:rsid w:val="00E41F82"/>
    <w:rsid w:val="00E428FF"/>
    <w:rsid w:val="00E44EFE"/>
    <w:rsid w:val="00E46BC6"/>
    <w:rsid w:val="00E5104B"/>
    <w:rsid w:val="00E5415F"/>
    <w:rsid w:val="00E54F5A"/>
    <w:rsid w:val="00E57649"/>
    <w:rsid w:val="00E64CAE"/>
    <w:rsid w:val="00E65B38"/>
    <w:rsid w:val="00E6777A"/>
    <w:rsid w:val="00E67950"/>
    <w:rsid w:val="00E713E4"/>
    <w:rsid w:val="00E71761"/>
    <w:rsid w:val="00E72B93"/>
    <w:rsid w:val="00E7417F"/>
    <w:rsid w:val="00E76423"/>
    <w:rsid w:val="00E777BE"/>
    <w:rsid w:val="00E82BDA"/>
    <w:rsid w:val="00E85FF1"/>
    <w:rsid w:val="00E91018"/>
    <w:rsid w:val="00E922BE"/>
    <w:rsid w:val="00E9259E"/>
    <w:rsid w:val="00E932CA"/>
    <w:rsid w:val="00E948CD"/>
    <w:rsid w:val="00E961D6"/>
    <w:rsid w:val="00E968C1"/>
    <w:rsid w:val="00EA06BF"/>
    <w:rsid w:val="00EA1DBC"/>
    <w:rsid w:val="00EA37A0"/>
    <w:rsid w:val="00EA5264"/>
    <w:rsid w:val="00EA5FCD"/>
    <w:rsid w:val="00EA6463"/>
    <w:rsid w:val="00EB3416"/>
    <w:rsid w:val="00EB3793"/>
    <w:rsid w:val="00EB44DF"/>
    <w:rsid w:val="00EB560E"/>
    <w:rsid w:val="00EC0539"/>
    <w:rsid w:val="00EC10D0"/>
    <w:rsid w:val="00EC14A7"/>
    <w:rsid w:val="00EC408B"/>
    <w:rsid w:val="00EC6F08"/>
    <w:rsid w:val="00ED04E5"/>
    <w:rsid w:val="00ED192B"/>
    <w:rsid w:val="00ED48C6"/>
    <w:rsid w:val="00ED4FA9"/>
    <w:rsid w:val="00EE2A2B"/>
    <w:rsid w:val="00EE2FAA"/>
    <w:rsid w:val="00EE55E8"/>
    <w:rsid w:val="00EE5A8F"/>
    <w:rsid w:val="00EE5D3E"/>
    <w:rsid w:val="00EE62DE"/>
    <w:rsid w:val="00EF18B3"/>
    <w:rsid w:val="00EF20AC"/>
    <w:rsid w:val="00EF59CE"/>
    <w:rsid w:val="00EF7B3D"/>
    <w:rsid w:val="00F00BDB"/>
    <w:rsid w:val="00F04FA8"/>
    <w:rsid w:val="00F05776"/>
    <w:rsid w:val="00F06ABA"/>
    <w:rsid w:val="00F078EC"/>
    <w:rsid w:val="00F079C4"/>
    <w:rsid w:val="00F10AFF"/>
    <w:rsid w:val="00F10F9E"/>
    <w:rsid w:val="00F11687"/>
    <w:rsid w:val="00F12C86"/>
    <w:rsid w:val="00F12D65"/>
    <w:rsid w:val="00F14DBD"/>
    <w:rsid w:val="00F14EED"/>
    <w:rsid w:val="00F17311"/>
    <w:rsid w:val="00F2268B"/>
    <w:rsid w:val="00F24C02"/>
    <w:rsid w:val="00F24E87"/>
    <w:rsid w:val="00F25920"/>
    <w:rsid w:val="00F26C0D"/>
    <w:rsid w:val="00F30797"/>
    <w:rsid w:val="00F32490"/>
    <w:rsid w:val="00F32CF1"/>
    <w:rsid w:val="00F32EC6"/>
    <w:rsid w:val="00F336C5"/>
    <w:rsid w:val="00F340AE"/>
    <w:rsid w:val="00F368AA"/>
    <w:rsid w:val="00F403AA"/>
    <w:rsid w:val="00F4066A"/>
    <w:rsid w:val="00F41D9C"/>
    <w:rsid w:val="00F47D7E"/>
    <w:rsid w:val="00F5061E"/>
    <w:rsid w:val="00F51124"/>
    <w:rsid w:val="00F51DDD"/>
    <w:rsid w:val="00F551CB"/>
    <w:rsid w:val="00F55591"/>
    <w:rsid w:val="00F5652D"/>
    <w:rsid w:val="00F56616"/>
    <w:rsid w:val="00F56D19"/>
    <w:rsid w:val="00F57418"/>
    <w:rsid w:val="00F63CF0"/>
    <w:rsid w:val="00F64A1F"/>
    <w:rsid w:val="00F65D7C"/>
    <w:rsid w:val="00F672E9"/>
    <w:rsid w:val="00F67E4A"/>
    <w:rsid w:val="00F70169"/>
    <w:rsid w:val="00F70FED"/>
    <w:rsid w:val="00F7175E"/>
    <w:rsid w:val="00F73441"/>
    <w:rsid w:val="00F752E5"/>
    <w:rsid w:val="00F75D3D"/>
    <w:rsid w:val="00F77517"/>
    <w:rsid w:val="00F77C4D"/>
    <w:rsid w:val="00F836A8"/>
    <w:rsid w:val="00F87A6E"/>
    <w:rsid w:val="00FA28ED"/>
    <w:rsid w:val="00FA378D"/>
    <w:rsid w:val="00FA4386"/>
    <w:rsid w:val="00FA4E89"/>
    <w:rsid w:val="00FA5E5B"/>
    <w:rsid w:val="00FB2DC2"/>
    <w:rsid w:val="00FB405C"/>
    <w:rsid w:val="00FB7F8A"/>
    <w:rsid w:val="00FC2F2A"/>
    <w:rsid w:val="00FC3887"/>
    <w:rsid w:val="00FC39F4"/>
    <w:rsid w:val="00FC3B80"/>
    <w:rsid w:val="00FC62BA"/>
    <w:rsid w:val="00FC6E6A"/>
    <w:rsid w:val="00FD359D"/>
    <w:rsid w:val="00FD3B9D"/>
    <w:rsid w:val="00FD4E18"/>
    <w:rsid w:val="00FD54F2"/>
    <w:rsid w:val="00FE01E8"/>
    <w:rsid w:val="00FE0BFB"/>
    <w:rsid w:val="00FE27FF"/>
    <w:rsid w:val="00FE3068"/>
    <w:rsid w:val="00FE3D9A"/>
    <w:rsid w:val="00FE409A"/>
    <w:rsid w:val="00FE4675"/>
    <w:rsid w:val="00FE512F"/>
    <w:rsid w:val="00FE518C"/>
    <w:rsid w:val="00FE69A1"/>
    <w:rsid w:val="00FF156D"/>
    <w:rsid w:val="00FF16D2"/>
    <w:rsid w:val="00FF2906"/>
    <w:rsid w:val="00FF2A56"/>
    <w:rsid w:val="00FF2C40"/>
    <w:rsid w:val="00FF2E03"/>
    <w:rsid w:val="00FF333A"/>
    <w:rsid w:val="00FF6D0E"/>
    <w:rsid w:val="00FF7A3A"/>
    <w:rsid w:val="00FF7E52"/>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460EEB"/>
  <w15:docId w15:val="{8688FF7B-98E1-434D-9FCB-CED85CA00A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l-G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link w:val="Heading1Char"/>
    <w:uiPriority w:val="9"/>
    <w:qFormat/>
    <w:rsid w:val="001B4185"/>
    <w:pPr>
      <w:spacing w:before="100" w:beforeAutospacing="1" w:after="100" w:afterAutospacing="1"/>
      <w:outlineLvl w:val="0"/>
    </w:pPr>
    <w:rPr>
      <w:rFonts w:ascii="Times New Roman" w:eastAsia="Times New Roman" w:hAnsi="Times New Roman" w:cs="Times New Roman"/>
      <w:b/>
      <w:bCs/>
      <w:kern w:val="36"/>
      <w:sz w:val="48"/>
      <w:szCs w:val="4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84544"/>
    <w:pPr>
      <w:ind w:left="720"/>
      <w:contextualSpacing/>
    </w:pPr>
  </w:style>
  <w:style w:type="character" w:customStyle="1" w:styleId="identifier">
    <w:name w:val="identifier"/>
    <w:basedOn w:val="DefaultParagraphFont"/>
    <w:rsid w:val="00F10F9E"/>
  </w:style>
  <w:style w:type="character" w:customStyle="1" w:styleId="id-label">
    <w:name w:val="id-label"/>
    <w:basedOn w:val="DefaultParagraphFont"/>
    <w:rsid w:val="00F10F9E"/>
  </w:style>
  <w:style w:type="character" w:customStyle="1" w:styleId="apple-converted-space">
    <w:name w:val="apple-converted-space"/>
    <w:basedOn w:val="DefaultParagraphFont"/>
    <w:rsid w:val="00F10F9E"/>
  </w:style>
  <w:style w:type="character" w:styleId="Hyperlink">
    <w:name w:val="Hyperlink"/>
    <w:basedOn w:val="DefaultParagraphFont"/>
    <w:uiPriority w:val="99"/>
    <w:unhideWhenUsed/>
    <w:rsid w:val="00F10F9E"/>
    <w:rPr>
      <w:color w:val="0000FF"/>
      <w:u w:val="single"/>
    </w:rPr>
  </w:style>
  <w:style w:type="character" w:customStyle="1" w:styleId="1">
    <w:name w:val="Ανεπίλυτη αναφορά1"/>
    <w:basedOn w:val="DefaultParagraphFont"/>
    <w:uiPriority w:val="99"/>
    <w:semiHidden/>
    <w:unhideWhenUsed/>
    <w:rsid w:val="00C44961"/>
    <w:rPr>
      <w:color w:val="605E5C"/>
      <w:shd w:val="clear" w:color="auto" w:fill="E1DFDD"/>
    </w:rPr>
  </w:style>
  <w:style w:type="paragraph" w:customStyle="1" w:styleId="EndNoteBibliographyTitle">
    <w:name w:val="EndNote Bibliography Title"/>
    <w:basedOn w:val="Normal"/>
    <w:link w:val="EndNoteBibliographyTitleChar"/>
    <w:rsid w:val="003F436A"/>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F436A"/>
    <w:rPr>
      <w:rFonts w:ascii="Calibri" w:hAnsi="Calibri" w:cs="Calibri"/>
      <w:noProof/>
      <w:lang w:val="en-US"/>
    </w:rPr>
  </w:style>
  <w:style w:type="paragraph" w:customStyle="1" w:styleId="EndNoteBibliography">
    <w:name w:val="EndNote Bibliography"/>
    <w:basedOn w:val="Normal"/>
    <w:link w:val="EndNoteBibliographyChar"/>
    <w:rsid w:val="003F436A"/>
    <w:rPr>
      <w:rFonts w:ascii="Calibri" w:hAnsi="Calibri" w:cs="Calibri"/>
      <w:noProof/>
    </w:rPr>
  </w:style>
  <w:style w:type="character" w:customStyle="1" w:styleId="EndNoteBibliographyChar">
    <w:name w:val="EndNote Bibliography Char"/>
    <w:basedOn w:val="DefaultParagraphFont"/>
    <w:link w:val="EndNoteBibliography"/>
    <w:rsid w:val="003F436A"/>
    <w:rPr>
      <w:rFonts w:ascii="Calibri" w:hAnsi="Calibri" w:cs="Calibri"/>
      <w:noProof/>
      <w:lang w:val="en-US"/>
    </w:rPr>
  </w:style>
  <w:style w:type="paragraph" w:customStyle="1" w:styleId="Default">
    <w:name w:val="Default"/>
    <w:rsid w:val="004B572D"/>
    <w:pPr>
      <w:autoSpaceDE w:val="0"/>
      <w:autoSpaceDN w:val="0"/>
      <w:adjustRightInd w:val="0"/>
    </w:pPr>
    <w:rPr>
      <w:rFonts w:ascii="Times New Roman" w:hAnsi="Times New Roman" w:cs="Times New Roman"/>
      <w:color w:val="000000"/>
      <w:lang w:val="tr-TR"/>
    </w:rPr>
  </w:style>
  <w:style w:type="paragraph" w:styleId="Revision">
    <w:name w:val="Revision"/>
    <w:hidden/>
    <w:uiPriority w:val="99"/>
    <w:semiHidden/>
    <w:rsid w:val="00BD19DD"/>
    <w:rPr>
      <w:lang w:val="en-US"/>
    </w:rPr>
  </w:style>
  <w:style w:type="character" w:styleId="CommentReference">
    <w:name w:val="annotation reference"/>
    <w:basedOn w:val="DefaultParagraphFont"/>
    <w:uiPriority w:val="99"/>
    <w:semiHidden/>
    <w:unhideWhenUsed/>
    <w:rsid w:val="003B501D"/>
    <w:rPr>
      <w:sz w:val="16"/>
      <w:szCs w:val="16"/>
    </w:rPr>
  </w:style>
  <w:style w:type="paragraph" w:styleId="CommentText">
    <w:name w:val="annotation text"/>
    <w:basedOn w:val="Normal"/>
    <w:link w:val="CommentTextChar"/>
    <w:uiPriority w:val="99"/>
    <w:semiHidden/>
    <w:unhideWhenUsed/>
    <w:rsid w:val="003B501D"/>
    <w:rPr>
      <w:sz w:val="20"/>
      <w:szCs w:val="20"/>
    </w:rPr>
  </w:style>
  <w:style w:type="character" w:customStyle="1" w:styleId="CommentTextChar">
    <w:name w:val="Comment Text Char"/>
    <w:basedOn w:val="DefaultParagraphFont"/>
    <w:link w:val="CommentText"/>
    <w:uiPriority w:val="99"/>
    <w:semiHidden/>
    <w:rsid w:val="003B501D"/>
    <w:rPr>
      <w:sz w:val="20"/>
      <w:szCs w:val="20"/>
      <w:lang w:val="en-US"/>
    </w:rPr>
  </w:style>
  <w:style w:type="paragraph" w:styleId="CommentSubject">
    <w:name w:val="annotation subject"/>
    <w:basedOn w:val="CommentText"/>
    <w:next w:val="CommentText"/>
    <w:link w:val="CommentSubjectChar"/>
    <w:uiPriority w:val="99"/>
    <w:semiHidden/>
    <w:unhideWhenUsed/>
    <w:rsid w:val="003B501D"/>
    <w:rPr>
      <w:b/>
      <w:bCs/>
    </w:rPr>
  </w:style>
  <w:style w:type="character" w:customStyle="1" w:styleId="CommentSubjectChar">
    <w:name w:val="Comment Subject Char"/>
    <w:basedOn w:val="CommentTextChar"/>
    <w:link w:val="CommentSubject"/>
    <w:uiPriority w:val="99"/>
    <w:semiHidden/>
    <w:rsid w:val="003B501D"/>
    <w:rPr>
      <w:b/>
      <w:bCs/>
      <w:sz w:val="20"/>
      <w:szCs w:val="20"/>
      <w:lang w:val="en-US"/>
    </w:rPr>
  </w:style>
  <w:style w:type="paragraph" w:styleId="BalloonText">
    <w:name w:val="Balloon Text"/>
    <w:basedOn w:val="Normal"/>
    <w:link w:val="BalloonTextChar"/>
    <w:uiPriority w:val="99"/>
    <w:semiHidden/>
    <w:unhideWhenUsed/>
    <w:rsid w:val="00254A4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54A49"/>
    <w:rPr>
      <w:rFonts w:ascii="Segoe UI" w:hAnsi="Segoe UI" w:cs="Segoe UI"/>
      <w:sz w:val="18"/>
      <w:szCs w:val="18"/>
      <w:lang w:val="en-US"/>
    </w:rPr>
  </w:style>
  <w:style w:type="character" w:customStyle="1" w:styleId="2">
    <w:name w:val="Ανεπίλυτη αναφορά2"/>
    <w:basedOn w:val="DefaultParagraphFont"/>
    <w:uiPriority w:val="99"/>
    <w:semiHidden/>
    <w:unhideWhenUsed/>
    <w:rsid w:val="00A24014"/>
    <w:rPr>
      <w:color w:val="605E5C"/>
      <w:shd w:val="clear" w:color="auto" w:fill="E1DFDD"/>
    </w:rPr>
  </w:style>
  <w:style w:type="table" w:styleId="TableGrid">
    <w:name w:val="Table Grid"/>
    <w:basedOn w:val="TableNormal"/>
    <w:uiPriority w:val="39"/>
    <w:rsid w:val="00295E88"/>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911ED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1">
    <w:name w:val="Unresolved Mention1"/>
    <w:basedOn w:val="DefaultParagraphFont"/>
    <w:uiPriority w:val="99"/>
    <w:semiHidden/>
    <w:unhideWhenUsed/>
    <w:rsid w:val="00D04E47"/>
    <w:rPr>
      <w:color w:val="605E5C"/>
      <w:shd w:val="clear" w:color="auto" w:fill="E1DFDD"/>
    </w:rPr>
  </w:style>
  <w:style w:type="character" w:customStyle="1" w:styleId="docsum-authors">
    <w:name w:val="docsum-authors"/>
    <w:basedOn w:val="DefaultParagraphFont"/>
    <w:rsid w:val="00064B89"/>
  </w:style>
  <w:style w:type="character" w:customStyle="1" w:styleId="docsum-journal-citation">
    <w:name w:val="docsum-journal-citation"/>
    <w:basedOn w:val="DefaultParagraphFont"/>
    <w:rsid w:val="00064B89"/>
  </w:style>
  <w:style w:type="character" w:customStyle="1" w:styleId="Heading1Char">
    <w:name w:val="Heading 1 Char"/>
    <w:basedOn w:val="DefaultParagraphFont"/>
    <w:link w:val="Heading1"/>
    <w:uiPriority w:val="9"/>
    <w:rsid w:val="001B4185"/>
    <w:rPr>
      <w:rFonts w:ascii="Times New Roman" w:eastAsia="Times New Roman" w:hAnsi="Times New Roman" w:cs="Times New Roman"/>
      <w:b/>
      <w:bCs/>
      <w:kern w:val="36"/>
      <w:sz w:val="48"/>
      <w:szCs w:val="48"/>
      <w:lang w:val="en-GB" w:eastAsia="en-GB"/>
    </w:rPr>
  </w:style>
  <w:style w:type="character" w:customStyle="1" w:styleId="period">
    <w:name w:val="period"/>
    <w:basedOn w:val="DefaultParagraphFont"/>
    <w:rsid w:val="001B4185"/>
  </w:style>
  <w:style w:type="character" w:customStyle="1" w:styleId="cit">
    <w:name w:val="cit"/>
    <w:basedOn w:val="DefaultParagraphFont"/>
    <w:rsid w:val="001B4185"/>
  </w:style>
  <w:style w:type="character" w:customStyle="1" w:styleId="citation-doi">
    <w:name w:val="citation-doi"/>
    <w:basedOn w:val="DefaultParagraphFont"/>
    <w:rsid w:val="001B4185"/>
  </w:style>
  <w:style w:type="character" w:customStyle="1" w:styleId="authors-list-item">
    <w:name w:val="authors-list-item"/>
    <w:basedOn w:val="DefaultParagraphFont"/>
    <w:rsid w:val="001B4185"/>
  </w:style>
  <w:style w:type="character" w:customStyle="1" w:styleId="author-sup-separator">
    <w:name w:val="author-sup-separator"/>
    <w:basedOn w:val="DefaultParagraphFont"/>
    <w:rsid w:val="001B4185"/>
  </w:style>
  <w:style w:type="character" w:customStyle="1" w:styleId="comma">
    <w:name w:val="comma"/>
    <w:basedOn w:val="DefaultParagraphFont"/>
    <w:rsid w:val="001B4185"/>
  </w:style>
  <w:style w:type="character" w:styleId="UnresolvedMention">
    <w:name w:val="Unresolved Mention"/>
    <w:basedOn w:val="DefaultParagraphFont"/>
    <w:uiPriority w:val="99"/>
    <w:semiHidden/>
    <w:unhideWhenUsed/>
    <w:rsid w:val="009F74D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662590">
      <w:bodyDiv w:val="1"/>
      <w:marLeft w:val="0"/>
      <w:marRight w:val="0"/>
      <w:marTop w:val="0"/>
      <w:marBottom w:val="0"/>
      <w:divBdr>
        <w:top w:val="none" w:sz="0" w:space="0" w:color="auto"/>
        <w:left w:val="none" w:sz="0" w:space="0" w:color="auto"/>
        <w:bottom w:val="none" w:sz="0" w:space="0" w:color="auto"/>
        <w:right w:val="none" w:sz="0" w:space="0" w:color="auto"/>
      </w:divBdr>
    </w:div>
    <w:div w:id="249121051">
      <w:bodyDiv w:val="1"/>
      <w:marLeft w:val="0"/>
      <w:marRight w:val="0"/>
      <w:marTop w:val="0"/>
      <w:marBottom w:val="0"/>
      <w:divBdr>
        <w:top w:val="none" w:sz="0" w:space="0" w:color="auto"/>
        <w:left w:val="none" w:sz="0" w:space="0" w:color="auto"/>
        <w:bottom w:val="none" w:sz="0" w:space="0" w:color="auto"/>
        <w:right w:val="none" w:sz="0" w:space="0" w:color="auto"/>
      </w:divBdr>
    </w:div>
    <w:div w:id="252739486">
      <w:bodyDiv w:val="1"/>
      <w:marLeft w:val="0"/>
      <w:marRight w:val="0"/>
      <w:marTop w:val="0"/>
      <w:marBottom w:val="0"/>
      <w:divBdr>
        <w:top w:val="none" w:sz="0" w:space="0" w:color="auto"/>
        <w:left w:val="none" w:sz="0" w:space="0" w:color="auto"/>
        <w:bottom w:val="none" w:sz="0" w:space="0" w:color="auto"/>
        <w:right w:val="none" w:sz="0" w:space="0" w:color="auto"/>
      </w:divBdr>
    </w:div>
    <w:div w:id="298194652">
      <w:bodyDiv w:val="1"/>
      <w:marLeft w:val="0"/>
      <w:marRight w:val="0"/>
      <w:marTop w:val="0"/>
      <w:marBottom w:val="0"/>
      <w:divBdr>
        <w:top w:val="none" w:sz="0" w:space="0" w:color="auto"/>
        <w:left w:val="none" w:sz="0" w:space="0" w:color="auto"/>
        <w:bottom w:val="none" w:sz="0" w:space="0" w:color="auto"/>
        <w:right w:val="none" w:sz="0" w:space="0" w:color="auto"/>
      </w:divBdr>
    </w:div>
    <w:div w:id="321355411">
      <w:bodyDiv w:val="1"/>
      <w:marLeft w:val="0"/>
      <w:marRight w:val="0"/>
      <w:marTop w:val="0"/>
      <w:marBottom w:val="0"/>
      <w:divBdr>
        <w:top w:val="none" w:sz="0" w:space="0" w:color="auto"/>
        <w:left w:val="none" w:sz="0" w:space="0" w:color="auto"/>
        <w:bottom w:val="none" w:sz="0" w:space="0" w:color="auto"/>
        <w:right w:val="none" w:sz="0" w:space="0" w:color="auto"/>
      </w:divBdr>
      <w:divsChild>
        <w:div w:id="837157088">
          <w:marLeft w:val="0"/>
          <w:marRight w:val="0"/>
          <w:marTop w:val="0"/>
          <w:marBottom w:val="0"/>
          <w:divBdr>
            <w:top w:val="none" w:sz="0" w:space="0" w:color="auto"/>
            <w:left w:val="none" w:sz="0" w:space="0" w:color="auto"/>
            <w:bottom w:val="none" w:sz="0" w:space="0" w:color="auto"/>
            <w:right w:val="none" w:sz="0" w:space="0" w:color="auto"/>
          </w:divBdr>
          <w:divsChild>
            <w:div w:id="1459180458">
              <w:marLeft w:val="0"/>
              <w:marRight w:val="0"/>
              <w:marTop w:val="0"/>
              <w:marBottom w:val="0"/>
              <w:divBdr>
                <w:top w:val="none" w:sz="0" w:space="0" w:color="auto"/>
                <w:left w:val="none" w:sz="0" w:space="0" w:color="auto"/>
                <w:bottom w:val="none" w:sz="0" w:space="0" w:color="auto"/>
                <w:right w:val="none" w:sz="0" w:space="0" w:color="auto"/>
              </w:divBdr>
              <w:divsChild>
                <w:div w:id="1092046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675096">
      <w:bodyDiv w:val="1"/>
      <w:marLeft w:val="0"/>
      <w:marRight w:val="0"/>
      <w:marTop w:val="0"/>
      <w:marBottom w:val="0"/>
      <w:divBdr>
        <w:top w:val="none" w:sz="0" w:space="0" w:color="auto"/>
        <w:left w:val="none" w:sz="0" w:space="0" w:color="auto"/>
        <w:bottom w:val="none" w:sz="0" w:space="0" w:color="auto"/>
        <w:right w:val="none" w:sz="0" w:space="0" w:color="auto"/>
      </w:divBdr>
    </w:div>
    <w:div w:id="376710764">
      <w:bodyDiv w:val="1"/>
      <w:marLeft w:val="0"/>
      <w:marRight w:val="0"/>
      <w:marTop w:val="0"/>
      <w:marBottom w:val="0"/>
      <w:divBdr>
        <w:top w:val="none" w:sz="0" w:space="0" w:color="auto"/>
        <w:left w:val="none" w:sz="0" w:space="0" w:color="auto"/>
        <w:bottom w:val="none" w:sz="0" w:space="0" w:color="auto"/>
        <w:right w:val="none" w:sz="0" w:space="0" w:color="auto"/>
      </w:divBdr>
    </w:div>
    <w:div w:id="394621162">
      <w:bodyDiv w:val="1"/>
      <w:marLeft w:val="0"/>
      <w:marRight w:val="0"/>
      <w:marTop w:val="0"/>
      <w:marBottom w:val="0"/>
      <w:divBdr>
        <w:top w:val="none" w:sz="0" w:space="0" w:color="auto"/>
        <w:left w:val="none" w:sz="0" w:space="0" w:color="auto"/>
        <w:bottom w:val="none" w:sz="0" w:space="0" w:color="auto"/>
        <w:right w:val="none" w:sz="0" w:space="0" w:color="auto"/>
      </w:divBdr>
      <w:divsChild>
        <w:div w:id="335889865">
          <w:marLeft w:val="0"/>
          <w:marRight w:val="0"/>
          <w:marTop w:val="0"/>
          <w:marBottom w:val="0"/>
          <w:divBdr>
            <w:top w:val="none" w:sz="0" w:space="0" w:color="auto"/>
            <w:left w:val="none" w:sz="0" w:space="0" w:color="auto"/>
            <w:bottom w:val="none" w:sz="0" w:space="0" w:color="auto"/>
            <w:right w:val="none" w:sz="0" w:space="0" w:color="auto"/>
          </w:divBdr>
          <w:divsChild>
            <w:div w:id="1384796533">
              <w:marLeft w:val="0"/>
              <w:marRight w:val="0"/>
              <w:marTop w:val="0"/>
              <w:marBottom w:val="0"/>
              <w:divBdr>
                <w:top w:val="none" w:sz="0" w:space="0" w:color="auto"/>
                <w:left w:val="none" w:sz="0" w:space="0" w:color="auto"/>
                <w:bottom w:val="none" w:sz="0" w:space="0" w:color="auto"/>
                <w:right w:val="none" w:sz="0" w:space="0" w:color="auto"/>
              </w:divBdr>
              <w:divsChild>
                <w:div w:id="2144149151">
                  <w:marLeft w:val="0"/>
                  <w:marRight w:val="0"/>
                  <w:marTop w:val="0"/>
                  <w:marBottom w:val="0"/>
                  <w:divBdr>
                    <w:top w:val="none" w:sz="0" w:space="0" w:color="auto"/>
                    <w:left w:val="none" w:sz="0" w:space="0" w:color="auto"/>
                    <w:bottom w:val="none" w:sz="0" w:space="0" w:color="auto"/>
                    <w:right w:val="none" w:sz="0" w:space="0" w:color="auto"/>
                  </w:divBdr>
                  <w:divsChild>
                    <w:div w:id="1461147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0679515">
          <w:marLeft w:val="0"/>
          <w:marRight w:val="0"/>
          <w:marTop w:val="0"/>
          <w:marBottom w:val="0"/>
          <w:divBdr>
            <w:top w:val="none" w:sz="0" w:space="0" w:color="auto"/>
            <w:left w:val="none" w:sz="0" w:space="0" w:color="auto"/>
            <w:bottom w:val="none" w:sz="0" w:space="0" w:color="auto"/>
            <w:right w:val="none" w:sz="0" w:space="0" w:color="auto"/>
          </w:divBdr>
          <w:divsChild>
            <w:div w:id="64495703">
              <w:marLeft w:val="0"/>
              <w:marRight w:val="0"/>
              <w:marTop w:val="0"/>
              <w:marBottom w:val="0"/>
              <w:divBdr>
                <w:top w:val="none" w:sz="0" w:space="0" w:color="auto"/>
                <w:left w:val="none" w:sz="0" w:space="0" w:color="auto"/>
                <w:bottom w:val="none" w:sz="0" w:space="0" w:color="auto"/>
                <w:right w:val="none" w:sz="0" w:space="0" w:color="auto"/>
              </w:divBdr>
              <w:divsChild>
                <w:div w:id="1519463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3540642">
      <w:bodyDiv w:val="1"/>
      <w:marLeft w:val="0"/>
      <w:marRight w:val="0"/>
      <w:marTop w:val="0"/>
      <w:marBottom w:val="0"/>
      <w:divBdr>
        <w:top w:val="none" w:sz="0" w:space="0" w:color="auto"/>
        <w:left w:val="none" w:sz="0" w:space="0" w:color="auto"/>
        <w:bottom w:val="none" w:sz="0" w:space="0" w:color="auto"/>
        <w:right w:val="none" w:sz="0" w:space="0" w:color="auto"/>
      </w:divBdr>
      <w:divsChild>
        <w:div w:id="620720510">
          <w:marLeft w:val="0"/>
          <w:marRight w:val="0"/>
          <w:marTop w:val="0"/>
          <w:marBottom w:val="0"/>
          <w:divBdr>
            <w:top w:val="none" w:sz="0" w:space="0" w:color="auto"/>
            <w:left w:val="none" w:sz="0" w:space="0" w:color="auto"/>
            <w:bottom w:val="none" w:sz="0" w:space="0" w:color="auto"/>
            <w:right w:val="none" w:sz="0" w:space="0" w:color="auto"/>
          </w:divBdr>
        </w:div>
      </w:divsChild>
    </w:div>
    <w:div w:id="602811771">
      <w:bodyDiv w:val="1"/>
      <w:marLeft w:val="0"/>
      <w:marRight w:val="0"/>
      <w:marTop w:val="0"/>
      <w:marBottom w:val="0"/>
      <w:divBdr>
        <w:top w:val="none" w:sz="0" w:space="0" w:color="auto"/>
        <w:left w:val="none" w:sz="0" w:space="0" w:color="auto"/>
        <w:bottom w:val="none" w:sz="0" w:space="0" w:color="auto"/>
        <w:right w:val="none" w:sz="0" w:space="0" w:color="auto"/>
      </w:divBdr>
    </w:div>
    <w:div w:id="673189987">
      <w:bodyDiv w:val="1"/>
      <w:marLeft w:val="0"/>
      <w:marRight w:val="0"/>
      <w:marTop w:val="0"/>
      <w:marBottom w:val="0"/>
      <w:divBdr>
        <w:top w:val="none" w:sz="0" w:space="0" w:color="auto"/>
        <w:left w:val="none" w:sz="0" w:space="0" w:color="auto"/>
        <w:bottom w:val="none" w:sz="0" w:space="0" w:color="auto"/>
        <w:right w:val="none" w:sz="0" w:space="0" w:color="auto"/>
      </w:divBdr>
    </w:div>
    <w:div w:id="733233602">
      <w:bodyDiv w:val="1"/>
      <w:marLeft w:val="0"/>
      <w:marRight w:val="0"/>
      <w:marTop w:val="0"/>
      <w:marBottom w:val="0"/>
      <w:divBdr>
        <w:top w:val="none" w:sz="0" w:space="0" w:color="auto"/>
        <w:left w:val="none" w:sz="0" w:space="0" w:color="auto"/>
        <w:bottom w:val="none" w:sz="0" w:space="0" w:color="auto"/>
        <w:right w:val="none" w:sz="0" w:space="0" w:color="auto"/>
      </w:divBdr>
      <w:divsChild>
        <w:div w:id="972641791">
          <w:marLeft w:val="0"/>
          <w:marRight w:val="0"/>
          <w:marTop w:val="0"/>
          <w:marBottom w:val="0"/>
          <w:divBdr>
            <w:top w:val="none" w:sz="0" w:space="0" w:color="auto"/>
            <w:left w:val="none" w:sz="0" w:space="0" w:color="auto"/>
            <w:bottom w:val="none" w:sz="0" w:space="0" w:color="auto"/>
            <w:right w:val="none" w:sz="0" w:space="0" w:color="auto"/>
          </w:divBdr>
          <w:divsChild>
            <w:div w:id="217789545">
              <w:marLeft w:val="0"/>
              <w:marRight w:val="0"/>
              <w:marTop w:val="0"/>
              <w:marBottom w:val="0"/>
              <w:divBdr>
                <w:top w:val="none" w:sz="0" w:space="0" w:color="auto"/>
                <w:left w:val="none" w:sz="0" w:space="0" w:color="auto"/>
                <w:bottom w:val="none" w:sz="0" w:space="0" w:color="auto"/>
                <w:right w:val="none" w:sz="0" w:space="0" w:color="auto"/>
              </w:divBdr>
              <w:divsChild>
                <w:div w:id="158036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5369567">
      <w:bodyDiv w:val="1"/>
      <w:marLeft w:val="0"/>
      <w:marRight w:val="0"/>
      <w:marTop w:val="0"/>
      <w:marBottom w:val="0"/>
      <w:divBdr>
        <w:top w:val="none" w:sz="0" w:space="0" w:color="auto"/>
        <w:left w:val="none" w:sz="0" w:space="0" w:color="auto"/>
        <w:bottom w:val="none" w:sz="0" w:space="0" w:color="auto"/>
        <w:right w:val="none" w:sz="0" w:space="0" w:color="auto"/>
      </w:divBdr>
      <w:divsChild>
        <w:div w:id="985820753">
          <w:marLeft w:val="0"/>
          <w:marRight w:val="0"/>
          <w:marTop w:val="0"/>
          <w:marBottom w:val="0"/>
          <w:divBdr>
            <w:top w:val="none" w:sz="0" w:space="0" w:color="auto"/>
            <w:left w:val="none" w:sz="0" w:space="0" w:color="auto"/>
            <w:bottom w:val="none" w:sz="0" w:space="0" w:color="auto"/>
            <w:right w:val="none" w:sz="0" w:space="0" w:color="auto"/>
          </w:divBdr>
        </w:div>
      </w:divsChild>
    </w:div>
    <w:div w:id="866523063">
      <w:bodyDiv w:val="1"/>
      <w:marLeft w:val="0"/>
      <w:marRight w:val="0"/>
      <w:marTop w:val="0"/>
      <w:marBottom w:val="0"/>
      <w:divBdr>
        <w:top w:val="none" w:sz="0" w:space="0" w:color="auto"/>
        <w:left w:val="none" w:sz="0" w:space="0" w:color="auto"/>
        <w:bottom w:val="none" w:sz="0" w:space="0" w:color="auto"/>
        <w:right w:val="none" w:sz="0" w:space="0" w:color="auto"/>
      </w:divBdr>
      <w:divsChild>
        <w:div w:id="659390237">
          <w:marLeft w:val="0"/>
          <w:marRight w:val="0"/>
          <w:marTop w:val="0"/>
          <w:marBottom w:val="0"/>
          <w:divBdr>
            <w:top w:val="none" w:sz="0" w:space="0" w:color="auto"/>
            <w:left w:val="none" w:sz="0" w:space="0" w:color="auto"/>
            <w:bottom w:val="none" w:sz="0" w:space="0" w:color="auto"/>
            <w:right w:val="none" w:sz="0" w:space="0" w:color="auto"/>
          </w:divBdr>
        </w:div>
      </w:divsChild>
    </w:div>
    <w:div w:id="985745243">
      <w:bodyDiv w:val="1"/>
      <w:marLeft w:val="0"/>
      <w:marRight w:val="0"/>
      <w:marTop w:val="0"/>
      <w:marBottom w:val="0"/>
      <w:divBdr>
        <w:top w:val="none" w:sz="0" w:space="0" w:color="auto"/>
        <w:left w:val="none" w:sz="0" w:space="0" w:color="auto"/>
        <w:bottom w:val="none" w:sz="0" w:space="0" w:color="auto"/>
        <w:right w:val="none" w:sz="0" w:space="0" w:color="auto"/>
      </w:divBdr>
    </w:div>
    <w:div w:id="1095636514">
      <w:bodyDiv w:val="1"/>
      <w:marLeft w:val="0"/>
      <w:marRight w:val="0"/>
      <w:marTop w:val="0"/>
      <w:marBottom w:val="0"/>
      <w:divBdr>
        <w:top w:val="none" w:sz="0" w:space="0" w:color="auto"/>
        <w:left w:val="none" w:sz="0" w:space="0" w:color="auto"/>
        <w:bottom w:val="none" w:sz="0" w:space="0" w:color="auto"/>
        <w:right w:val="none" w:sz="0" w:space="0" w:color="auto"/>
      </w:divBdr>
    </w:div>
    <w:div w:id="1255170501">
      <w:bodyDiv w:val="1"/>
      <w:marLeft w:val="0"/>
      <w:marRight w:val="0"/>
      <w:marTop w:val="0"/>
      <w:marBottom w:val="0"/>
      <w:divBdr>
        <w:top w:val="none" w:sz="0" w:space="0" w:color="auto"/>
        <w:left w:val="none" w:sz="0" w:space="0" w:color="auto"/>
        <w:bottom w:val="none" w:sz="0" w:space="0" w:color="auto"/>
        <w:right w:val="none" w:sz="0" w:space="0" w:color="auto"/>
      </w:divBdr>
      <w:divsChild>
        <w:div w:id="1576430014">
          <w:marLeft w:val="0"/>
          <w:marRight w:val="0"/>
          <w:marTop w:val="0"/>
          <w:marBottom w:val="0"/>
          <w:divBdr>
            <w:top w:val="none" w:sz="0" w:space="0" w:color="auto"/>
            <w:left w:val="none" w:sz="0" w:space="0" w:color="auto"/>
            <w:bottom w:val="none" w:sz="0" w:space="0" w:color="auto"/>
            <w:right w:val="none" w:sz="0" w:space="0" w:color="auto"/>
          </w:divBdr>
        </w:div>
      </w:divsChild>
    </w:div>
    <w:div w:id="1288050550">
      <w:bodyDiv w:val="1"/>
      <w:marLeft w:val="0"/>
      <w:marRight w:val="0"/>
      <w:marTop w:val="0"/>
      <w:marBottom w:val="0"/>
      <w:divBdr>
        <w:top w:val="none" w:sz="0" w:space="0" w:color="auto"/>
        <w:left w:val="none" w:sz="0" w:space="0" w:color="auto"/>
        <w:bottom w:val="none" w:sz="0" w:space="0" w:color="auto"/>
        <w:right w:val="none" w:sz="0" w:space="0" w:color="auto"/>
      </w:divBdr>
    </w:div>
    <w:div w:id="1329944983">
      <w:bodyDiv w:val="1"/>
      <w:marLeft w:val="0"/>
      <w:marRight w:val="0"/>
      <w:marTop w:val="0"/>
      <w:marBottom w:val="0"/>
      <w:divBdr>
        <w:top w:val="none" w:sz="0" w:space="0" w:color="auto"/>
        <w:left w:val="none" w:sz="0" w:space="0" w:color="auto"/>
        <w:bottom w:val="none" w:sz="0" w:space="0" w:color="auto"/>
        <w:right w:val="none" w:sz="0" w:space="0" w:color="auto"/>
      </w:divBdr>
    </w:div>
    <w:div w:id="1384714091">
      <w:bodyDiv w:val="1"/>
      <w:marLeft w:val="0"/>
      <w:marRight w:val="0"/>
      <w:marTop w:val="0"/>
      <w:marBottom w:val="0"/>
      <w:divBdr>
        <w:top w:val="none" w:sz="0" w:space="0" w:color="auto"/>
        <w:left w:val="none" w:sz="0" w:space="0" w:color="auto"/>
        <w:bottom w:val="none" w:sz="0" w:space="0" w:color="auto"/>
        <w:right w:val="none" w:sz="0" w:space="0" w:color="auto"/>
      </w:divBdr>
    </w:div>
    <w:div w:id="1481194959">
      <w:bodyDiv w:val="1"/>
      <w:marLeft w:val="0"/>
      <w:marRight w:val="0"/>
      <w:marTop w:val="0"/>
      <w:marBottom w:val="0"/>
      <w:divBdr>
        <w:top w:val="none" w:sz="0" w:space="0" w:color="auto"/>
        <w:left w:val="none" w:sz="0" w:space="0" w:color="auto"/>
        <w:bottom w:val="none" w:sz="0" w:space="0" w:color="auto"/>
        <w:right w:val="none" w:sz="0" w:space="0" w:color="auto"/>
      </w:divBdr>
    </w:div>
    <w:div w:id="1483110716">
      <w:bodyDiv w:val="1"/>
      <w:marLeft w:val="0"/>
      <w:marRight w:val="0"/>
      <w:marTop w:val="0"/>
      <w:marBottom w:val="0"/>
      <w:divBdr>
        <w:top w:val="none" w:sz="0" w:space="0" w:color="auto"/>
        <w:left w:val="none" w:sz="0" w:space="0" w:color="auto"/>
        <w:bottom w:val="none" w:sz="0" w:space="0" w:color="auto"/>
        <w:right w:val="none" w:sz="0" w:space="0" w:color="auto"/>
      </w:divBdr>
      <w:divsChild>
        <w:div w:id="1300116309">
          <w:marLeft w:val="0"/>
          <w:marRight w:val="0"/>
          <w:marTop w:val="0"/>
          <w:marBottom w:val="0"/>
          <w:divBdr>
            <w:top w:val="none" w:sz="0" w:space="0" w:color="auto"/>
            <w:left w:val="none" w:sz="0" w:space="0" w:color="auto"/>
            <w:bottom w:val="none" w:sz="0" w:space="0" w:color="auto"/>
            <w:right w:val="none" w:sz="0" w:space="0" w:color="auto"/>
          </w:divBdr>
          <w:divsChild>
            <w:div w:id="418798891">
              <w:marLeft w:val="0"/>
              <w:marRight w:val="0"/>
              <w:marTop w:val="0"/>
              <w:marBottom w:val="0"/>
              <w:divBdr>
                <w:top w:val="none" w:sz="0" w:space="0" w:color="auto"/>
                <w:left w:val="none" w:sz="0" w:space="0" w:color="auto"/>
                <w:bottom w:val="none" w:sz="0" w:space="0" w:color="auto"/>
                <w:right w:val="none" w:sz="0" w:space="0" w:color="auto"/>
              </w:divBdr>
              <w:divsChild>
                <w:div w:id="1770270524">
                  <w:marLeft w:val="0"/>
                  <w:marRight w:val="0"/>
                  <w:marTop w:val="0"/>
                  <w:marBottom w:val="0"/>
                  <w:divBdr>
                    <w:top w:val="none" w:sz="0" w:space="0" w:color="auto"/>
                    <w:left w:val="none" w:sz="0" w:space="0" w:color="auto"/>
                    <w:bottom w:val="none" w:sz="0" w:space="0" w:color="auto"/>
                    <w:right w:val="none" w:sz="0" w:space="0" w:color="auto"/>
                  </w:divBdr>
                  <w:divsChild>
                    <w:div w:id="1273047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6489839">
      <w:bodyDiv w:val="1"/>
      <w:marLeft w:val="0"/>
      <w:marRight w:val="0"/>
      <w:marTop w:val="0"/>
      <w:marBottom w:val="0"/>
      <w:divBdr>
        <w:top w:val="none" w:sz="0" w:space="0" w:color="auto"/>
        <w:left w:val="none" w:sz="0" w:space="0" w:color="auto"/>
        <w:bottom w:val="none" w:sz="0" w:space="0" w:color="auto"/>
        <w:right w:val="none" w:sz="0" w:space="0" w:color="auto"/>
      </w:divBdr>
    </w:div>
    <w:div w:id="1823808665">
      <w:bodyDiv w:val="1"/>
      <w:marLeft w:val="0"/>
      <w:marRight w:val="0"/>
      <w:marTop w:val="0"/>
      <w:marBottom w:val="0"/>
      <w:divBdr>
        <w:top w:val="none" w:sz="0" w:space="0" w:color="auto"/>
        <w:left w:val="none" w:sz="0" w:space="0" w:color="auto"/>
        <w:bottom w:val="none" w:sz="0" w:space="0" w:color="auto"/>
        <w:right w:val="none" w:sz="0" w:space="0" w:color="auto"/>
      </w:divBdr>
    </w:div>
    <w:div w:id="18268200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Eduard.Shantsila@liverpool.ac.uk"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586D98-F30B-447B-84F1-4EC23FCCC6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12745</Words>
  <Characters>72653</Characters>
  <Application>Microsoft Office Word</Application>
  <DocSecurity>0</DocSecurity>
  <Lines>605</Lines>
  <Paragraphs>170</Paragraphs>
  <ScaleCrop>false</ScaleCrop>
  <HeadingPairs>
    <vt:vector size="6" baseType="variant">
      <vt:variant>
        <vt:lpstr>Konu Başlığı</vt:lpstr>
      </vt:variant>
      <vt:variant>
        <vt:i4>1</vt:i4>
      </vt:variant>
      <vt:variant>
        <vt:lpstr>Title</vt:lpstr>
      </vt:variant>
      <vt:variant>
        <vt:i4>1</vt:i4>
      </vt:variant>
      <vt:variant>
        <vt:lpstr>Τίτλος</vt:lpstr>
      </vt:variant>
      <vt:variant>
        <vt:i4>1</vt:i4>
      </vt:variant>
    </vt:vector>
  </HeadingPairs>
  <TitlesOfParts>
    <vt:vector size="3" baseType="lpstr">
      <vt:lpstr/>
      <vt:lpstr/>
      <vt:lpstr/>
    </vt:vector>
  </TitlesOfParts>
  <Company/>
  <LinksUpToDate>false</LinksUpToDate>
  <CharactersWithSpaces>85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GRIS DIMITRIOS</dc:creator>
  <cp:keywords/>
  <dc:description/>
  <cp:lastModifiedBy>Shantsila, Eduard</cp:lastModifiedBy>
  <cp:revision>4</cp:revision>
  <dcterms:created xsi:type="dcterms:W3CDTF">2023-09-19T22:16:00Z</dcterms:created>
  <dcterms:modified xsi:type="dcterms:W3CDTF">2023-09-19T22:17:00Z</dcterms:modified>
</cp:coreProperties>
</file>